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0D783" w14:textId="77777777" w:rsidR="00E966E8" w:rsidRDefault="00E966E8" w:rsidP="008051DA">
      <w:pPr>
        <w:widowControl/>
        <w:rPr>
          <w:b/>
          <w:bCs/>
          <w:szCs w:val="36"/>
        </w:rPr>
      </w:pPr>
      <w:r>
        <w:rPr>
          <w:b/>
          <w:bCs/>
          <w:szCs w:val="36"/>
        </w:rPr>
        <w:t>TITLE:</w:t>
      </w:r>
    </w:p>
    <w:p w14:paraId="2E300B21" w14:textId="551ADBE7" w:rsidR="007A4DD6" w:rsidRPr="007F0E3C" w:rsidRDefault="00E038B3" w:rsidP="008051DA">
      <w:pPr>
        <w:widowControl/>
        <w:rPr>
          <w:bCs/>
          <w:szCs w:val="36"/>
        </w:rPr>
      </w:pPr>
      <w:r w:rsidRPr="007F0E3C">
        <w:rPr>
          <w:bCs/>
          <w:szCs w:val="36"/>
        </w:rPr>
        <w:t xml:space="preserve">A </w:t>
      </w:r>
      <w:r w:rsidR="007F0E3C" w:rsidRPr="007F0E3C">
        <w:rPr>
          <w:bCs/>
          <w:szCs w:val="36"/>
        </w:rPr>
        <w:t>Visual Guide for Studying Behavioral Defenses to Pathogen Attacks in Leaf-Cutting Ants</w:t>
      </w:r>
    </w:p>
    <w:p w14:paraId="7F096E38" w14:textId="77777777" w:rsidR="00526E6A" w:rsidRPr="00E966E8" w:rsidRDefault="00526E6A" w:rsidP="008051DA">
      <w:pPr>
        <w:widowControl/>
        <w:rPr>
          <w:b/>
          <w:bCs/>
        </w:rPr>
      </w:pPr>
    </w:p>
    <w:p w14:paraId="5D59A1A8" w14:textId="77777777" w:rsidR="00E966E8" w:rsidRPr="00E966E8" w:rsidRDefault="00E966E8" w:rsidP="008051DA">
      <w:pPr>
        <w:widowControl/>
        <w:rPr>
          <w:b/>
          <w:color w:val="auto"/>
        </w:rPr>
      </w:pPr>
      <w:r w:rsidRPr="00E966E8">
        <w:rPr>
          <w:b/>
          <w:color w:val="auto"/>
        </w:rPr>
        <w:t>AUTHORS:</w:t>
      </w:r>
    </w:p>
    <w:p w14:paraId="32B171D0" w14:textId="75CD3AE7" w:rsidR="007A4DD6" w:rsidRDefault="0099592A" w:rsidP="008051DA">
      <w:pPr>
        <w:widowControl/>
        <w:rPr>
          <w:color w:val="auto"/>
        </w:rPr>
      </w:pPr>
      <w:r w:rsidRPr="00E966E8">
        <w:rPr>
          <w:color w:val="auto"/>
        </w:rPr>
        <w:t>Stephen Nilsson-</w:t>
      </w:r>
      <w:proofErr w:type="spellStart"/>
      <w:r w:rsidRPr="00E966E8">
        <w:rPr>
          <w:color w:val="auto"/>
        </w:rPr>
        <w:t>Møller</w:t>
      </w:r>
      <w:proofErr w:type="spellEnd"/>
      <w:r w:rsidRPr="00E966E8">
        <w:rPr>
          <w:color w:val="auto"/>
        </w:rPr>
        <w:t>,</w:t>
      </w:r>
      <w:r w:rsidR="001A5A4C" w:rsidRPr="00E966E8">
        <w:rPr>
          <w:color w:val="auto"/>
        </w:rPr>
        <w:t xml:space="preserve"> Michael Poulsen</w:t>
      </w:r>
      <w:r w:rsidR="001A5A4C" w:rsidRPr="00E966E8">
        <w:rPr>
          <w:color w:val="auto"/>
          <w:vertAlign w:val="superscript"/>
        </w:rPr>
        <w:t xml:space="preserve"> </w:t>
      </w:r>
      <w:r w:rsidR="001A5A4C" w:rsidRPr="00E966E8">
        <w:rPr>
          <w:color w:val="auto"/>
        </w:rPr>
        <w:t>and</w:t>
      </w:r>
      <w:r w:rsidRPr="00E966E8">
        <w:rPr>
          <w:color w:val="auto"/>
        </w:rPr>
        <w:t xml:space="preserve"> Tabitha M. Innocent </w:t>
      </w:r>
    </w:p>
    <w:p w14:paraId="279746AE" w14:textId="77777777" w:rsidR="00E966E8" w:rsidRPr="00E966E8" w:rsidRDefault="00E966E8" w:rsidP="008051DA">
      <w:pPr>
        <w:widowControl/>
        <w:rPr>
          <w:color w:val="auto"/>
          <w:vertAlign w:val="superscript"/>
        </w:rPr>
      </w:pPr>
    </w:p>
    <w:p w14:paraId="60FCB589" w14:textId="3C7DC815" w:rsidR="00D04A95" w:rsidRPr="00E966E8" w:rsidRDefault="00B63898" w:rsidP="008051DA">
      <w:pPr>
        <w:widowControl/>
        <w:rPr>
          <w:bCs/>
          <w:color w:val="auto"/>
        </w:rPr>
      </w:pPr>
      <w:r w:rsidRPr="00E966E8">
        <w:rPr>
          <w:bCs/>
          <w:color w:val="auto"/>
        </w:rPr>
        <w:t xml:space="preserve">Centre for Social Evolution, </w:t>
      </w:r>
      <w:r w:rsidR="0099592A" w:rsidRPr="00E966E8">
        <w:rPr>
          <w:bCs/>
          <w:color w:val="auto"/>
        </w:rPr>
        <w:t>Sect</w:t>
      </w:r>
      <w:r w:rsidR="00FC19C1" w:rsidRPr="00E966E8">
        <w:rPr>
          <w:bCs/>
          <w:color w:val="auto"/>
        </w:rPr>
        <w:t xml:space="preserve">ion for Ecology and Evolution, </w:t>
      </w:r>
      <w:r w:rsidR="0099592A" w:rsidRPr="00E966E8">
        <w:rPr>
          <w:bCs/>
          <w:color w:val="auto"/>
        </w:rPr>
        <w:t>Department of Biology, University of Copenhagen</w:t>
      </w:r>
      <w:r w:rsidR="00FC19C1" w:rsidRPr="00E966E8">
        <w:rPr>
          <w:bCs/>
          <w:color w:val="auto"/>
        </w:rPr>
        <w:t>, Copenhagen</w:t>
      </w:r>
      <w:r w:rsidR="00246B2B" w:rsidRPr="00E966E8">
        <w:rPr>
          <w:bCs/>
          <w:color w:val="auto"/>
        </w:rPr>
        <w:t xml:space="preserve"> East</w:t>
      </w:r>
      <w:r w:rsidR="00FC19C1" w:rsidRPr="00E966E8">
        <w:rPr>
          <w:bCs/>
          <w:color w:val="auto"/>
        </w:rPr>
        <w:t xml:space="preserve">, </w:t>
      </w:r>
      <w:r w:rsidRPr="00E966E8">
        <w:rPr>
          <w:bCs/>
          <w:color w:val="auto"/>
        </w:rPr>
        <w:t>Denmark</w:t>
      </w:r>
    </w:p>
    <w:p w14:paraId="54A344D8" w14:textId="54B7A70E" w:rsidR="0099592A" w:rsidRPr="00E966E8" w:rsidRDefault="0099592A" w:rsidP="008051DA">
      <w:pPr>
        <w:widowControl/>
        <w:rPr>
          <w:b/>
          <w:bCs/>
          <w:color w:val="auto"/>
        </w:rPr>
      </w:pPr>
    </w:p>
    <w:p w14:paraId="2490A4D2" w14:textId="384E7D2F" w:rsidR="00E966E8" w:rsidRPr="00E966E8" w:rsidRDefault="00E966E8" w:rsidP="008051DA">
      <w:pPr>
        <w:widowControl/>
        <w:rPr>
          <w:rFonts w:asciiTheme="minorHAnsi" w:hAnsiTheme="minorHAnsi" w:cstheme="minorHAnsi"/>
          <w:b/>
          <w:bCs/>
          <w:color w:val="auto"/>
        </w:rPr>
      </w:pPr>
      <w:r w:rsidRPr="00E966E8">
        <w:rPr>
          <w:rFonts w:asciiTheme="minorHAnsi" w:hAnsiTheme="minorHAnsi" w:cstheme="minorHAnsi"/>
          <w:b/>
          <w:bCs/>
          <w:color w:val="auto"/>
        </w:rPr>
        <w:t>Email Addresses:</w:t>
      </w:r>
    </w:p>
    <w:p w14:paraId="43746E1B" w14:textId="76D5331A" w:rsidR="00E966E8" w:rsidRPr="00E966E8" w:rsidRDefault="00E966E8" w:rsidP="008051DA">
      <w:pPr>
        <w:widowControl/>
        <w:autoSpaceDE/>
        <w:autoSpaceDN/>
        <w:adjustRightInd/>
        <w:spacing w:line="210" w:lineRule="atLeast"/>
        <w:rPr>
          <w:rFonts w:asciiTheme="minorHAnsi" w:hAnsiTheme="minorHAnsi" w:cstheme="minorHAnsi"/>
          <w:color w:val="000033"/>
        </w:rPr>
      </w:pPr>
      <w:r w:rsidRPr="00E966E8">
        <w:rPr>
          <w:rFonts w:asciiTheme="minorHAnsi" w:hAnsiTheme="minorHAnsi" w:cstheme="minorHAnsi"/>
          <w:color w:val="000033"/>
        </w:rPr>
        <w:t>ndt144@alumni.ku.dk</w:t>
      </w:r>
      <w:hyperlink r:id="rId8" w:history="1">
        <w:r w:rsidRPr="00E966E8">
          <w:rPr>
            <w:rFonts w:asciiTheme="minorHAnsi" w:hAnsiTheme="minorHAnsi" w:cstheme="minorHAnsi"/>
            <w:color w:val="0000EE"/>
          </w:rPr>
          <w:br/>
        </w:r>
        <w:r w:rsidRPr="00E966E8">
          <w:rPr>
            <w:rStyle w:val="Hyperlink"/>
            <w:rFonts w:asciiTheme="minorHAnsi" w:hAnsiTheme="minorHAnsi" w:cstheme="minorHAnsi"/>
            <w:color w:val="0000EE"/>
            <w:u w:val="none"/>
          </w:rPr>
          <w:t>mpoulsen@bio.ku.dk</w:t>
        </w:r>
      </w:hyperlink>
    </w:p>
    <w:p w14:paraId="03F0AA30" w14:textId="39577E7E" w:rsidR="00E966E8" w:rsidRPr="00E966E8" w:rsidRDefault="006B356C" w:rsidP="008051DA">
      <w:pPr>
        <w:widowControl/>
        <w:rPr>
          <w:rFonts w:asciiTheme="minorHAnsi" w:hAnsiTheme="minorHAnsi" w:cstheme="minorHAnsi"/>
          <w:bCs/>
          <w:color w:val="auto"/>
        </w:rPr>
      </w:pPr>
      <w:hyperlink r:id="rId9" w:history="1">
        <w:r w:rsidR="00E966E8" w:rsidRPr="00E966E8">
          <w:rPr>
            <w:rStyle w:val="Hyperlink"/>
            <w:rFonts w:asciiTheme="minorHAnsi" w:hAnsiTheme="minorHAnsi" w:cstheme="minorHAnsi"/>
            <w:bCs/>
            <w:u w:val="none"/>
          </w:rPr>
          <w:t>tabitha.innocent@bio.ku.dk</w:t>
        </w:r>
      </w:hyperlink>
    </w:p>
    <w:p w14:paraId="39171468" w14:textId="77777777" w:rsidR="00E966E8" w:rsidRPr="00E966E8" w:rsidRDefault="00E966E8" w:rsidP="008051DA">
      <w:pPr>
        <w:widowControl/>
        <w:rPr>
          <w:rFonts w:asciiTheme="minorHAnsi" w:hAnsiTheme="minorHAnsi" w:cstheme="minorHAnsi"/>
          <w:b/>
          <w:bCs/>
          <w:color w:val="auto"/>
        </w:rPr>
      </w:pPr>
    </w:p>
    <w:p w14:paraId="1B3C2CB5" w14:textId="1710C5C9" w:rsidR="00E966E8" w:rsidRPr="00E966E8" w:rsidRDefault="00E966E8" w:rsidP="008051DA">
      <w:pPr>
        <w:widowControl/>
        <w:rPr>
          <w:rFonts w:asciiTheme="minorHAnsi" w:hAnsiTheme="minorHAnsi" w:cstheme="minorHAnsi"/>
          <w:b/>
          <w:bCs/>
          <w:color w:val="auto"/>
        </w:rPr>
      </w:pPr>
      <w:r w:rsidRPr="00E966E8">
        <w:rPr>
          <w:rFonts w:asciiTheme="minorHAnsi" w:hAnsiTheme="minorHAnsi" w:cstheme="minorHAnsi"/>
          <w:b/>
          <w:bCs/>
          <w:color w:val="auto"/>
        </w:rPr>
        <w:t>Corresponding Author:</w:t>
      </w:r>
    </w:p>
    <w:p w14:paraId="798068BD" w14:textId="4A4DDAC1" w:rsidR="00E966E8" w:rsidRPr="00E966E8" w:rsidRDefault="00E966E8" w:rsidP="008051DA">
      <w:pPr>
        <w:widowControl/>
        <w:rPr>
          <w:rFonts w:asciiTheme="minorHAnsi" w:hAnsiTheme="minorHAnsi" w:cstheme="minorHAnsi"/>
          <w:bCs/>
          <w:color w:val="auto"/>
        </w:rPr>
      </w:pPr>
      <w:r w:rsidRPr="00E966E8">
        <w:rPr>
          <w:rFonts w:asciiTheme="minorHAnsi" w:hAnsiTheme="minorHAnsi" w:cstheme="minorHAnsi"/>
          <w:bCs/>
          <w:color w:val="auto"/>
        </w:rPr>
        <w:t>Michael Poulsen (mpoulsen@bio.ku.dk)</w:t>
      </w:r>
    </w:p>
    <w:p w14:paraId="101808DF" w14:textId="77777777" w:rsidR="00E966E8" w:rsidRPr="00E966E8" w:rsidRDefault="00E966E8" w:rsidP="008051DA">
      <w:pPr>
        <w:widowControl/>
        <w:rPr>
          <w:bCs/>
          <w:color w:val="auto"/>
        </w:rPr>
      </w:pPr>
    </w:p>
    <w:p w14:paraId="71B79AC9" w14:textId="39397C08" w:rsidR="006305D7" w:rsidRPr="00E966E8" w:rsidRDefault="006305D7" w:rsidP="008051DA">
      <w:pPr>
        <w:pStyle w:val="NormalWeb"/>
        <w:widowControl/>
        <w:spacing w:before="0" w:beforeAutospacing="0" w:after="0" w:afterAutospacing="0"/>
      </w:pPr>
      <w:r w:rsidRPr="00E966E8">
        <w:rPr>
          <w:b/>
          <w:bCs/>
        </w:rPr>
        <w:t>KEYWORDS</w:t>
      </w:r>
      <w:r w:rsidR="00E966E8">
        <w:rPr>
          <w:b/>
          <w:bCs/>
        </w:rPr>
        <w:t>:</w:t>
      </w:r>
    </w:p>
    <w:p w14:paraId="1CB4E390" w14:textId="7FFA7EC5" w:rsidR="006305D7" w:rsidRPr="00E966E8" w:rsidRDefault="00BC7B09" w:rsidP="008051DA">
      <w:pPr>
        <w:pStyle w:val="NormalWeb"/>
        <w:widowControl/>
        <w:spacing w:before="0" w:beforeAutospacing="0" w:after="0" w:afterAutospacing="0"/>
        <w:rPr>
          <w:color w:val="FF0000"/>
        </w:rPr>
      </w:pPr>
      <w:r w:rsidRPr="00E966E8">
        <w:t>S</w:t>
      </w:r>
      <w:r w:rsidR="00A77B5A" w:rsidRPr="00E966E8">
        <w:t>ocial immunity,</w:t>
      </w:r>
      <w:r w:rsidR="009A56A3" w:rsidRPr="00E966E8">
        <w:t xml:space="preserve"> anti</w:t>
      </w:r>
      <w:r w:rsidRPr="00E966E8">
        <w:t xml:space="preserve">microbial </w:t>
      </w:r>
      <w:r w:rsidR="009A56A3" w:rsidRPr="00E966E8">
        <w:t>defen</w:t>
      </w:r>
      <w:r w:rsidRPr="00E966E8">
        <w:t>ses,</w:t>
      </w:r>
      <w:r w:rsidR="006C4D2F" w:rsidRPr="00E966E8">
        <w:t xml:space="preserve"> prophyla</w:t>
      </w:r>
      <w:r w:rsidR="00C63DE4" w:rsidRPr="00E966E8">
        <w:t>xis</w:t>
      </w:r>
      <w:r w:rsidR="006C4D2F" w:rsidRPr="00E966E8">
        <w:t>,</w:t>
      </w:r>
      <w:r w:rsidR="009A56A3" w:rsidRPr="00E966E8">
        <w:t xml:space="preserve"> grooming,</w:t>
      </w:r>
      <w:r w:rsidR="00C63DE4" w:rsidRPr="00E966E8">
        <w:t xml:space="preserve"> weeding, </w:t>
      </w:r>
      <w:r w:rsidR="009A56A3" w:rsidRPr="00E966E8">
        <w:t xml:space="preserve">fungus </w:t>
      </w:r>
      <w:r w:rsidR="00C63DE4" w:rsidRPr="00E966E8">
        <w:t>garden</w:t>
      </w:r>
      <w:r w:rsidR="009A56A3" w:rsidRPr="00E966E8">
        <w:t xml:space="preserve">, </w:t>
      </w:r>
      <w:r w:rsidR="006C4D2F" w:rsidRPr="00E966E8">
        <w:t>metapleural gland, regurgitation</w:t>
      </w:r>
      <w:r w:rsidR="00ED0275" w:rsidRPr="00E966E8">
        <w:t xml:space="preserve">, </w:t>
      </w:r>
      <w:r w:rsidR="00B8765B" w:rsidRPr="00E966E8">
        <w:t>antenna cleaning</w:t>
      </w:r>
    </w:p>
    <w:p w14:paraId="1CF9264E" w14:textId="77777777" w:rsidR="009A56A3" w:rsidRPr="00E966E8" w:rsidRDefault="009A56A3" w:rsidP="008051DA">
      <w:pPr>
        <w:pStyle w:val="NormalWeb"/>
        <w:widowControl/>
        <w:spacing w:before="0" w:beforeAutospacing="0" w:after="0" w:afterAutospacing="0"/>
      </w:pPr>
    </w:p>
    <w:p w14:paraId="628AC4B5" w14:textId="14033797" w:rsidR="006305D7" w:rsidRPr="00E966E8" w:rsidRDefault="006305D7" w:rsidP="008051DA">
      <w:pPr>
        <w:widowControl/>
      </w:pPr>
      <w:r w:rsidRPr="00E966E8">
        <w:rPr>
          <w:b/>
          <w:bCs/>
        </w:rPr>
        <w:t>SHORT ABSTRACT</w:t>
      </w:r>
      <w:r w:rsidR="00E966E8">
        <w:rPr>
          <w:b/>
          <w:bCs/>
        </w:rPr>
        <w:t>:</w:t>
      </w:r>
    </w:p>
    <w:p w14:paraId="32798D51" w14:textId="45BF9F03" w:rsidR="007A4DD6" w:rsidRPr="00E966E8" w:rsidRDefault="00620B39" w:rsidP="008051DA">
      <w:pPr>
        <w:widowControl/>
        <w:rPr>
          <w:color w:val="000000" w:themeColor="text1"/>
        </w:rPr>
      </w:pPr>
      <w:r w:rsidRPr="00E966E8">
        <w:rPr>
          <w:color w:val="000000" w:themeColor="text1"/>
        </w:rPr>
        <w:t xml:space="preserve">We present a visual guide to disease defense behaviors in leaf-cutting ants, with individual clips and accompanying definitions, illustrated in an experimental infection scenario. Our main aim is to help </w:t>
      </w:r>
      <w:r w:rsidR="00711F0D" w:rsidRPr="00E966E8">
        <w:rPr>
          <w:color w:val="000000" w:themeColor="text1"/>
        </w:rPr>
        <w:t>other researchers recognize</w:t>
      </w:r>
      <w:r w:rsidRPr="00E966E8">
        <w:rPr>
          <w:color w:val="000000" w:themeColor="text1"/>
        </w:rPr>
        <w:t xml:space="preserve"> </w:t>
      </w:r>
      <w:r w:rsidR="00711F0D" w:rsidRPr="00E966E8">
        <w:rPr>
          <w:color w:val="000000" w:themeColor="text1"/>
        </w:rPr>
        <w:t>key</w:t>
      </w:r>
      <w:r w:rsidRPr="00E966E8">
        <w:rPr>
          <w:color w:val="000000" w:themeColor="text1"/>
        </w:rPr>
        <w:t xml:space="preserve"> defensive behaviors and </w:t>
      </w:r>
      <w:r w:rsidR="00204451" w:rsidRPr="00E966E8">
        <w:rPr>
          <w:color w:val="000000" w:themeColor="text1"/>
        </w:rPr>
        <w:t xml:space="preserve">to </w:t>
      </w:r>
      <w:r w:rsidR="00396380" w:rsidRPr="00E966E8">
        <w:rPr>
          <w:color w:val="000000" w:themeColor="text1"/>
        </w:rPr>
        <w:t xml:space="preserve">provide </w:t>
      </w:r>
      <w:r w:rsidRPr="00E966E8">
        <w:rPr>
          <w:color w:val="000000" w:themeColor="text1"/>
        </w:rPr>
        <w:t>a common understanding for future research in this field.</w:t>
      </w:r>
      <w:r w:rsidR="001D41F1" w:rsidRPr="00E966E8">
        <w:rPr>
          <w:color w:val="000000" w:themeColor="text1"/>
        </w:rPr>
        <w:t xml:space="preserve"> </w:t>
      </w:r>
    </w:p>
    <w:p w14:paraId="761028D6" w14:textId="77777777" w:rsidR="006305D7" w:rsidRPr="00E966E8" w:rsidRDefault="006305D7" w:rsidP="008051DA">
      <w:pPr>
        <w:widowControl/>
      </w:pPr>
    </w:p>
    <w:p w14:paraId="64FB8590" w14:textId="6806BE90" w:rsidR="006305D7" w:rsidRPr="00E966E8" w:rsidRDefault="006305D7" w:rsidP="008051DA">
      <w:pPr>
        <w:widowControl/>
        <w:rPr>
          <w:color w:val="808080"/>
        </w:rPr>
      </w:pPr>
      <w:r w:rsidRPr="00E966E8">
        <w:rPr>
          <w:b/>
          <w:bCs/>
        </w:rPr>
        <w:t>LONG ABSTRACT</w:t>
      </w:r>
      <w:r w:rsidR="00E966E8">
        <w:rPr>
          <w:b/>
          <w:bCs/>
        </w:rPr>
        <w:t>:</w:t>
      </w:r>
    </w:p>
    <w:p w14:paraId="06D58E5E" w14:textId="109EC120" w:rsidR="0054366D" w:rsidRPr="00E966E8" w:rsidRDefault="0054366D" w:rsidP="008051DA">
      <w:pPr>
        <w:widowControl/>
        <w:rPr>
          <w:color w:val="808080" w:themeColor="background1" w:themeShade="80"/>
        </w:rPr>
      </w:pPr>
      <w:r w:rsidRPr="00E966E8">
        <w:rPr>
          <w:color w:val="auto"/>
        </w:rPr>
        <w:t>The complex lifestyle, evolutionary history of advanced cooperation</w:t>
      </w:r>
      <w:r w:rsidR="00817AB6" w:rsidRPr="00E966E8">
        <w:rPr>
          <w:color w:val="auto"/>
        </w:rPr>
        <w:t>,</w:t>
      </w:r>
      <w:r w:rsidRPr="00E966E8">
        <w:rPr>
          <w:color w:val="auto"/>
        </w:rPr>
        <w:t xml:space="preserve"> and disease defenses of leaf-cutting ants are well studied. Although numerous studies have described the behaviors connected with disease defense, and the associated use of chemicals and antimicrobials, no common visual reference has been made. The main aim of this study was to record short clips of behaviors involved in disease defense, both prophylactically and directly targeted towards an antagonist of the colony following infection</w:t>
      </w:r>
      <w:r w:rsidR="00382169" w:rsidRPr="00E966E8">
        <w:rPr>
          <w:color w:val="auto"/>
        </w:rPr>
        <w:t>.</w:t>
      </w:r>
      <w:r w:rsidR="00905D1A" w:rsidRPr="00E966E8">
        <w:rPr>
          <w:color w:val="auto"/>
        </w:rPr>
        <w:t xml:space="preserve"> </w:t>
      </w:r>
      <w:r w:rsidR="003B36CD" w:rsidRPr="00E966E8">
        <w:rPr>
          <w:color w:val="auto"/>
        </w:rPr>
        <w:t xml:space="preserve">To do so we used an infection experiment, with sub-colonies of the leaf-cutting ant species </w:t>
      </w:r>
      <w:proofErr w:type="spellStart"/>
      <w:r w:rsidR="003B36CD" w:rsidRPr="00E966E8">
        <w:rPr>
          <w:i/>
          <w:color w:val="auto"/>
        </w:rPr>
        <w:t>Acromyrmex</w:t>
      </w:r>
      <w:proofErr w:type="spellEnd"/>
      <w:r w:rsidR="003B36CD" w:rsidRPr="00E966E8">
        <w:rPr>
          <w:i/>
          <w:color w:val="auto"/>
        </w:rPr>
        <w:t xml:space="preserve"> </w:t>
      </w:r>
      <w:proofErr w:type="spellStart"/>
      <w:r w:rsidR="003B36CD" w:rsidRPr="00E966E8">
        <w:rPr>
          <w:i/>
          <w:color w:val="auto"/>
        </w:rPr>
        <w:t>echinatior</w:t>
      </w:r>
      <w:proofErr w:type="spellEnd"/>
      <w:r w:rsidR="003B36CD" w:rsidRPr="00E966E8">
        <w:rPr>
          <w:color w:val="auto"/>
        </w:rPr>
        <w:t>, and the most significant known pathogenic threat to the ants’ fungal crop (</w:t>
      </w:r>
      <w:proofErr w:type="spellStart"/>
      <w:r w:rsidR="003B36CD" w:rsidRPr="00E966E8">
        <w:rPr>
          <w:i/>
          <w:color w:val="auto"/>
        </w:rPr>
        <w:t>Leucoagaricus</w:t>
      </w:r>
      <w:proofErr w:type="spellEnd"/>
      <w:r w:rsidR="003B36CD" w:rsidRPr="00E966E8">
        <w:rPr>
          <w:i/>
          <w:color w:val="auto"/>
        </w:rPr>
        <w:t xml:space="preserve"> </w:t>
      </w:r>
      <w:proofErr w:type="spellStart"/>
      <w:r w:rsidR="003B36CD" w:rsidRPr="00E966E8">
        <w:rPr>
          <w:i/>
          <w:color w:val="auto"/>
        </w:rPr>
        <w:t>gongylophorus</w:t>
      </w:r>
      <w:proofErr w:type="spellEnd"/>
      <w:r w:rsidR="003B36CD" w:rsidRPr="00E966E8">
        <w:rPr>
          <w:i/>
          <w:color w:val="auto"/>
        </w:rPr>
        <w:t>),</w:t>
      </w:r>
      <w:r w:rsidR="003B36CD" w:rsidRPr="00E966E8">
        <w:rPr>
          <w:color w:val="auto"/>
        </w:rPr>
        <w:t xml:space="preserve"> a spe</w:t>
      </w:r>
      <w:r w:rsidR="00320B63" w:rsidRPr="00E966E8">
        <w:rPr>
          <w:color w:val="auto"/>
        </w:rPr>
        <w:t>cializ</w:t>
      </w:r>
      <w:r w:rsidR="003B36CD" w:rsidRPr="00E966E8">
        <w:rPr>
          <w:color w:val="auto"/>
        </w:rPr>
        <w:t xml:space="preserve">ed pathogenic fungus in the genus </w:t>
      </w:r>
      <w:proofErr w:type="spellStart"/>
      <w:r w:rsidR="003B36CD" w:rsidRPr="00E966E8">
        <w:rPr>
          <w:i/>
          <w:color w:val="auto"/>
        </w:rPr>
        <w:t>Escovopsis</w:t>
      </w:r>
      <w:proofErr w:type="spellEnd"/>
      <w:r w:rsidR="003B36CD" w:rsidRPr="00E966E8">
        <w:rPr>
          <w:color w:val="auto"/>
        </w:rPr>
        <w:t xml:space="preserve">. </w:t>
      </w:r>
      <w:r w:rsidR="00320B63" w:rsidRPr="00E966E8">
        <w:rPr>
          <w:color w:val="auto"/>
        </w:rPr>
        <w:t xml:space="preserve">We </w:t>
      </w:r>
      <w:r w:rsidR="007C15DD" w:rsidRPr="00E966E8">
        <w:rPr>
          <w:color w:val="auto"/>
        </w:rPr>
        <w:t xml:space="preserve">filmed and </w:t>
      </w:r>
      <w:r w:rsidR="00320B63" w:rsidRPr="00E966E8">
        <w:rPr>
          <w:color w:val="auto"/>
        </w:rPr>
        <w:t>compared infected and uninfected colonies, at both early and more advanced stages of infection</w:t>
      </w:r>
      <w:r w:rsidR="007C15DD" w:rsidRPr="00E966E8">
        <w:rPr>
          <w:color w:val="auto"/>
        </w:rPr>
        <w:t xml:space="preserve">. We quantified key defensive behaviors across treatments and show that the </w:t>
      </w:r>
      <w:r w:rsidR="00EC6C6C" w:rsidRPr="00E966E8">
        <w:rPr>
          <w:color w:val="auto"/>
        </w:rPr>
        <w:t xml:space="preserve">behavioral </w:t>
      </w:r>
      <w:r w:rsidR="007C15DD" w:rsidRPr="00E966E8">
        <w:rPr>
          <w:color w:val="auto"/>
        </w:rPr>
        <w:t xml:space="preserve">response to pathogen attack likely varies between different castes of worker ant, and between early and late detection of a threat. </w:t>
      </w:r>
      <w:r w:rsidR="00382169" w:rsidRPr="00E966E8">
        <w:rPr>
          <w:color w:val="auto"/>
        </w:rPr>
        <w:t>Based on the</w:t>
      </w:r>
      <w:r w:rsidR="00711F0D" w:rsidRPr="00E966E8">
        <w:rPr>
          <w:color w:val="auto"/>
        </w:rPr>
        <w:t>se</w:t>
      </w:r>
      <w:r w:rsidR="00382169" w:rsidRPr="00E966E8">
        <w:rPr>
          <w:color w:val="auto"/>
        </w:rPr>
        <w:t xml:space="preserve"> recordings we</w:t>
      </w:r>
      <w:r w:rsidR="008658B9">
        <w:rPr>
          <w:color w:val="auto"/>
        </w:rPr>
        <w:t xml:space="preserve"> have</w:t>
      </w:r>
      <w:r w:rsidR="00382169" w:rsidRPr="00E966E8">
        <w:rPr>
          <w:color w:val="auto"/>
        </w:rPr>
        <w:t xml:space="preserve"> made a library of behavioral clips</w:t>
      </w:r>
      <w:r w:rsidR="00711F0D" w:rsidRPr="00E966E8">
        <w:rPr>
          <w:color w:val="auto"/>
        </w:rPr>
        <w:t>, accompanied by definitions of the main individual defensive behaviors</w:t>
      </w:r>
      <w:r w:rsidR="007C15DD" w:rsidRPr="00E966E8">
        <w:rPr>
          <w:color w:val="auto"/>
        </w:rPr>
        <w:t>.</w:t>
      </w:r>
      <w:r w:rsidR="00382169" w:rsidRPr="00E966E8">
        <w:rPr>
          <w:color w:val="auto"/>
        </w:rPr>
        <w:t xml:space="preserve"> </w:t>
      </w:r>
      <w:r w:rsidR="007C15DD" w:rsidRPr="00E966E8">
        <w:rPr>
          <w:color w:val="auto"/>
        </w:rPr>
        <w:t>W</w:t>
      </w:r>
      <w:r w:rsidR="00711F0D" w:rsidRPr="00E966E8">
        <w:rPr>
          <w:color w:val="auto"/>
        </w:rPr>
        <w:t xml:space="preserve">e </w:t>
      </w:r>
      <w:r w:rsidR="0063501C" w:rsidRPr="00E966E8">
        <w:rPr>
          <w:color w:val="auto"/>
        </w:rPr>
        <w:t>anticipate that suc</w:t>
      </w:r>
      <w:r w:rsidR="007C15DD" w:rsidRPr="00E966E8">
        <w:rPr>
          <w:color w:val="auto"/>
        </w:rPr>
        <w:t xml:space="preserve">h a guide </w:t>
      </w:r>
      <w:r w:rsidR="0063501C" w:rsidRPr="00E966E8">
        <w:rPr>
          <w:color w:val="auto"/>
        </w:rPr>
        <w:t>can provide</w:t>
      </w:r>
      <w:r w:rsidR="00711F0D" w:rsidRPr="00E966E8">
        <w:rPr>
          <w:color w:val="auto"/>
        </w:rPr>
        <w:t xml:space="preserve"> a common frame of reference for other researchers working in this field, to recognize and study </w:t>
      </w:r>
      <w:r w:rsidR="00711F0D" w:rsidRPr="00E966E8">
        <w:rPr>
          <w:color w:val="auto"/>
        </w:rPr>
        <w:lastRenderedPageBreak/>
        <w:t>these behaviors</w:t>
      </w:r>
      <w:r w:rsidR="008658B9">
        <w:rPr>
          <w:color w:val="auto"/>
        </w:rPr>
        <w:t>,</w:t>
      </w:r>
      <w:r w:rsidR="00711F0D" w:rsidRPr="00E966E8">
        <w:rPr>
          <w:color w:val="auto"/>
        </w:rPr>
        <w:t xml:space="preserve"> and</w:t>
      </w:r>
      <w:r w:rsidR="007C15DD" w:rsidRPr="00E966E8">
        <w:rPr>
          <w:color w:val="auto"/>
        </w:rPr>
        <w:t xml:space="preserve"> </w:t>
      </w:r>
      <w:r w:rsidR="008658B9">
        <w:rPr>
          <w:color w:val="auto"/>
        </w:rPr>
        <w:t>also provide</w:t>
      </w:r>
      <w:r w:rsidR="00CA7E2D" w:rsidRPr="00E966E8">
        <w:rPr>
          <w:color w:val="auto"/>
        </w:rPr>
        <w:t xml:space="preserve"> greater scope for comparing different studies</w:t>
      </w:r>
      <w:r w:rsidR="008658B9">
        <w:rPr>
          <w:color w:val="auto"/>
        </w:rPr>
        <w:t xml:space="preserve"> to </w:t>
      </w:r>
      <w:r w:rsidR="00CA7E2D" w:rsidRPr="00E966E8">
        <w:rPr>
          <w:color w:val="auto"/>
        </w:rPr>
        <w:t xml:space="preserve">ultimately help </w:t>
      </w:r>
      <w:r w:rsidR="00711F0D" w:rsidRPr="00E966E8">
        <w:rPr>
          <w:color w:val="auto"/>
        </w:rPr>
        <w:t xml:space="preserve">better understand the role </w:t>
      </w:r>
      <w:r w:rsidR="008658B9">
        <w:rPr>
          <w:color w:val="auto"/>
        </w:rPr>
        <w:t xml:space="preserve">these behaviors </w:t>
      </w:r>
      <w:r w:rsidR="00711F0D" w:rsidRPr="00E966E8">
        <w:rPr>
          <w:color w:val="auto"/>
        </w:rPr>
        <w:t>play in disease defense</w:t>
      </w:r>
      <w:r w:rsidR="0063501C" w:rsidRPr="00E966E8">
        <w:t>.</w:t>
      </w:r>
    </w:p>
    <w:p w14:paraId="4C7D5FD5" w14:textId="4092CB5C" w:rsidR="006305D7" w:rsidRPr="00E966E8" w:rsidRDefault="006305D7" w:rsidP="008051DA">
      <w:pPr>
        <w:widowControl/>
      </w:pPr>
    </w:p>
    <w:p w14:paraId="00D25F73" w14:textId="066B2CEF" w:rsidR="006305D7" w:rsidRPr="00E966E8" w:rsidRDefault="006305D7" w:rsidP="008051DA">
      <w:pPr>
        <w:widowControl/>
        <w:rPr>
          <w:color w:val="808080"/>
        </w:rPr>
      </w:pPr>
      <w:r w:rsidRPr="00E966E8">
        <w:rPr>
          <w:b/>
        </w:rPr>
        <w:t>INTRODUCTION</w:t>
      </w:r>
      <w:r w:rsidR="00610FCB">
        <w:rPr>
          <w:b/>
        </w:rPr>
        <w:t>:</w:t>
      </w:r>
    </w:p>
    <w:p w14:paraId="2E729FCA" w14:textId="4A88B708" w:rsidR="00621E89" w:rsidRPr="00E966E8" w:rsidRDefault="006D347F" w:rsidP="008051DA">
      <w:pPr>
        <w:widowControl/>
        <w:rPr>
          <w:color w:val="auto"/>
        </w:rPr>
      </w:pPr>
      <w:r w:rsidRPr="00E966E8">
        <w:rPr>
          <w:color w:val="auto"/>
        </w:rPr>
        <w:t>Leaf-cutting ants are</w:t>
      </w:r>
      <w:r w:rsidR="005E294F" w:rsidRPr="00E966E8">
        <w:rPr>
          <w:color w:val="auto"/>
        </w:rPr>
        <w:t xml:space="preserve"> </w:t>
      </w:r>
      <w:r w:rsidR="00DD0D7A" w:rsidRPr="00E966E8">
        <w:rPr>
          <w:color w:val="auto"/>
        </w:rPr>
        <w:t>advanced</w:t>
      </w:r>
      <w:r w:rsidR="005E294F" w:rsidRPr="00E966E8">
        <w:rPr>
          <w:color w:val="auto"/>
        </w:rPr>
        <w:t xml:space="preserve"> social insects</w:t>
      </w:r>
      <w:r w:rsidR="00E50233" w:rsidRPr="00E966E8">
        <w:rPr>
          <w:color w:val="auto"/>
        </w:rPr>
        <w:t>,</w:t>
      </w:r>
      <w:r w:rsidR="005E294F" w:rsidRPr="00E966E8">
        <w:rPr>
          <w:color w:val="auto"/>
        </w:rPr>
        <w:t xml:space="preserve"> </w:t>
      </w:r>
      <w:r w:rsidR="00910398" w:rsidRPr="00E966E8">
        <w:rPr>
          <w:color w:val="auto"/>
        </w:rPr>
        <w:t xml:space="preserve">forming some of the most complex </w:t>
      </w:r>
      <w:r w:rsidR="00F054CC" w:rsidRPr="00E966E8">
        <w:rPr>
          <w:color w:val="auto"/>
        </w:rPr>
        <w:t xml:space="preserve">colonies </w:t>
      </w:r>
      <w:r w:rsidR="00910398" w:rsidRPr="00E966E8">
        <w:rPr>
          <w:color w:val="auto"/>
        </w:rPr>
        <w:t>on earth.</w:t>
      </w:r>
      <w:r w:rsidRPr="00E966E8">
        <w:rPr>
          <w:color w:val="auto"/>
        </w:rPr>
        <w:t xml:space="preserve"> </w:t>
      </w:r>
      <w:r w:rsidR="00910398" w:rsidRPr="00E966E8">
        <w:rPr>
          <w:color w:val="auto"/>
        </w:rPr>
        <w:t>They are a</w:t>
      </w:r>
      <w:r w:rsidRPr="00E966E8">
        <w:rPr>
          <w:color w:val="auto"/>
        </w:rPr>
        <w:t xml:space="preserve"> derived branch of the fungus-growing ants (</w:t>
      </w:r>
      <w:r w:rsidR="00F054CC" w:rsidRPr="00E966E8">
        <w:rPr>
          <w:color w:val="auto"/>
        </w:rPr>
        <w:t xml:space="preserve">tribe </w:t>
      </w:r>
      <w:proofErr w:type="spellStart"/>
      <w:r w:rsidRPr="00E966E8">
        <w:rPr>
          <w:color w:val="auto"/>
        </w:rPr>
        <w:t>Attini</w:t>
      </w:r>
      <w:proofErr w:type="spellEnd"/>
      <w:r w:rsidRPr="00E966E8">
        <w:rPr>
          <w:color w:val="auto"/>
        </w:rPr>
        <w:t xml:space="preserve">) </w:t>
      </w:r>
      <w:r w:rsidR="006C5F27" w:rsidRPr="00E966E8">
        <w:rPr>
          <w:color w:val="auto"/>
        </w:rPr>
        <w:t>c</w:t>
      </w:r>
      <w:r w:rsidRPr="00E966E8">
        <w:rPr>
          <w:color w:val="auto"/>
        </w:rPr>
        <w:t xml:space="preserve">onsisting of the two genera </w:t>
      </w:r>
      <w:proofErr w:type="spellStart"/>
      <w:r w:rsidRPr="00E966E8">
        <w:rPr>
          <w:i/>
          <w:color w:val="auto"/>
        </w:rPr>
        <w:t>Acromyrmex</w:t>
      </w:r>
      <w:proofErr w:type="spellEnd"/>
      <w:r w:rsidRPr="00E966E8">
        <w:rPr>
          <w:color w:val="auto"/>
        </w:rPr>
        <w:t xml:space="preserve"> and </w:t>
      </w:r>
      <w:r w:rsidRPr="00E966E8">
        <w:rPr>
          <w:i/>
          <w:color w:val="auto"/>
        </w:rPr>
        <w:t>Att</w:t>
      </w:r>
      <w:r w:rsidR="00C34E7E" w:rsidRPr="00E966E8">
        <w:rPr>
          <w:i/>
          <w:color w:val="auto"/>
        </w:rPr>
        <w:t>a</w:t>
      </w:r>
      <w:r w:rsidR="00C34E7E" w:rsidRPr="00E966E8">
        <w:rPr>
          <w:color w:val="auto"/>
          <w:vertAlign w:val="superscript"/>
        </w:rPr>
        <w:fldChar w:fldCharType="begin"/>
      </w:r>
      <w:r w:rsidR="00906A93" w:rsidRPr="00E966E8">
        <w:rPr>
          <w:color w:val="auto"/>
          <w:vertAlign w:val="superscript"/>
        </w:rPr>
        <w:instrText xml:space="preserve"> ADDIN EN.CITE &lt;EndNote&gt;&lt;Cite&gt;&lt;Author&gt;Hölldobler&lt;/Author&gt;&lt;Year&gt;1990&lt;/Year&gt;&lt;RecNum&gt;5&lt;/RecNum&gt;&lt;DisplayText&gt;&lt;style face="superscript"&gt;1&lt;/style&gt;&lt;/DisplayText&gt;&lt;record&gt;&lt;rec-number&gt;5&lt;/rec-number&gt;&lt;foreign-keys&gt;&lt;key app="EN" db-id="0eswrwvzkvprpbestrnxvf0xxp2pxwdsap0w" timestamp="1519824919"&gt;5&lt;/key&gt;&lt;/foreign-keys&gt;&lt;ref-type name="Book"&gt;6&lt;/ref-type&gt;&lt;contributors&gt;&lt;authors&gt;&lt;author&gt;Hölldobler, Bert&lt;/author&gt;&lt;author&gt;Wilson, Edward O.&lt;/author&gt;&lt;/authors&gt;&lt;/contributors&gt;&lt;titles&gt;&lt;title&gt;The ants&lt;/title&gt;&lt;/titles&gt;&lt;pages&gt;xii, 732 p., 24 p. of plates&lt;/pages&gt;&lt;keywords&gt;&lt;keyword&gt;Ants.&lt;/keyword&gt;&lt;/keywords&gt;&lt;dates&gt;&lt;year&gt;1990&lt;/year&gt;&lt;/dates&gt;&lt;pub-location&gt;Cambridge, Mass.&lt;/pub-location&gt;&lt;publisher&gt;Belknap Press of Harvard University Press&lt;/publisher&gt;&lt;isbn&gt;0674040759 (alk. paper)&lt;/isbn&gt;&lt;accession-num&gt;4345419&lt;/accession-num&gt;&lt;call-num&gt;QL568.F7 H57 1990&lt;/call-num&gt;&lt;urls&gt;&lt;/urls&gt;&lt;/record&gt;&lt;/Cite&gt;&lt;/EndNote&gt;</w:instrText>
      </w:r>
      <w:r w:rsidR="00C34E7E" w:rsidRPr="00E966E8">
        <w:rPr>
          <w:color w:val="auto"/>
          <w:vertAlign w:val="superscript"/>
        </w:rPr>
        <w:fldChar w:fldCharType="separate"/>
      </w:r>
      <w:r w:rsidR="00906A93" w:rsidRPr="00E966E8">
        <w:rPr>
          <w:color w:val="auto"/>
          <w:vertAlign w:val="superscript"/>
        </w:rPr>
        <w:t>1</w:t>
      </w:r>
      <w:r w:rsidR="00C34E7E" w:rsidRPr="00E966E8">
        <w:rPr>
          <w:color w:val="auto"/>
          <w:vertAlign w:val="superscript"/>
        </w:rPr>
        <w:fldChar w:fldCharType="end"/>
      </w:r>
      <w:r w:rsidR="00D70E3B" w:rsidRPr="00E966E8">
        <w:rPr>
          <w:color w:val="auto"/>
        </w:rPr>
        <w:t>.</w:t>
      </w:r>
      <w:r w:rsidR="00F054CC" w:rsidRPr="00E966E8">
        <w:rPr>
          <w:color w:val="auto"/>
        </w:rPr>
        <w:t xml:space="preserve"> </w:t>
      </w:r>
      <w:r w:rsidR="00D70E3B" w:rsidRPr="00E966E8">
        <w:rPr>
          <w:color w:val="auto"/>
        </w:rPr>
        <w:t>T</w:t>
      </w:r>
      <w:r w:rsidRPr="00E966E8">
        <w:rPr>
          <w:color w:val="auto"/>
        </w:rPr>
        <w:t xml:space="preserve">hey cultivate </w:t>
      </w:r>
      <w:r w:rsidR="00D5533F" w:rsidRPr="00E966E8">
        <w:rPr>
          <w:color w:val="auto"/>
        </w:rPr>
        <w:t xml:space="preserve">the </w:t>
      </w:r>
      <w:r w:rsidR="000979E5" w:rsidRPr="00E966E8">
        <w:rPr>
          <w:color w:val="auto"/>
        </w:rPr>
        <w:t xml:space="preserve">fungal </w:t>
      </w:r>
      <w:r w:rsidRPr="00E966E8">
        <w:rPr>
          <w:color w:val="auto"/>
        </w:rPr>
        <w:t xml:space="preserve">crop species </w:t>
      </w:r>
      <w:proofErr w:type="spellStart"/>
      <w:r w:rsidRPr="00E966E8">
        <w:rPr>
          <w:i/>
          <w:color w:val="auto"/>
        </w:rPr>
        <w:t>Leucoagaricus</w:t>
      </w:r>
      <w:proofErr w:type="spellEnd"/>
      <w:r w:rsidRPr="00E966E8">
        <w:rPr>
          <w:i/>
          <w:color w:val="auto"/>
        </w:rPr>
        <w:t xml:space="preserve"> </w:t>
      </w:r>
      <w:proofErr w:type="spellStart"/>
      <w:r w:rsidRPr="00E966E8">
        <w:rPr>
          <w:i/>
          <w:color w:val="auto"/>
        </w:rPr>
        <w:t>gongylophorus</w:t>
      </w:r>
      <w:proofErr w:type="spellEnd"/>
      <w:r w:rsidR="00524B29" w:rsidRPr="00E966E8">
        <w:rPr>
          <w:i/>
          <w:color w:val="auto"/>
        </w:rPr>
        <w:t xml:space="preserve"> </w:t>
      </w:r>
      <w:r w:rsidR="00524B29" w:rsidRPr="00E966E8">
        <w:rPr>
          <w:color w:val="auto"/>
        </w:rPr>
        <w:t>(Basidiomycota: Agaricales)</w:t>
      </w:r>
      <w:r w:rsidRPr="00E966E8">
        <w:rPr>
          <w:color w:val="auto"/>
        </w:rPr>
        <w:t>, which they rely on as their main food source</w:t>
      </w:r>
      <w:r w:rsidR="00C34E7E" w:rsidRPr="00E966E8">
        <w:rPr>
          <w:color w:val="auto"/>
          <w:vertAlign w:val="superscript"/>
        </w:rPr>
        <w:fldChar w:fldCharType="begin">
          <w:fldData xml:space="preserve">PEVuZE5vdGU+PENpdGU+PEF1dGhvcj5XZWJlcjwvQXV0aG9yPjxZZWFyPjE5NzI8L1llYXI+PFJl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</w:fldData>
        </w:fldChar>
      </w:r>
      <w:r w:rsidR="00906A93" w:rsidRPr="00E966E8">
        <w:rPr>
          <w:color w:val="auto"/>
          <w:vertAlign w:val="superscript"/>
        </w:rPr>
        <w:instrText xml:space="preserve"> ADDIN EN.CITE </w:instrText>
      </w:r>
      <w:r w:rsidR="00906A93" w:rsidRPr="00E966E8">
        <w:rPr>
          <w:color w:val="auto"/>
          <w:vertAlign w:val="superscript"/>
        </w:rPr>
        <w:fldChar w:fldCharType="begin">
          <w:fldData xml:space="preserve">PEVuZE5vdGU+PENpdGU+PEF1dGhvcj5XZWJlcjwvQXV0aG9yPjxZZWFyPjE5NzI8L1llYXI+PFJl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</w:fldData>
        </w:fldChar>
      </w:r>
      <w:r w:rsidR="00906A93" w:rsidRPr="00E966E8">
        <w:rPr>
          <w:color w:val="auto"/>
          <w:vertAlign w:val="superscript"/>
        </w:rPr>
        <w:instrText xml:space="preserve"> ADDIN EN.CITE.DATA </w:instrText>
      </w:r>
      <w:r w:rsidR="00906A93" w:rsidRPr="00E966E8">
        <w:rPr>
          <w:color w:val="auto"/>
          <w:vertAlign w:val="superscript"/>
        </w:rPr>
      </w:r>
      <w:r w:rsidR="00906A93" w:rsidRPr="00E966E8">
        <w:rPr>
          <w:color w:val="auto"/>
          <w:vertAlign w:val="superscript"/>
        </w:rPr>
        <w:fldChar w:fldCharType="end"/>
      </w:r>
      <w:r w:rsidR="00C34E7E" w:rsidRPr="00E966E8">
        <w:rPr>
          <w:color w:val="auto"/>
          <w:vertAlign w:val="superscript"/>
        </w:rPr>
      </w:r>
      <w:r w:rsidR="00C34E7E" w:rsidRPr="00E966E8">
        <w:rPr>
          <w:color w:val="auto"/>
          <w:vertAlign w:val="superscript"/>
        </w:rPr>
        <w:fldChar w:fldCharType="separate"/>
      </w:r>
      <w:r w:rsidR="00906A93" w:rsidRPr="00E966E8">
        <w:rPr>
          <w:color w:val="auto"/>
          <w:vertAlign w:val="superscript"/>
        </w:rPr>
        <w:t>2,3</w:t>
      </w:r>
      <w:r w:rsidR="00C34E7E" w:rsidRPr="00E966E8">
        <w:rPr>
          <w:color w:val="auto"/>
          <w:vertAlign w:val="superscript"/>
        </w:rPr>
        <w:fldChar w:fldCharType="end"/>
      </w:r>
      <w:r w:rsidRPr="00E966E8">
        <w:rPr>
          <w:color w:val="auto"/>
        </w:rPr>
        <w:t xml:space="preserve">. </w:t>
      </w:r>
      <w:r w:rsidR="00B63898" w:rsidRPr="00E966E8">
        <w:rPr>
          <w:color w:val="auto"/>
        </w:rPr>
        <w:t>The</w:t>
      </w:r>
      <w:r w:rsidRPr="00E966E8">
        <w:rPr>
          <w:color w:val="auto"/>
        </w:rPr>
        <w:t xml:space="preserve"> ants supply </w:t>
      </w:r>
      <w:r w:rsidR="00B63898" w:rsidRPr="00E966E8">
        <w:rPr>
          <w:color w:val="auto"/>
        </w:rPr>
        <w:t xml:space="preserve">this </w:t>
      </w:r>
      <w:r w:rsidRPr="00E966E8">
        <w:rPr>
          <w:color w:val="auto"/>
        </w:rPr>
        <w:t>fungus with fresh leaf material</w:t>
      </w:r>
      <w:r w:rsidR="00B63898" w:rsidRPr="00E966E8">
        <w:rPr>
          <w:color w:val="auto"/>
        </w:rPr>
        <w:t xml:space="preserve"> for it</w:t>
      </w:r>
      <w:r w:rsidR="006554FB" w:rsidRPr="00E966E8">
        <w:rPr>
          <w:color w:val="auto"/>
        </w:rPr>
        <w:t>s</w:t>
      </w:r>
      <w:r w:rsidR="000F6B7E" w:rsidRPr="00E966E8">
        <w:rPr>
          <w:color w:val="auto"/>
        </w:rPr>
        <w:t xml:space="preserve"> </w:t>
      </w:r>
      <w:r w:rsidR="00B63898" w:rsidRPr="00E966E8">
        <w:rPr>
          <w:color w:val="auto"/>
        </w:rPr>
        <w:t>grow</w:t>
      </w:r>
      <w:r w:rsidR="006554FB" w:rsidRPr="00E966E8">
        <w:rPr>
          <w:color w:val="auto"/>
        </w:rPr>
        <w:t>th</w:t>
      </w:r>
      <w:r w:rsidR="000979E5" w:rsidRPr="00E966E8">
        <w:rPr>
          <w:color w:val="auto"/>
        </w:rPr>
        <w:t>,</w:t>
      </w:r>
      <w:r w:rsidR="00B63898" w:rsidRPr="00E966E8">
        <w:rPr>
          <w:color w:val="auto"/>
        </w:rPr>
        <w:t xml:space="preserve"> and the </w:t>
      </w:r>
      <w:r w:rsidRPr="00E966E8">
        <w:rPr>
          <w:color w:val="auto"/>
        </w:rPr>
        <w:t xml:space="preserve">fungus </w:t>
      </w:r>
      <w:r w:rsidR="00ED4D70" w:rsidRPr="00E966E8">
        <w:rPr>
          <w:color w:val="auto"/>
        </w:rPr>
        <w:t xml:space="preserve">in return </w:t>
      </w:r>
      <w:r w:rsidR="000979E5" w:rsidRPr="00E966E8">
        <w:rPr>
          <w:color w:val="auto"/>
        </w:rPr>
        <w:t xml:space="preserve">produces </w:t>
      </w:r>
      <w:r w:rsidR="00F054CC" w:rsidRPr="00E966E8">
        <w:rPr>
          <w:color w:val="auto"/>
        </w:rPr>
        <w:t>nutrient</w:t>
      </w:r>
      <w:r w:rsidR="000979E5" w:rsidRPr="00E966E8">
        <w:rPr>
          <w:color w:val="auto"/>
        </w:rPr>
        <w:t xml:space="preserve">-rich </w:t>
      </w:r>
      <w:r w:rsidR="00F054CC" w:rsidRPr="00E966E8">
        <w:rPr>
          <w:color w:val="auto"/>
        </w:rPr>
        <w:t>swollen hyphal tips</w:t>
      </w:r>
      <w:r w:rsidR="000979E5" w:rsidRPr="00E966E8">
        <w:rPr>
          <w:color w:val="auto"/>
        </w:rPr>
        <w:t xml:space="preserve"> (</w:t>
      </w:r>
      <w:proofErr w:type="spellStart"/>
      <w:r w:rsidR="00975BE0" w:rsidRPr="00E966E8">
        <w:rPr>
          <w:color w:val="auto"/>
        </w:rPr>
        <w:t>gongylidia</w:t>
      </w:r>
      <w:proofErr w:type="spellEnd"/>
      <w:r w:rsidR="000979E5" w:rsidRPr="00E966E8">
        <w:rPr>
          <w:color w:val="auto"/>
        </w:rPr>
        <w:t>)</w:t>
      </w:r>
      <w:r w:rsidR="00F054CC" w:rsidRPr="00E966E8">
        <w:rPr>
          <w:color w:val="auto"/>
        </w:rPr>
        <w:t xml:space="preserve"> that are consumed by the ants and their brood</w:t>
      </w:r>
      <w:r w:rsidRPr="00E966E8">
        <w:rPr>
          <w:color w:val="auto"/>
        </w:rPr>
        <w:t>.</w:t>
      </w:r>
      <w:r w:rsidR="000979E5" w:rsidRPr="00E966E8">
        <w:rPr>
          <w:color w:val="auto"/>
        </w:rPr>
        <w:t xml:space="preserve"> </w:t>
      </w:r>
      <w:r w:rsidR="00910398" w:rsidRPr="00E966E8">
        <w:rPr>
          <w:color w:val="auto"/>
        </w:rPr>
        <w:t>C</w:t>
      </w:r>
      <w:r w:rsidR="000979E5" w:rsidRPr="00E966E8">
        <w:rPr>
          <w:color w:val="auto"/>
        </w:rPr>
        <w:t>olonies</w:t>
      </w:r>
      <w:r w:rsidR="00910398" w:rsidRPr="00E966E8">
        <w:rPr>
          <w:color w:val="auto"/>
        </w:rPr>
        <w:t xml:space="preserve"> are buil</w:t>
      </w:r>
      <w:r w:rsidR="00504CB7" w:rsidRPr="00E966E8">
        <w:rPr>
          <w:color w:val="auto"/>
        </w:rPr>
        <w:t>t</w:t>
      </w:r>
      <w:r w:rsidR="00910398" w:rsidRPr="00E966E8">
        <w:rPr>
          <w:color w:val="auto"/>
        </w:rPr>
        <w:t xml:space="preserve"> underground</w:t>
      </w:r>
      <w:r w:rsidR="003070C6" w:rsidRPr="00E966E8">
        <w:rPr>
          <w:color w:val="auto"/>
        </w:rPr>
        <w:t>,</w:t>
      </w:r>
      <w:r w:rsidR="000979E5" w:rsidRPr="00E966E8">
        <w:rPr>
          <w:color w:val="auto"/>
        </w:rPr>
        <w:t xml:space="preserve"> the </w:t>
      </w:r>
      <w:r w:rsidR="0012662E" w:rsidRPr="00E966E8">
        <w:rPr>
          <w:color w:val="auto"/>
        </w:rPr>
        <w:t>fung</w:t>
      </w:r>
      <w:r w:rsidR="00E50233" w:rsidRPr="00E966E8">
        <w:rPr>
          <w:color w:val="auto"/>
        </w:rPr>
        <w:t>al</w:t>
      </w:r>
      <w:r w:rsidR="0012662E" w:rsidRPr="00E966E8">
        <w:rPr>
          <w:color w:val="auto"/>
        </w:rPr>
        <w:t xml:space="preserve"> </w:t>
      </w:r>
      <w:r w:rsidR="00504CB7" w:rsidRPr="00E966E8">
        <w:rPr>
          <w:color w:val="auto"/>
        </w:rPr>
        <w:t xml:space="preserve">crop </w:t>
      </w:r>
      <w:r w:rsidR="000979E5" w:rsidRPr="00E966E8">
        <w:rPr>
          <w:color w:val="auto"/>
        </w:rPr>
        <w:t xml:space="preserve">is maintained in </w:t>
      </w:r>
      <w:r w:rsidR="003629FF" w:rsidRPr="00E966E8">
        <w:rPr>
          <w:color w:val="auto"/>
        </w:rPr>
        <w:t xml:space="preserve">external </w:t>
      </w:r>
      <w:r w:rsidR="000979E5" w:rsidRPr="00E966E8">
        <w:rPr>
          <w:color w:val="auto"/>
        </w:rPr>
        <w:t>gardens</w:t>
      </w:r>
      <w:r w:rsidR="00DA453A" w:rsidRPr="00E966E8">
        <w:rPr>
          <w:color w:val="auto"/>
          <w:vertAlign w:val="superscript"/>
        </w:rPr>
        <w:fldChar w:fldCharType="begin">
          <w:fldData xml:space="preserve">PEVuZE5vdGU+PENpdGU+PEF1dGhvcj5Qb3Vsc2VuPC9BdXRob3I+PFllYXI+MjAwNTwvWWVhcj48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3NDEtNzQ0PC9wYWdlcz48dm9sdW1l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</w:fldData>
        </w:fldChar>
      </w:r>
      <w:r w:rsidR="00906A93" w:rsidRPr="00E966E8">
        <w:rPr>
          <w:color w:val="auto"/>
          <w:vertAlign w:val="superscript"/>
        </w:rPr>
        <w:instrText xml:space="preserve"> ADDIN EN.CITE </w:instrText>
      </w:r>
      <w:r w:rsidR="00906A93" w:rsidRPr="00E966E8">
        <w:rPr>
          <w:color w:val="auto"/>
          <w:vertAlign w:val="superscript"/>
        </w:rPr>
        <w:fldChar w:fldCharType="begin">
          <w:fldData xml:space="preserve">PEVuZE5vdGU+PENpdGU+PEF1dGhvcj5Qb3Vsc2VuPC9BdXRob3I+PFllYXI+MjAwNTwvWWVhcj48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3NDEtNzQ0PC9wYWdlcz48dm9sdW1l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</w:fldData>
        </w:fldChar>
      </w:r>
      <w:r w:rsidR="00906A93" w:rsidRPr="00E966E8">
        <w:rPr>
          <w:color w:val="auto"/>
          <w:vertAlign w:val="superscript"/>
        </w:rPr>
        <w:instrText xml:space="preserve"> ADDIN EN.CITE.DATA </w:instrText>
      </w:r>
      <w:r w:rsidR="00906A93" w:rsidRPr="00E966E8">
        <w:rPr>
          <w:color w:val="auto"/>
          <w:vertAlign w:val="superscript"/>
        </w:rPr>
      </w:r>
      <w:r w:rsidR="00906A93" w:rsidRPr="00E966E8">
        <w:rPr>
          <w:color w:val="auto"/>
          <w:vertAlign w:val="superscript"/>
        </w:rPr>
        <w:fldChar w:fldCharType="end"/>
      </w:r>
      <w:r w:rsidR="00DA453A" w:rsidRPr="00E966E8">
        <w:rPr>
          <w:color w:val="auto"/>
          <w:vertAlign w:val="superscript"/>
        </w:rPr>
      </w:r>
      <w:r w:rsidR="00DA453A" w:rsidRPr="00E966E8">
        <w:rPr>
          <w:color w:val="auto"/>
          <w:vertAlign w:val="superscript"/>
        </w:rPr>
        <w:fldChar w:fldCharType="separate"/>
      </w:r>
      <w:r w:rsidR="00906A93" w:rsidRPr="00E966E8">
        <w:rPr>
          <w:color w:val="auto"/>
          <w:vertAlign w:val="superscript"/>
        </w:rPr>
        <w:t>4,5</w:t>
      </w:r>
      <w:r w:rsidR="00DA453A" w:rsidRPr="00E966E8">
        <w:rPr>
          <w:color w:val="auto"/>
          <w:vertAlign w:val="superscript"/>
        </w:rPr>
        <w:fldChar w:fldCharType="end"/>
      </w:r>
      <w:r w:rsidR="003070C6" w:rsidRPr="00E966E8">
        <w:rPr>
          <w:color w:val="auto"/>
        </w:rPr>
        <w:t xml:space="preserve">, </w:t>
      </w:r>
      <w:r w:rsidR="000979E5" w:rsidRPr="00E966E8">
        <w:rPr>
          <w:color w:val="auto"/>
        </w:rPr>
        <w:t xml:space="preserve">and </w:t>
      </w:r>
      <w:r w:rsidR="003070C6" w:rsidRPr="00E966E8">
        <w:rPr>
          <w:color w:val="auto"/>
        </w:rPr>
        <w:t xml:space="preserve">the ant farmers protect </w:t>
      </w:r>
      <w:r w:rsidR="00ED4D70" w:rsidRPr="00E966E8">
        <w:rPr>
          <w:color w:val="auto"/>
        </w:rPr>
        <w:t>the</w:t>
      </w:r>
      <w:r w:rsidR="000979E5" w:rsidRPr="00E966E8">
        <w:rPr>
          <w:color w:val="auto"/>
        </w:rPr>
        <w:t xml:space="preserve"> monoculture from</w:t>
      </w:r>
      <w:r w:rsidR="00F054CC" w:rsidRPr="00E966E8">
        <w:rPr>
          <w:color w:val="auto"/>
        </w:rPr>
        <w:t xml:space="preserve"> </w:t>
      </w:r>
      <w:r w:rsidR="000979E5" w:rsidRPr="00E966E8">
        <w:rPr>
          <w:color w:val="auto"/>
        </w:rPr>
        <w:t>potential pathogen</w:t>
      </w:r>
      <w:r w:rsidR="00A55080" w:rsidRPr="00E966E8">
        <w:rPr>
          <w:color w:val="auto"/>
        </w:rPr>
        <w:t>s</w:t>
      </w:r>
      <w:r w:rsidR="00A90F8B" w:rsidRPr="00E966E8">
        <w:rPr>
          <w:color w:val="auto"/>
          <w:vertAlign w:val="superscript"/>
        </w:rPr>
        <w:fldChar w:fldCharType="begin">
          <w:fldData xml:space="preserve">PEVuZE5vdGU+PENpdGU+PEF1dGhvcj5IdWdoZXM8L0F1dGhvcj48WWVhcj4yMDA0PC9ZZWFyPjxS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c5OTgtODAwMjwvcGFnZXM+PHZvbHVtZT45Njwvdm9sdW1lPjxudW1iZXI+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</w:fldData>
        </w:fldChar>
      </w:r>
      <w:r w:rsidR="0021208E" w:rsidRPr="00E966E8">
        <w:rPr>
          <w:color w:val="auto"/>
          <w:vertAlign w:val="superscript"/>
        </w:rPr>
        <w:instrText xml:space="preserve"> ADDIN EN.CITE </w:instrText>
      </w:r>
      <w:r w:rsidR="0021208E" w:rsidRPr="00E966E8">
        <w:rPr>
          <w:color w:val="auto"/>
          <w:vertAlign w:val="superscript"/>
        </w:rPr>
        <w:fldChar w:fldCharType="begin">
          <w:fldData xml:space="preserve">PEVuZE5vdGU+PENpdGU+PEF1dGhvcj5IdWdoZXM8L0F1dGhvcj48WWVhcj4yMDA0PC9ZZWFyPjxS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c5OTgtODAwMjwvcGFnZXM+PHZvbHVtZT45Njwvdm9sdW1lPjxudW1iZXI+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</w:fldData>
        </w:fldChar>
      </w:r>
      <w:r w:rsidR="0021208E" w:rsidRPr="00E966E8">
        <w:rPr>
          <w:color w:val="auto"/>
          <w:vertAlign w:val="superscript"/>
        </w:rPr>
        <w:instrText xml:space="preserve"> ADDIN EN.CITE.DATA </w:instrText>
      </w:r>
      <w:r w:rsidR="0021208E" w:rsidRPr="00E966E8">
        <w:rPr>
          <w:color w:val="auto"/>
          <w:vertAlign w:val="superscript"/>
        </w:rPr>
      </w:r>
      <w:r w:rsidR="0021208E" w:rsidRPr="00E966E8">
        <w:rPr>
          <w:color w:val="auto"/>
          <w:vertAlign w:val="superscript"/>
        </w:rPr>
        <w:fldChar w:fldCharType="end"/>
      </w:r>
      <w:r w:rsidR="00A90F8B" w:rsidRPr="00E966E8">
        <w:rPr>
          <w:color w:val="auto"/>
          <w:vertAlign w:val="superscript"/>
        </w:rPr>
      </w:r>
      <w:r w:rsidR="00A90F8B" w:rsidRPr="00E966E8">
        <w:rPr>
          <w:color w:val="auto"/>
          <w:vertAlign w:val="superscript"/>
        </w:rPr>
        <w:fldChar w:fldCharType="separate"/>
      </w:r>
      <w:r w:rsidR="0021208E" w:rsidRPr="00E966E8">
        <w:rPr>
          <w:color w:val="auto"/>
          <w:vertAlign w:val="superscript"/>
        </w:rPr>
        <w:t>6-12</w:t>
      </w:r>
      <w:r w:rsidR="00A90F8B" w:rsidRPr="00E966E8">
        <w:rPr>
          <w:color w:val="auto"/>
          <w:vertAlign w:val="superscript"/>
        </w:rPr>
        <w:fldChar w:fldCharType="end"/>
      </w:r>
      <w:r w:rsidR="000979E5" w:rsidRPr="00E966E8">
        <w:rPr>
          <w:color w:val="auto"/>
        </w:rPr>
        <w:t>.</w:t>
      </w:r>
      <w:r w:rsidR="00441ADA" w:rsidRPr="00E966E8">
        <w:rPr>
          <w:color w:val="auto"/>
        </w:rPr>
        <w:t xml:space="preserve"> </w:t>
      </w:r>
      <w:r w:rsidR="00A456B0" w:rsidRPr="00E966E8">
        <w:rPr>
          <w:color w:val="auto"/>
        </w:rPr>
        <w:t>Colonies divi</w:t>
      </w:r>
      <w:r w:rsidR="00DD0D7A" w:rsidRPr="00E966E8">
        <w:rPr>
          <w:color w:val="auto"/>
        </w:rPr>
        <w:t>de</w:t>
      </w:r>
      <w:r w:rsidR="00A456B0" w:rsidRPr="00E966E8">
        <w:rPr>
          <w:color w:val="auto"/>
        </w:rPr>
        <w:t xml:space="preserve"> labor between </w:t>
      </w:r>
      <w:r w:rsidR="00DD0D7A" w:rsidRPr="00E966E8">
        <w:rPr>
          <w:color w:val="auto"/>
        </w:rPr>
        <w:t>workers</w:t>
      </w:r>
      <w:r w:rsidR="00A456B0" w:rsidRPr="00E966E8">
        <w:rPr>
          <w:color w:val="auto"/>
        </w:rPr>
        <w:t xml:space="preserve"> of different size</w:t>
      </w:r>
      <w:r w:rsidR="00DD0D7A" w:rsidRPr="00E966E8">
        <w:rPr>
          <w:color w:val="auto"/>
        </w:rPr>
        <w:t xml:space="preserve"> (caste) and age</w:t>
      </w:r>
      <w:r w:rsidR="003A208B" w:rsidRPr="00E966E8">
        <w:rPr>
          <w:color w:val="auto"/>
        </w:rPr>
        <w:fldChar w:fldCharType="begin">
          <w:fldData xml:space="preserve">PEVuZE5vdGU+PENpdGU+PEF1dGhvcj5DYW1hcmdvPC9BdXRob3I+PFllYXI+MjAwNzwvWWVhcj48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OTM5NC05Mzk3PC9wYWdlcz48dm9sdW1lPjEwMDwvdm9sdW1lPjxudW1iZXI+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</w:fldData>
        </w:fldChar>
      </w:r>
      <w:r w:rsidR="003A208B" w:rsidRPr="00E966E8">
        <w:rPr>
          <w:color w:val="auto"/>
        </w:rPr>
        <w:instrText xml:space="preserve"> ADDIN EN.CITE </w:instrText>
      </w:r>
      <w:r w:rsidR="003A208B" w:rsidRPr="00E966E8">
        <w:rPr>
          <w:color w:val="auto"/>
        </w:rPr>
        <w:fldChar w:fldCharType="begin">
          <w:fldData xml:space="preserve">PEVuZE5vdGU+PENpdGU+PEF1dGhvcj5DYW1hcmdvPC9BdXRob3I+PFllYXI+MjAwNzwvWWVhcj48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OTM5NC05Mzk3PC9wYWdlcz48dm9sdW1lPjEwMDwvdm9sdW1lPjxudW1iZXI+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</w:fldData>
        </w:fldChar>
      </w:r>
      <w:r w:rsidR="003A208B" w:rsidRPr="00E966E8">
        <w:rPr>
          <w:color w:val="auto"/>
        </w:rPr>
        <w:instrText xml:space="preserve"> ADDIN EN.CITE.DATA </w:instrText>
      </w:r>
      <w:r w:rsidR="003A208B" w:rsidRPr="00E966E8">
        <w:rPr>
          <w:color w:val="auto"/>
        </w:rPr>
      </w:r>
      <w:r w:rsidR="003A208B" w:rsidRPr="00E966E8">
        <w:rPr>
          <w:color w:val="auto"/>
        </w:rPr>
        <w:fldChar w:fldCharType="end"/>
      </w:r>
      <w:r w:rsidR="003A208B" w:rsidRPr="00E966E8">
        <w:rPr>
          <w:color w:val="auto"/>
        </w:rPr>
      </w:r>
      <w:r w:rsidR="003A208B" w:rsidRPr="00E966E8">
        <w:rPr>
          <w:color w:val="auto"/>
        </w:rPr>
        <w:fldChar w:fldCharType="separate"/>
      </w:r>
      <w:r w:rsidR="003A208B" w:rsidRPr="00E966E8">
        <w:rPr>
          <w:color w:val="auto"/>
          <w:vertAlign w:val="superscript"/>
        </w:rPr>
        <w:t>13-15</w:t>
      </w:r>
      <w:r w:rsidR="003A208B" w:rsidRPr="00E966E8">
        <w:rPr>
          <w:color w:val="auto"/>
        </w:rPr>
        <w:fldChar w:fldCharType="end"/>
      </w:r>
      <w:r w:rsidR="00E038B3" w:rsidRPr="00E966E8">
        <w:rPr>
          <w:color w:val="auto"/>
        </w:rPr>
        <w:t>,</w:t>
      </w:r>
      <w:r w:rsidR="00A456B0" w:rsidRPr="00E966E8">
        <w:rPr>
          <w:color w:val="auto"/>
        </w:rPr>
        <w:t xml:space="preserve"> </w:t>
      </w:r>
      <w:r w:rsidR="00E50233" w:rsidRPr="00E966E8">
        <w:rPr>
          <w:color w:val="auto"/>
        </w:rPr>
        <w:t>which extends to the</w:t>
      </w:r>
      <w:r w:rsidR="00441ADA" w:rsidRPr="00E966E8">
        <w:rPr>
          <w:color w:val="auto"/>
        </w:rPr>
        <w:t xml:space="preserve"> defen</w:t>
      </w:r>
      <w:r w:rsidR="00A94F5B" w:rsidRPr="00E966E8">
        <w:rPr>
          <w:color w:val="auto"/>
        </w:rPr>
        <w:t>s</w:t>
      </w:r>
      <w:r w:rsidR="00F6244D" w:rsidRPr="00E966E8">
        <w:rPr>
          <w:color w:val="auto"/>
        </w:rPr>
        <w:t xml:space="preserve">e of </w:t>
      </w:r>
      <w:r w:rsidR="003C31D2" w:rsidRPr="00E966E8">
        <w:rPr>
          <w:color w:val="auto"/>
        </w:rPr>
        <w:t>ants</w:t>
      </w:r>
      <w:r w:rsidR="00441ADA" w:rsidRPr="00E966E8">
        <w:rPr>
          <w:color w:val="auto"/>
        </w:rPr>
        <w:t xml:space="preserve"> and </w:t>
      </w:r>
      <w:r w:rsidR="00E50233" w:rsidRPr="00E966E8">
        <w:rPr>
          <w:color w:val="auto"/>
        </w:rPr>
        <w:t xml:space="preserve">crop </w:t>
      </w:r>
      <w:r w:rsidR="00441ADA" w:rsidRPr="00E966E8">
        <w:rPr>
          <w:color w:val="auto"/>
        </w:rPr>
        <w:t>from pathogen</w:t>
      </w:r>
      <w:r w:rsidR="00822318" w:rsidRPr="00E966E8">
        <w:rPr>
          <w:color w:val="auto"/>
        </w:rPr>
        <w:t>s</w:t>
      </w:r>
      <w:r w:rsidR="00C5138E" w:rsidRPr="00E966E8">
        <w:rPr>
          <w:color w:val="auto"/>
        </w:rPr>
        <w:t>.</w:t>
      </w:r>
      <w:r w:rsidRPr="00E966E8">
        <w:rPr>
          <w:color w:val="auto"/>
        </w:rPr>
        <w:t xml:space="preserve"> </w:t>
      </w:r>
    </w:p>
    <w:p w14:paraId="26760B67" w14:textId="0343903D" w:rsidR="00684BBC" w:rsidRPr="00E966E8" w:rsidRDefault="00684BBC" w:rsidP="008051DA">
      <w:pPr>
        <w:widowControl/>
        <w:rPr>
          <w:color w:val="auto"/>
        </w:rPr>
      </w:pPr>
    </w:p>
    <w:p w14:paraId="02406E09" w14:textId="18F85785" w:rsidR="00B47A5A" w:rsidRPr="00E966E8" w:rsidRDefault="00FD655F" w:rsidP="008051DA">
      <w:pPr>
        <w:widowControl/>
        <w:rPr>
          <w:color w:val="auto"/>
        </w:rPr>
      </w:pPr>
      <w:r w:rsidRPr="00E966E8">
        <w:rPr>
          <w:color w:val="auto"/>
        </w:rPr>
        <w:t>W</w:t>
      </w:r>
      <w:r w:rsidR="00286ED3" w:rsidRPr="00E966E8">
        <w:rPr>
          <w:color w:val="auto"/>
        </w:rPr>
        <w:t xml:space="preserve">e </w:t>
      </w:r>
      <w:r w:rsidR="001D7111" w:rsidRPr="00E966E8">
        <w:rPr>
          <w:color w:val="auto"/>
        </w:rPr>
        <w:t xml:space="preserve">might </w:t>
      </w:r>
      <w:r w:rsidR="00286ED3" w:rsidRPr="00E966E8">
        <w:rPr>
          <w:color w:val="auto"/>
        </w:rPr>
        <w:t xml:space="preserve">expect </w:t>
      </w:r>
      <w:r w:rsidR="001D7111" w:rsidRPr="00E966E8">
        <w:rPr>
          <w:color w:val="auto"/>
        </w:rPr>
        <w:t>that leaf-cutting ant</w:t>
      </w:r>
      <w:r w:rsidR="008F3B0B" w:rsidRPr="00E966E8">
        <w:rPr>
          <w:color w:val="auto"/>
        </w:rPr>
        <w:t xml:space="preserve"> colonie</w:t>
      </w:r>
      <w:r w:rsidR="001D7111" w:rsidRPr="00E966E8">
        <w:rPr>
          <w:color w:val="auto"/>
        </w:rPr>
        <w:t>s</w:t>
      </w:r>
      <w:r w:rsidR="00286ED3" w:rsidRPr="00E966E8">
        <w:rPr>
          <w:color w:val="auto"/>
        </w:rPr>
        <w:t xml:space="preserve"> </w:t>
      </w:r>
      <w:r w:rsidR="001D7111" w:rsidRPr="00E966E8">
        <w:rPr>
          <w:color w:val="auto"/>
        </w:rPr>
        <w:t xml:space="preserve">should </w:t>
      </w:r>
      <w:r w:rsidR="00286ED3" w:rsidRPr="00E966E8">
        <w:rPr>
          <w:color w:val="auto"/>
        </w:rPr>
        <w:t xml:space="preserve">be vulnerable to disease. </w:t>
      </w:r>
      <w:r w:rsidR="008F3B0B" w:rsidRPr="00E966E8">
        <w:rPr>
          <w:color w:val="auto"/>
        </w:rPr>
        <w:t>G</w:t>
      </w:r>
      <w:r w:rsidR="00671A24" w:rsidRPr="00E966E8">
        <w:rPr>
          <w:color w:val="auto"/>
        </w:rPr>
        <w:t>roup</w:t>
      </w:r>
      <w:r w:rsidR="004E6929" w:rsidRPr="00E966E8">
        <w:rPr>
          <w:color w:val="auto"/>
        </w:rPr>
        <w:t xml:space="preserve"> living </w:t>
      </w:r>
      <w:r w:rsidR="00671A24" w:rsidRPr="00E966E8">
        <w:rPr>
          <w:color w:val="auto"/>
        </w:rPr>
        <w:t xml:space="preserve">is expected to </w:t>
      </w:r>
      <w:r w:rsidR="002927D8" w:rsidRPr="00E966E8">
        <w:rPr>
          <w:color w:val="auto"/>
        </w:rPr>
        <w:t>facilitate spread of disease</w:t>
      </w:r>
      <w:r w:rsidR="008658B9">
        <w:rPr>
          <w:color w:val="auto"/>
        </w:rPr>
        <w:t>s</w:t>
      </w:r>
      <w:r w:rsidR="002927D8" w:rsidRPr="00E966E8">
        <w:rPr>
          <w:color w:val="auto"/>
        </w:rPr>
        <w:t xml:space="preserve"> </w:t>
      </w:r>
      <w:r w:rsidR="000A3B1E" w:rsidRPr="00E966E8">
        <w:rPr>
          <w:color w:val="auto"/>
        </w:rPr>
        <w:t xml:space="preserve">between </w:t>
      </w:r>
      <w:r w:rsidR="00D71E78" w:rsidRPr="00E966E8">
        <w:rPr>
          <w:color w:val="auto"/>
        </w:rPr>
        <w:t xml:space="preserve">related </w:t>
      </w:r>
      <w:r w:rsidR="000A3B1E" w:rsidRPr="00E966E8">
        <w:rPr>
          <w:color w:val="auto"/>
        </w:rPr>
        <w:t xml:space="preserve">workers </w:t>
      </w:r>
      <w:r w:rsidR="002927D8" w:rsidRPr="00E966E8">
        <w:rPr>
          <w:color w:val="auto"/>
        </w:rPr>
        <w:t xml:space="preserve">due to </w:t>
      </w:r>
      <w:r w:rsidR="00671A24" w:rsidRPr="00E966E8">
        <w:rPr>
          <w:color w:val="auto"/>
        </w:rPr>
        <w:t xml:space="preserve">frequent </w:t>
      </w:r>
      <w:r w:rsidR="008F3B0B" w:rsidRPr="00E966E8">
        <w:rPr>
          <w:color w:val="auto"/>
        </w:rPr>
        <w:t>interactions</w:t>
      </w:r>
      <w:r w:rsidR="00286ED3" w:rsidRPr="00E966E8">
        <w:rPr>
          <w:color w:val="auto"/>
        </w:rPr>
        <w:t xml:space="preserve"> and</w:t>
      </w:r>
      <w:r w:rsidR="001D7111" w:rsidRPr="00E966E8">
        <w:rPr>
          <w:color w:val="auto"/>
        </w:rPr>
        <w:t>,</w:t>
      </w:r>
      <w:r w:rsidR="00286ED3" w:rsidRPr="00E966E8">
        <w:rPr>
          <w:color w:val="auto"/>
        </w:rPr>
        <w:t xml:space="preserve"> </w:t>
      </w:r>
      <w:r w:rsidR="007E07E5" w:rsidRPr="00E966E8">
        <w:rPr>
          <w:color w:val="auto"/>
        </w:rPr>
        <w:t>thus</w:t>
      </w:r>
      <w:r w:rsidR="001D7111" w:rsidRPr="00E966E8">
        <w:rPr>
          <w:color w:val="auto"/>
        </w:rPr>
        <w:t>,</w:t>
      </w:r>
      <w:r w:rsidR="007E07E5" w:rsidRPr="00E966E8">
        <w:rPr>
          <w:color w:val="auto"/>
        </w:rPr>
        <w:t xml:space="preserve"> </w:t>
      </w:r>
      <w:r w:rsidR="00286ED3" w:rsidRPr="00E966E8">
        <w:rPr>
          <w:color w:val="auto"/>
        </w:rPr>
        <w:t>easier transmission</w:t>
      </w:r>
      <w:r w:rsidR="00B50CF8" w:rsidRPr="00E966E8">
        <w:rPr>
          <w:color w:val="auto"/>
        </w:rPr>
        <w:fldChar w:fldCharType="begin"/>
      </w:r>
      <w:r w:rsidR="003A208B" w:rsidRPr="00E966E8">
        <w:rPr>
          <w:color w:val="auto"/>
        </w:rPr>
        <w:instrText xml:space="preserve"> ADDIN EN.CITE &lt;EndNote&gt;&lt;Cite&gt;&lt;Author&gt;Schmid-Hempel&lt;/Author&gt;&lt;Year&gt;2017&lt;/Year&gt;&lt;RecNum&gt;146&lt;/RecNum&gt;&lt;DisplayText&gt;&lt;style face="superscript"&gt;16&lt;/style&gt;&lt;/DisplayText&gt;&lt;record&gt;&lt;rec-number&gt;146&lt;/rec-number&gt;&lt;foreign-keys&gt;&lt;key app="EN" db-id="0eswrwvzkvprpbestrnxvf0xxp2pxwdsap0w" timestamp="1519999283"&gt;146&lt;/key&gt;&lt;/foreign-keys&gt;&lt;ref-type name="Journal Article"&gt;17&lt;/ref-type&gt;&lt;contributors&gt;&lt;authors&gt;&lt;author&gt;Schmid-Hempel, P.&lt;/author&gt;&lt;/authors&gt;&lt;/contributors&gt;&lt;auth-address&gt;ETH, Inst Integrat Biol IBZ, ETH Zentrum CHN, Univ Str 16, CH-8092 Zurich, Switzerland&lt;/auth-address&gt;&lt;titles&gt;&lt;title&gt;Parasites and Their Social Hosts&lt;/title&gt;&lt;secondary-title&gt;Trends in Parasitology&lt;/secondary-title&gt;&lt;alt-title&gt;Trends Parasitol&lt;/alt-title&gt;&lt;/titles&gt;&lt;periodical&gt;&lt;full-title&gt;Trends in Parasitology&lt;/full-title&gt;&lt;abbr-1&gt;Trends Parasitol&lt;/abbr-1&gt;&lt;/periodical&gt;&lt;alt-periodical&gt;&lt;full-title&gt;Trends in Parasitology&lt;/full-title&gt;&lt;abbr-1&gt;Trends Parasitol&lt;/abbr-1&gt;&lt;/alt-periodical&gt;&lt;pages&gt;453-462&lt;/pages&gt;&lt;volume&gt;33&lt;/volume&gt;&lt;number&gt;6&lt;/number&gt;&lt;keywords&gt;&lt;keyword&gt;termite zootermopsis-angusticollis&lt;/keyword&gt;&lt;keyword&gt;workers apis-mellifera&lt;/keyword&gt;&lt;keyword&gt;honey-bee&lt;/keyword&gt;&lt;keyword&gt;disease resistance&lt;/keyword&gt;&lt;keyword&gt;gut microbiota&lt;/keyword&gt;&lt;keyword&gt;group-size&lt;/keyword&gt;&lt;keyword&gt;immunocompetence handicap&lt;/keyword&gt;&lt;keyword&gt;experimental evolution&lt;/keyword&gt;&lt;keyword&gt;genetic diversity&lt;/keyword&gt;&lt;keyword&gt;species richness&lt;/keyword&gt;&lt;/keywords&gt;&lt;dates&gt;&lt;year&gt;2017&lt;/year&gt;&lt;pub-dates&gt;&lt;date&gt;Jun&lt;/date&gt;&lt;/pub-dates&gt;&lt;/dates&gt;&lt;isbn&gt;1471-4922&lt;/isbn&gt;&lt;accession-num&gt;WOS:000403029100008&lt;/accession-num&gt;&lt;urls&gt;&lt;related-urls&gt;&lt;url&gt;&amp;lt;Go to ISI&amp;gt;://WOS:000403029100008&lt;/url&gt;&lt;/related-urls&gt;&lt;/urls&gt;&lt;electronic-resource-num&gt;10.1016/j.pt.2017.01.003&lt;/electronic-resource-num&gt;&lt;language&gt;English&lt;/language&gt;&lt;/record&gt;&lt;/Cite&gt;&lt;/EndNote&gt;</w:instrText>
      </w:r>
      <w:r w:rsidR="00B50CF8" w:rsidRPr="00E966E8">
        <w:rPr>
          <w:color w:val="auto"/>
        </w:rPr>
        <w:fldChar w:fldCharType="separate"/>
      </w:r>
      <w:r w:rsidR="003A208B" w:rsidRPr="00E966E8">
        <w:rPr>
          <w:color w:val="auto"/>
          <w:vertAlign w:val="superscript"/>
        </w:rPr>
        <w:t>16</w:t>
      </w:r>
      <w:r w:rsidR="00B50CF8" w:rsidRPr="00E966E8">
        <w:rPr>
          <w:color w:val="auto"/>
        </w:rPr>
        <w:fldChar w:fldCharType="end"/>
      </w:r>
      <w:r w:rsidRPr="00E966E8">
        <w:rPr>
          <w:color w:val="auto"/>
        </w:rPr>
        <w:t>.</w:t>
      </w:r>
      <w:r w:rsidR="00212404" w:rsidRPr="00E966E8">
        <w:rPr>
          <w:color w:val="auto"/>
        </w:rPr>
        <w:t xml:space="preserve"> </w:t>
      </w:r>
      <w:r w:rsidR="00621E89" w:rsidRPr="00E966E8">
        <w:rPr>
          <w:color w:val="auto"/>
        </w:rPr>
        <w:t>The ants are susceptible to entomopathogenic fungal parasites</w:t>
      </w:r>
      <w:r w:rsidR="00671A24" w:rsidRPr="00E966E8">
        <w:rPr>
          <w:color w:val="auto"/>
        </w:rPr>
        <w:t>,</w:t>
      </w:r>
      <w:r w:rsidR="00621E89" w:rsidRPr="00E966E8">
        <w:rPr>
          <w:color w:val="auto"/>
        </w:rPr>
        <w:t xml:space="preserve"> such as </w:t>
      </w:r>
      <w:proofErr w:type="spellStart"/>
      <w:r w:rsidR="00621E89" w:rsidRPr="00E966E8">
        <w:rPr>
          <w:i/>
          <w:color w:val="auto"/>
        </w:rPr>
        <w:t>Metarhizium</w:t>
      </w:r>
      <w:proofErr w:type="spellEnd"/>
      <w:r w:rsidR="00621E89" w:rsidRPr="00E966E8">
        <w:rPr>
          <w:i/>
          <w:color w:val="auto"/>
        </w:rPr>
        <w:t xml:space="preserve"> </w:t>
      </w:r>
      <w:r w:rsidR="00621E89" w:rsidRPr="00E966E8">
        <w:rPr>
          <w:color w:val="auto"/>
        </w:rPr>
        <w:t xml:space="preserve">species and </w:t>
      </w:r>
      <w:r w:rsidR="00621E89" w:rsidRPr="00E966E8">
        <w:rPr>
          <w:i/>
          <w:color w:val="auto"/>
        </w:rPr>
        <w:t>Beauveria bassian</w:t>
      </w:r>
      <w:r w:rsidR="00167CEE" w:rsidRPr="00E966E8">
        <w:rPr>
          <w:i/>
          <w:color w:val="auto"/>
        </w:rPr>
        <w:t>a</w:t>
      </w:r>
      <w:r w:rsidR="00167CEE" w:rsidRPr="00E966E8">
        <w:rPr>
          <w:i/>
          <w:color w:val="auto"/>
        </w:rPr>
        <w:fldChar w:fldCharType="begin">
          <w:fldData xml:space="preserve">PEVuZE5vdGU+PENpdGU+PEF1dGhvcj5IdWdoZXM8L0F1dGhvcj48WWVhcj4yMDA0PC9ZZWFyPjxS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</w:fldData>
        </w:fldChar>
      </w:r>
      <w:r w:rsidR="00906A93" w:rsidRPr="00E966E8">
        <w:rPr>
          <w:i/>
          <w:color w:val="auto"/>
        </w:rPr>
        <w:instrText xml:space="preserve"> ADDIN EN.CITE </w:instrText>
      </w:r>
      <w:r w:rsidR="00906A93" w:rsidRPr="00E966E8">
        <w:rPr>
          <w:i/>
          <w:color w:val="auto"/>
        </w:rPr>
        <w:fldChar w:fldCharType="begin">
          <w:fldData xml:space="preserve">PEVuZE5vdGU+PENpdGU+PEF1dGhvcj5IdWdoZXM8L0F1dGhvcj48WWVhcj4yMDA0PC9ZZWFyPjxS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</w:fldData>
        </w:fldChar>
      </w:r>
      <w:r w:rsidR="00906A93" w:rsidRPr="00E966E8">
        <w:rPr>
          <w:i/>
          <w:color w:val="auto"/>
        </w:rPr>
        <w:instrText xml:space="preserve"> ADDIN EN.CITE.DATA </w:instrText>
      </w:r>
      <w:r w:rsidR="00906A93" w:rsidRPr="00E966E8">
        <w:rPr>
          <w:i/>
          <w:color w:val="auto"/>
        </w:rPr>
      </w:r>
      <w:r w:rsidR="00906A93" w:rsidRPr="00E966E8">
        <w:rPr>
          <w:i/>
          <w:color w:val="auto"/>
        </w:rPr>
        <w:fldChar w:fldCharType="end"/>
      </w:r>
      <w:r w:rsidR="00167CEE" w:rsidRPr="00E966E8">
        <w:rPr>
          <w:i/>
          <w:color w:val="auto"/>
        </w:rPr>
      </w:r>
      <w:r w:rsidR="00167CEE" w:rsidRPr="00E966E8">
        <w:rPr>
          <w:i/>
          <w:color w:val="auto"/>
        </w:rPr>
        <w:fldChar w:fldCharType="separate"/>
      </w:r>
      <w:r w:rsidR="00906A93" w:rsidRPr="00E966E8">
        <w:rPr>
          <w:i/>
          <w:color w:val="auto"/>
          <w:vertAlign w:val="superscript"/>
        </w:rPr>
        <w:t>6</w:t>
      </w:r>
      <w:r w:rsidR="00167CEE" w:rsidRPr="00E966E8">
        <w:rPr>
          <w:i/>
          <w:color w:val="auto"/>
        </w:rPr>
        <w:fldChar w:fldCharType="end"/>
      </w:r>
      <w:r w:rsidR="001D0B7A" w:rsidRPr="00E966E8">
        <w:rPr>
          <w:color w:val="auto"/>
        </w:rPr>
        <w:t>.</w:t>
      </w:r>
      <w:r w:rsidR="006125E5" w:rsidRPr="00E966E8">
        <w:rPr>
          <w:color w:val="auto"/>
        </w:rPr>
        <w:t xml:space="preserve"> </w:t>
      </w:r>
      <w:r w:rsidR="00621E89" w:rsidRPr="00E966E8">
        <w:rPr>
          <w:color w:val="auto"/>
        </w:rPr>
        <w:t>These parasites are generalists</w:t>
      </w:r>
      <w:r w:rsidR="00671A24" w:rsidRPr="00E966E8">
        <w:rPr>
          <w:color w:val="auto"/>
        </w:rPr>
        <w:t xml:space="preserve"> and</w:t>
      </w:r>
      <w:r w:rsidR="008658B9">
        <w:rPr>
          <w:color w:val="auto"/>
        </w:rPr>
        <w:t xml:space="preserve"> are</w:t>
      </w:r>
      <w:r w:rsidR="00F054CC" w:rsidRPr="00E966E8">
        <w:rPr>
          <w:color w:val="auto"/>
        </w:rPr>
        <w:t xml:space="preserve"> </w:t>
      </w:r>
      <w:r w:rsidR="006125E5" w:rsidRPr="00E966E8">
        <w:rPr>
          <w:color w:val="auto"/>
        </w:rPr>
        <w:t xml:space="preserve">often </w:t>
      </w:r>
      <w:r w:rsidR="00671A24" w:rsidRPr="00E966E8">
        <w:rPr>
          <w:color w:val="auto"/>
        </w:rPr>
        <w:t xml:space="preserve">present </w:t>
      </w:r>
      <w:r w:rsidR="006125E5" w:rsidRPr="00E966E8">
        <w:rPr>
          <w:color w:val="auto"/>
        </w:rPr>
        <w:t>in the soil close to the nests</w:t>
      </w:r>
      <w:r w:rsidR="00C45907" w:rsidRPr="00E966E8">
        <w:rPr>
          <w:color w:val="auto"/>
          <w:vertAlign w:val="superscript"/>
        </w:rPr>
        <w:fldChar w:fldCharType="begin">
          <w:fldData xml:space="preserve">PEVuZE5vdGU+PENpdGU+PEF1dGhvcj5TYW1zb248L0F1dGhvcj48WWVhcj4xOTg4PC9ZZWFyPjxS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</w:fldData>
        </w:fldChar>
      </w:r>
      <w:r w:rsidR="00906A93" w:rsidRPr="00E966E8">
        <w:rPr>
          <w:color w:val="auto"/>
          <w:vertAlign w:val="superscript"/>
        </w:rPr>
        <w:instrText xml:space="preserve"> ADDIN EN.CITE </w:instrText>
      </w:r>
      <w:r w:rsidR="00906A93" w:rsidRPr="00E966E8">
        <w:rPr>
          <w:color w:val="auto"/>
          <w:vertAlign w:val="superscript"/>
        </w:rPr>
        <w:fldChar w:fldCharType="begin">
          <w:fldData xml:space="preserve">PEVuZE5vdGU+PENpdGU+PEF1dGhvcj5TYW1zb248L0F1dGhvcj48WWVhcj4xOTg4PC9ZZWFyPjxS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</w:fldData>
        </w:fldChar>
      </w:r>
      <w:r w:rsidR="00906A93" w:rsidRPr="00E966E8">
        <w:rPr>
          <w:color w:val="auto"/>
          <w:vertAlign w:val="superscript"/>
        </w:rPr>
        <w:instrText xml:space="preserve"> ADDIN EN.CITE.DATA </w:instrText>
      </w:r>
      <w:r w:rsidR="00906A93" w:rsidRPr="00E966E8">
        <w:rPr>
          <w:color w:val="auto"/>
          <w:vertAlign w:val="superscript"/>
        </w:rPr>
      </w:r>
      <w:r w:rsidR="00906A93" w:rsidRPr="00E966E8">
        <w:rPr>
          <w:color w:val="auto"/>
          <w:vertAlign w:val="superscript"/>
        </w:rPr>
        <w:fldChar w:fldCharType="end"/>
      </w:r>
      <w:r w:rsidR="00C45907" w:rsidRPr="00E966E8">
        <w:rPr>
          <w:color w:val="auto"/>
          <w:vertAlign w:val="superscript"/>
        </w:rPr>
      </w:r>
      <w:r w:rsidR="00C45907" w:rsidRPr="00E966E8">
        <w:rPr>
          <w:color w:val="auto"/>
          <w:vertAlign w:val="superscript"/>
        </w:rPr>
        <w:fldChar w:fldCharType="separate"/>
      </w:r>
      <w:r w:rsidR="00906A93" w:rsidRPr="00E966E8">
        <w:rPr>
          <w:color w:val="auto"/>
          <w:vertAlign w:val="superscript"/>
        </w:rPr>
        <w:t>7,8</w:t>
      </w:r>
      <w:r w:rsidR="00C45907" w:rsidRPr="00E966E8">
        <w:rPr>
          <w:color w:val="auto"/>
          <w:vertAlign w:val="superscript"/>
        </w:rPr>
        <w:fldChar w:fldCharType="end"/>
      </w:r>
      <w:r w:rsidR="00F61F24" w:rsidRPr="00E966E8">
        <w:rPr>
          <w:color w:val="auto"/>
        </w:rPr>
        <w:t xml:space="preserve">. </w:t>
      </w:r>
      <w:r w:rsidR="008F3B0B" w:rsidRPr="00E966E8">
        <w:rPr>
          <w:color w:val="auto"/>
        </w:rPr>
        <w:t>F</w:t>
      </w:r>
      <w:r w:rsidR="000A3B1E" w:rsidRPr="00E966E8">
        <w:rPr>
          <w:color w:val="auto"/>
        </w:rPr>
        <w:t>arming of the fungus crop as a monoculture</w:t>
      </w:r>
      <w:r w:rsidR="000A3B1E" w:rsidRPr="00E966E8">
        <w:rPr>
          <w:color w:val="auto"/>
        </w:rPr>
        <w:fldChar w:fldCharType="begin">
          <w:fldData xml:space="preserve">PEVuZE5vdGU+PENpdGU+PEF1dGhvcj5Qb3Vsc2VuPC9BdXRob3I+PFllYXI+MjAwNTwvWWVhcj48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3NDEtNzQ0PC9wYWdlcz48dm9sdW1l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</w:fldData>
        </w:fldChar>
      </w:r>
      <w:r w:rsidR="000A3B1E" w:rsidRPr="00E966E8">
        <w:rPr>
          <w:color w:val="auto"/>
        </w:rPr>
        <w:instrText xml:space="preserve"> ADDIN EN.CITE </w:instrText>
      </w:r>
      <w:r w:rsidR="000A3B1E" w:rsidRPr="00E966E8">
        <w:rPr>
          <w:color w:val="auto"/>
        </w:rPr>
        <w:fldChar w:fldCharType="begin">
          <w:fldData xml:space="preserve">PEVuZE5vdGU+PENpdGU+PEF1dGhvcj5Qb3Vsc2VuPC9BdXRob3I+PFllYXI+MjAwNTwvWWVhcj48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3NDEtNzQ0PC9wYWdlcz48dm9sdW1l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</w:fldData>
        </w:fldChar>
      </w:r>
      <w:r w:rsidR="000A3B1E" w:rsidRPr="00E966E8">
        <w:rPr>
          <w:color w:val="auto"/>
        </w:rPr>
        <w:instrText xml:space="preserve"> ADDIN EN.CITE.DATA </w:instrText>
      </w:r>
      <w:r w:rsidR="000A3B1E" w:rsidRPr="00E966E8">
        <w:rPr>
          <w:color w:val="auto"/>
        </w:rPr>
      </w:r>
      <w:r w:rsidR="000A3B1E" w:rsidRPr="00E966E8">
        <w:rPr>
          <w:color w:val="auto"/>
        </w:rPr>
        <w:fldChar w:fldCharType="end"/>
      </w:r>
      <w:r w:rsidR="000A3B1E" w:rsidRPr="00E966E8">
        <w:rPr>
          <w:color w:val="auto"/>
        </w:rPr>
      </w:r>
      <w:r w:rsidR="000A3B1E" w:rsidRPr="00E966E8">
        <w:rPr>
          <w:color w:val="auto"/>
        </w:rPr>
        <w:fldChar w:fldCharType="separate"/>
      </w:r>
      <w:r w:rsidR="000A3B1E" w:rsidRPr="00E966E8">
        <w:rPr>
          <w:color w:val="auto"/>
          <w:vertAlign w:val="superscript"/>
        </w:rPr>
        <w:t>4,5</w:t>
      </w:r>
      <w:r w:rsidR="000A3B1E" w:rsidRPr="00E966E8">
        <w:rPr>
          <w:color w:val="auto"/>
        </w:rPr>
        <w:fldChar w:fldCharType="end"/>
      </w:r>
      <w:r w:rsidR="000A3B1E" w:rsidRPr="00E966E8">
        <w:rPr>
          <w:color w:val="auto"/>
        </w:rPr>
        <w:t xml:space="preserve"> makes </w:t>
      </w:r>
      <w:r w:rsidR="002B3246" w:rsidRPr="00E966E8">
        <w:rPr>
          <w:color w:val="auto"/>
        </w:rPr>
        <w:t>it</w:t>
      </w:r>
      <w:r w:rsidR="000A3B1E" w:rsidRPr="00E966E8">
        <w:rPr>
          <w:color w:val="auto"/>
        </w:rPr>
        <w:t xml:space="preserve"> </w:t>
      </w:r>
      <w:r w:rsidR="002B3246" w:rsidRPr="00E966E8">
        <w:rPr>
          <w:color w:val="auto"/>
        </w:rPr>
        <w:t>likely</w:t>
      </w:r>
      <w:r w:rsidR="001D7111" w:rsidRPr="00E966E8">
        <w:rPr>
          <w:color w:val="auto"/>
        </w:rPr>
        <w:t xml:space="preserve"> to </w:t>
      </w:r>
      <w:r w:rsidR="008C1E92" w:rsidRPr="00E966E8">
        <w:rPr>
          <w:color w:val="auto"/>
        </w:rPr>
        <w:t xml:space="preserve">also </w:t>
      </w:r>
      <w:r w:rsidR="001D7111" w:rsidRPr="00E966E8">
        <w:rPr>
          <w:color w:val="auto"/>
        </w:rPr>
        <w:t xml:space="preserve">be </w:t>
      </w:r>
      <w:r w:rsidR="000A3B1E" w:rsidRPr="00E966E8">
        <w:rPr>
          <w:color w:val="auto"/>
        </w:rPr>
        <w:t>susceptible to disease</w:t>
      </w:r>
      <w:r w:rsidR="000A3B1E" w:rsidRPr="00E966E8">
        <w:rPr>
          <w:color w:val="auto"/>
        </w:rPr>
        <w:fldChar w:fldCharType="begin">
          <w:fldData xml:space="preserve">PEVuZE5vdGU+PENpdGU+PEF1dGhvcj5IYW1pbHRvbjwvQXV0aG9yPjxZZWFyPjE5OTA8L1llYXI+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M1NjYtMzU3MzwvcGFnZXM+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zE4LTcyMjwvcGFn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</w:fldData>
        </w:fldChar>
      </w:r>
      <w:r w:rsidR="003A208B" w:rsidRPr="00E966E8">
        <w:rPr>
          <w:color w:val="auto"/>
        </w:rPr>
        <w:instrText xml:space="preserve"> ADDIN EN.CITE </w:instrText>
      </w:r>
      <w:r w:rsidR="003A208B" w:rsidRPr="00E966E8">
        <w:rPr>
          <w:color w:val="auto"/>
        </w:rPr>
        <w:fldChar w:fldCharType="begin">
          <w:fldData xml:space="preserve">PEVuZE5vdGU+PENpdGU+PEF1dGhvcj5IYW1pbHRvbjwvQXV0aG9yPjxZZWFyPjE5OTA8L1llYXI+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M1NjYtMzU3MzwvcGFnZXM+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zE4LTcyMjwvcGFn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</w:fldData>
        </w:fldChar>
      </w:r>
      <w:r w:rsidR="003A208B" w:rsidRPr="00E966E8">
        <w:rPr>
          <w:color w:val="auto"/>
        </w:rPr>
        <w:instrText xml:space="preserve"> ADDIN EN.CITE.DATA </w:instrText>
      </w:r>
      <w:r w:rsidR="003A208B" w:rsidRPr="00E966E8">
        <w:rPr>
          <w:color w:val="auto"/>
        </w:rPr>
      </w:r>
      <w:r w:rsidR="003A208B" w:rsidRPr="00E966E8">
        <w:rPr>
          <w:color w:val="auto"/>
        </w:rPr>
        <w:fldChar w:fldCharType="end"/>
      </w:r>
      <w:r w:rsidR="000A3B1E" w:rsidRPr="00E966E8">
        <w:rPr>
          <w:color w:val="auto"/>
        </w:rPr>
      </w:r>
      <w:r w:rsidR="000A3B1E" w:rsidRPr="00E966E8">
        <w:rPr>
          <w:color w:val="auto"/>
        </w:rPr>
        <w:fldChar w:fldCharType="separate"/>
      </w:r>
      <w:r w:rsidR="003A208B" w:rsidRPr="00E966E8">
        <w:rPr>
          <w:color w:val="auto"/>
          <w:vertAlign w:val="superscript"/>
        </w:rPr>
        <w:t>17,18</w:t>
      </w:r>
      <w:r w:rsidR="000A3B1E" w:rsidRPr="00E966E8">
        <w:rPr>
          <w:color w:val="auto"/>
        </w:rPr>
        <w:fldChar w:fldCharType="end"/>
      </w:r>
      <w:r w:rsidR="000A3B1E" w:rsidRPr="00E966E8">
        <w:rPr>
          <w:color w:val="auto"/>
        </w:rPr>
        <w:t xml:space="preserve">. </w:t>
      </w:r>
      <w:r w:rsidR="00EB55DF" w:rsidRPr="00E966E8">
        <w:rPr>
          <w:color w:val="auto"/>
        </w:rPr>
        <w:t>It</w:t>
      </w:r>
      <w:r w:rsidR="000A3B1E" w:rsidRPr="00E966E8">
        <w:rPr>
          <w:color w:val="auto"/>
        </w:rPr>
        <w:t xml:space="preserve"> can be infected by g</w:t>
      </w:r>
      <w:r w:rsidR="00621E89" w:rsidRPr="00E966E8">
        <w:rPr>
          <w:color w:val="auto"/>
        </w:rPr>
        <w:t>eneralist</w:t>
      </w:r>
      <w:r w:rsidR="00C04FA6" w:rsidRPr="00E966E8">
        <w:rPr>
          <w:color w:val="auto"/>
        </w:rPr>
        <w:t xml:space="preserve"> fungal parasites </w:t>
      </w:r>
      <w:r w:rsidR="000A3B1E" w:rsidRPr="00E966E8">
        <w:rPr>
          <w:color w:val="auto"/>
        </w:rPr>
        <w:t>(</w:t>
      </w:r>
      <w:r w:rsidR="00621E89" w:rsidRPr="00E966E8">
        <w:rPr>
          <w:color w:val="auto"/>
        </w:rPr>
        <w:t xml:space="preserve">including </w:t>
      </w:r>
      <w:r w:rsidR="00621E89" w:rsidRPr="00E966E8">
        <w:rPr>
          <w:i/>
          <w:color w:val="auto"/>
        </w:rPr>
        <w:t xml:space="preserve">Aspergillus </w:t>
      </w:r>
      <w:proofErr w:type="spellStart"/>
      <w:r w:rsidR="00621E89" w:rsidRPr="00E966E8">
        <w:rPr>
          <w:i/>
          <w:color w:val="auto"/>
        </w:rPr>
        <w:t>niger</w:t>
      </w:r>
      <w:proofErr w:type="spellEnd"/>
      <w:r w:rsidR="00621E89" w:rsidRPr="00E966E8">
        <w:rPr>
          <w:color w:val="auto"/>
        </w:rPr>
        <w:t xml:space="preserve"> and </w:t>
      </w:r>
      <w:r w:rsidR="00621E89" w:rsidRPr="00E966E8">
        <w:rPr>
          <w:i/>
          <w:color w:val="auto"/>
        </w:rPr>
        <w:t xml:space="preserve">Trichoderma </w:t>
      </w:r>
      <w:r w:rsidR="00621E89" w:rsidRPr="00E966E8">
        <w:rPr>
          <w:color w:val="auto"/>
        </w:rPr>
        <w:t>species</w:t>
      </w:r>
      <w:r w:rsidR="00DC74B7" w:rsidRPr="00E966E8">
        <w:rPr>
          <w:color w:val="auto"/>
        </w:rPr>
        <w:fldChar w:fldCharType="begin">
          <w:fldData xml:space="preserve">PEVuZE5vdGU+PENpdGU+PEF1dGhvcj5Cb3Q8L0F1dGhvcj48WWVhcj4yMDAyPC9ZZWFyPjxSZWNO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=
</w:fldData>
        </w:fldChar>
      </w:r>
      <w:r w:rsidR="00906A93" w:rsidRPr="00E966E8">
        <w:rPr>
          <w:color w:val="auto"/>
        </w:rPr>
        <w:instrText xml:space="preserve"> ADDIN EN.CITE </w:instrText>
      </w:r>
      <w:r w:rsidR="00906A93" w:rsidRPr="00E966E8">
        <w:rPr>
          <w:color w:val="auto"/>
        </w:rPr>
        <w:fldChar w:fldCharType="begin">
          <w:fldData xml:space="preserve">PEVuZE5vdGU+PENpdGU+PEF1dGhvcj5Cb3Q8L0F1dGhvcj48WWVhcj4yMDAyPC9ZZWFyPjxSZWNO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=
</w:fldData>
        </w:fldChar>
      </w:r>
      <w:r w:rsidR="00906A93" w:rsidRPr="00E966E8">
        <w:rPr>
          <w:color w:val="auto"/>
        </w:rPr>
        <w:instrText xml:space="preserve"> ADDIN EN.CITE.DATA </w:instrText>
      </w:r>
      <w:r w:rsidR="00906A93" w:rsidRPr="00E966E8">
        <w:rPr>
          <w:color w:val="auto"/>
        </w:rPr>
      </w:r>
      <w:r w:rsidR="00906A93" w:rsidRPr="00E966E8">
        <w:rPr>
          <w:color w:val="auto"/>
        </w:rPr>
        <w:fldChar w:fldCharType="end"/>
      </w:r>
      <w:r w:rsidR="00DC74B7" w:rsidRPr="00E966E8">
        <w:rPr>
          <w:color w:val="auto"/>
        </w:rPr>
      </w:r>
      <w:r w:rsidR="00DC74B7" w:rsidRPr="00E966E8">
        <w:rPr>
          <w:color w:val="auto"/>
        </w:rPr>
        <w:fldChar w:fldCharType="separate"/>
      </w:r>
      <w:r w:rsidR="00906A93" w:rsidRPr="00E966E8">
        <w:rPr>
          <w:color w:val="auto"/>
          <w:vertAlign w:val="superscript"/>
        </w:rPr>
        <w:t>3</w:t>
      </w:r>
      <w:r w:rsidR="00DC74B7" w:rsidRPr="00E966E8">
        <w:rPr>
          <w:color w:val="auto"/>
        </w:rPr>
        <w:fldChar w:fldCharType="end"/>
      </w:r>
      <w:r w:rsidR="000A3B1E" w:rsidRPr="00E966E8">
        <w:rPr>
          <w:color w:val="auto"/>
        </w:rPr>
        <w:t>)</w:t>
      </w:r>
      <w:r w:rsidR="001D7111" w:rsidRPr="00E966E8">
        <w:rPr>
          <w:color w:val="auto"/>
        </w:rPr>
        <w:t>;</w:t>
      </w:r>
      <w:r w:rsidR="00621E89" w:rsidRPr="00E966E8">
        <w:rPr>
          <w:color w:val="auto"/>
        </w:rPr>
        <w:t xml:space="preserve"> </w:t>
      </w:r>
      <w:r w:rsidR="000A3B1E" w:rsidRPr="00E966E8">
        <w:rPr>
          <w:color w:val="auto"/>
        </w:rPr>
        <w:t xml:space="preserve">however, </w:t>
      </w:r>
      <w:r w:rsidR="00671A24" w:rsidRPr="00E966E8">
        <w:rPr>
          <w:color w:val="auto"/>
        </w:rPr>
        <w:t>t</w:t>
      </w:r>
      <w:r w:rsidR="00621E89" w:rsidRPr="00E966E8">
        <w:rPr>
          <w:color w:val="auto"/>
        </w:rPr>
        <w:t>he most significant threat is</w:t>
      </w:r>
      <w:r w:rsidR="00671A24" w:rsidRPr="00E966E8">
        <w:rPr>
          <w:color w:val="auto"/>
        </w:rPr>
        <w:t xml:space="preserve"> </w:t>
      </w:r>
      <w:r w:rsidR="00784F37" w:rsidRPr="00E966E8">
        <w:rPr>
          <w:color w:val="auto"/>
        </w:rPr>
        <w:t xml:space="preserve">a </w:t>
      </w:r>
      <w:r w:rsidR="000A3B1E" w:rsidRPr="00E966E8">
        <w:rPr>
          <w:color w:val="auto"/>
        </w:rPr>
        <w:t xml:space="preserve">specialist </w:t>
      </w:r>
      <w:r w:rsidR="00784F37" w:rsidRPr="00E966E8">
        <w:rPr>
          <w:color w:val="auto"/>
        </w:rPr>
        <w:t xml:space="preserve">necrotrophic fungus in the genus </w:t>
      </w:r>
      <w:proofErr w:type="spellStart"/>
      <w:r w:rsidR="00784F37" w:rsidRPr="00E966E8">
        <w:rPr>
          <w:i/>
          <w:color w:val="auto"/>
        </w:rPr>
        <w:t>Escovopsis</w:t>
      </w:r>
      <w:proofErr w:type="spellEnd"/>
      <w:r w:rsidR="00784F37" w:rsidRPr="00E966E8">
        <w:rPr>
          <w:color w:val="auto"/>
        </w:rPr>
        <w:t xml:space="preserve"> (Ascomycota: Hypocreales)</w:t>
      </w:r>
      <w:r w:rsidR="00DC74B7" w:rsidRPr="00E966E8">
        <w:rPr>
          <w:color w:val="auto"/>
        </w:rPr>
        <w:fldChar w:fldCharType="begin"/>
      </w:r>
      <w:r w:rsidR="0021208E" w:rsidRPr="00E966E8">
        <w:rPr>
          <w:color w:val="auto"/>
        </w:rPr>
        <w:instrText xml:space="preserve"> ADDIN EN.CITE &lt;EndNote&gt;&lt;Cite&gt;&lt;Author&gt;Currie&lt;/Author&gt;&lt;Year&gt;1999&lt;/Year&gt;&lt;RecNum&gt;19&lt;/RecNum&gt;&lt;DisplayText&gt;&lt;style face="superscript"&gt;11&lt;/style&gt;&lt;/DisplayText&gt;&lt;record&gt;&lt;rec-number&gt;19&lt;/rec-number&gt;&lt;foreign-keys&gt;&lt;key app="EN" db-id="0eswrwvzkvprpbestrnxvf0xxp2pxwdsap0w" timestamp="1519832609"&gt;19&lt;/key&gt;&lt;/foreign-keys&gt;&lt;ref-type name="Journal Article"&gt;17&lt;/ref-type&gt;&lt;contributors&gt;&lt;authors&gt;&lt;author&gt;Currie, C. R.&lt;/author&gt;&lt;author&gt;Mueller, U. G.&lt;/author&gt;&lt;author&gt;Malloch, D.&lt;/author&gt;&lt;/authors&gt;&lt;/contributors&gt;&lt;auth-address&gt;Univ Toronto, Dept Bot, Toronto, ON M5S 3B2, Canada&amp;#xD;Smithsonian Trop Res Inst, Balboa, Panama&amp;#xD;Univ Maryland, Dept Biol, College Pk, MD 20742 USA&lt;/auth-address&gt;&lt;titles&gt;&lt;title&gt;The agricultural pathology of ant fungus garden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7998-8002&lt;/pages&gt;&lt;volume&gt;96&lt;/volume&gt;&lt;number&gt;14&lt;/number&gt;&lt;keywords&gt;&lt;keyword&gt;growing ants&lt;/keyword&gt;&lt;keyword&gt;nests&lt;/keyword&gt;&lt;keyword&gt;hymenoptera&lt;/keyword&gt;&lt;keyword&gt;formicidae&lt;/keyword&gt;&lt;keyword&gt;escovopsis&lt;/keyword&gt;&lt;keyword&gt;evolution&lt;/keyword&gt;&lt;keyword&gt;parasite&lt;/keyword&gt;&lt;/keywords&gt;&lt;dates&gt;&lt;year&gt;1999&lt;/year&gt;&lt;pub-dates&gt;&lt;date&gt;Jul 6&lt;/date&gt;&lt;/pub-dates&gt;&lt;/dates&gt;&lt;isbn&gt;0027-8424&lt;/isbn&gt;&lt;accession-num&gt;WOS:000081342100073&lt;/accession-num&gt;&lt;urls&gt;&lt;related-urls&gt;&lt;url&gt;&amp;lt;Go to ISI&amp;gt;://WOS:000081342100073&lt;/url&gt;&lt;/related-urls&gt;&lt;/urls&gt;&lt;electronic-resource-num&gt;DOI 10.1073/pnas.96.14.7998&lt;/electronic-resource-num&gt;&lt;language&gt;English&lt;/language&gt;&lt;/record&gt;&lt;/Cite&gt;&lt;/EndNote&gt;</w:instrText>
      </w:r>
      <w:r w:rsidR="00DC74B7" w:rsidRPr="00E966E8">
        <w:rPr>
          <w:color w:val="auto"/>
        </w:rPr>
        <w:fldChar w:fldCharType="separate"/>
      </w:r>
      <w:r w:rsidR="0021208E" w:rsidRPr="00E966E8">
        <w:rPr>
          <w:color w:val="auto"/>
          <w:vertAlign w:val="superscript"/>
        </w:rPr>
        <w:t>11</w:t>
      </w:r>
      <w:r w:rsidR="00DC74B7" w:rsidRPr="00E966E8">
        <w:rPr>
          <w:color w:val="auto"/>
        </w:rPr>
        <w:fldChar w:fldCharType="end"/>
      </w:r>
      <w:r w:rsidR="00DC74B7" w:rsidRPr="00E966E8">
        <w:rPr>
          <w:color w:val="auto"/>
        </w:rPr>
        <w:t>.</w:t>
      </w:r>
      <w:r w:rsidR="00784F37" w:rsidRPr="00E966E8">
        <w:rPr>
          <w:color w:val="auto"/>
        </w:rPr>
        <w:t xml:space="preserve"> </w:t>
      </w:r>
      <w:r w:rsidR="006C0852" w:rsidRPr="00E966E8">
        <w:rPr>
          <w:color w:val="auto"/>
        </w:rPr>
        <w:t xml:space="preserve">Through secretion of </w:t>
      </w:r>
      <w:proofErr w:type="spellStart"/>
      <w:r w:rsidR="006C0852" w:rsidRPr="00E966E8">
        <w:rPr>
          <w:color w:val="auto"/>
        </w:rPr>
        <w:t>mycolytic</w:t>
      </w:r>
      <w:proofErr w:type="spellEnd"/>
      <w:r w:rsidR="006C0852" w:rsidRPr="00E966E8">
        <w:rPr>
          <w:color w:val="auto"/>
        </w:rPr>
        <w:t xml:space="preserve"> enzymes</w:t>
      </w:r>
      <w:r w:rsidR="00DC4F6B" w:rsidRPr="00E966E8">
        <w:rPr>
          <w:color w:val="auto"/>
        </w:rPr>
        <w:t xml:space="preserve"> and other compounds</w:t>
      </w:r>
      <w:r w:rsidR="006C0852" w:rsidRPr="00E966E8">
        <w:rPr>
          <w:color w:val="auto"/>
        </w:rPr>
        <w:t xml:space="preserve">, </w:t>
      </w:r>
      <w:proofErr w:type="spellStart"/>
      <w:r w:rsidR="00671A24" w:rsidRPr="00E966E8">
        <w:rPr>
          <w:i/>
          <w:color w:val="auto"/>
        </w:rPr>
        <w:t>Escovopsis</w:t>
      </w:r>
      <w:proofErr w:type="spellEnd"/>
      <w:r w:rsidR="00671A24" w:rsidRPr="00E966E8">
        <w:rPr>
          <w:i/>
          <w:color w:val="auto"/>
        </w:rPr>
        <w:t xml:space="preserve"> </w:t>
      </w:r>
      <w:r w:rsidR="00784F37" w:rsidRPr="00E966E8">
        <w:rPr>
          <w:color w:val="auto"/>
        </w:rPr>
        <w:t>kill</w:t>
      </w:r>
      <w:r w:rsidR="001D7111" w:rsidRPr="00E966E8">
        <w:rPr>
          <w:color w:val="auto"/>
        </w:rPr>
        <w:t>s</w:t>
      </w:r>
      <w:r w:rsidR="00784F37" w:rsidRPr="00E966E8">
        <w:rPr>
          <w:color w:val="auto"/>
        </w:rPr>
        <w:t xml:space="preserve"> </w:t>
      </w:r>
      <w:r w:rsidR="0003337E" w:rsidRPr="00E966E8">
        <w:rPr>
          <w:color w:val="auto"/>
        </w:rPr>
        <w:t xml:space="preserve">and </w:t>
      </w:r>
      <w:r w:rsidR="00671A24" w:rsidRPr="00E966E8">
        <w:rPr>
          <w:color w:val="auto"/>
        </w:rPr>
        <w:t>obtain</w:t>
      </w:r>
      <w:r w:rsidR="001D7111" w:rsidRPr="00E966E8">
        <w:rPr>
          <w:color w:val="auto"/>
        </w:rPr>
        <w:t>s</w:t>
      </w:r>
      <w:r w:rsidR="00671A24" w:rsidRPr="00E966E8">
        <w:rPr>
          <w:color w:val="auto"/>
        </w:rPr>
        <w:t xml:space="preserve"> </w:t>
      </w:r>
      <w:r w:rsidR="0003337E" w:rsidRPr="00E966E8">
        <w:rPr>
          <w:color w:val="auto"/>
        </w:rPr>
        <w:t>nutrients from the</w:t>
      </w:r>
      <w:r w:rsidR="006C0852" w:rsidRPr="00E966E8">
        <w:rPr>
          <w:color w:val="auto"/>
        </w:rPr>
        <w:t xml:space="preserve"> fungus crop</w:t>
      </w:r>
      <w:r w:rsidR="00D404E3" w:rsidRPr="00E966E8">
        <w:rPr>
          <w:color w:val="auto"/>
          <w:vertAlign w:val="superscript"/>
        </w:rPr>
        <w:fldChar w:fldCharType="begin"/>
      </w:r>
      <w:r w:rsidR="0021208E" w:rsidRPr="00E966E8">
        <w:rPr>
          <w:color w:val="auto"/>
          <w:vertAlign w:val="superscript"/>
        </w:rPr>
        <w:instrText xml:space="preserve"> ADDIN EN.CITE &lt;EndNote&gt;&lt;Cite&gt;&lt;Author&gt;Reynolds&lt;/Author&gt;&lt;Year&gt;2004&lt;/Year&gt;&lt;RecNum&gt;20&lt;/RecNum&gt;&lt;DisplayText&gt;&lt;style face="superscript"&gt;12&lt;/style&gt;&lt;/DisplayText&gt;&lt;record&gt;&lt;rec-number&gt;20&lt;/rec-number&gt;&lt;foreign-keys&gt;&lt;key app="EN" db-id="0eswrwvzkvprpbestrnxvf0xxp2pxwdsap0w" timestamp="1519832633"&gt;20&lt;/key&gt;&lt;/foreign-keys&gt;&lt;ref-type name="Journal Article"&gt;17&lt;/ref-type&gt;&lt;contributors&gt;&lt;authors&gt;&lt;author&gt;Reynolds, H. T.&lt;/author&gt;&lt;author&gt;Currie, C. R.&lt;/author&gt;&lt;/authors&gt;&lt;/contributors&gt;&lt;auth-address&gt;Univ Kansas, Dept Ecol &amp;amp; Evolutionary Biol, Lawrence, KS 66045 USA&lt;/auth-address&gt;&lt;titles&gt;&lt;title&gt;Pathogenicity of Escovopsis weberi: The parasite of the attine ant-microbe symbiosis directly consumes the ant-cultivated fungus&lt;/title&gt;&lt;secondary-title&gt;Mycologia&lt;/secondary-title&gt;&lt;alt-title&gt;Mycologia&lt;/alt-title&gt;&lt;/titles&gt;&lt;periodical&gt;&lt;full-title&gt;Mycologia&lt;/full-title&gt;&lt;abbr-1&gt;Mycologia&lt;/abbr-1&gt;&lt;/periodical&gt;&lt;alt-periodical&gt;&lt;full-title&gt;Mycologia&lt;/full-title&gt;&lt;abbr-1&gt;Mycologia&lt;/abbr-1&gt;&lt;/alt-periodical&gt;&lt;pages&gt;955-959&lt;/pages&gt;&lt;volume&gt;96&lt;/volume&gt;&lt;number&gt;5&lt;/number&gt;&lt;keywords&gt;&lt;keyword&gt;acromyrmex&lt;/keyword&gt;&lt;keyword&gt;atta&lt;/keyword&gt;&lt;keyword&gt;fungus-growing ants&lt;/keyword&gt;&lt;keyword&gt;mutualism&lt;/keyword&gt;&lt;keyword&gt;mycoparasite&lt;/keyword&gt;&lt;keyword&gt;necrotroph&lt;/keyword&gt;&lt;keyword&gt;leaf-cutting ants&lt;/keyword&gt;&lt;keyword&gt;biochemical basis&lt;/keyword&gt;&lt;keyword&gt;food fungus&lt;/keyword&gt;&lt;keyword&gt;trichoderma&lt;/keyword&gt;&lt;keyword&gt;nests&lt;/keyword&gt;&lt;/keywords&gt;&lt;dates&gt;&lt;year&gt;2004&lt;/year&gt;&lt;pub-dates&gt;&lt;date&gt;Sep-Oct&lt;/date&gt;&lt;/pub-dates&gt;&lt;/dates&gt;&lt;isbn&gt;0027-5514&lt;/isbn&gt;&lt;accession-num&gt;WOS:000224729900003&lt;/accession-num&gt;&lt;urls&gt;&lt;related-urls&gt;&lt;url&gt;&amp;lt;Go to ISI&amp;gt;://WOS:000224729900003&lt;/url&gt;&lt;/related-urls&gt;&lt;/urls&gt;&lt;electronic-resource-num&gt;Doi 10.2307/3762079&lt;/electronic-resource-num&gt;&lt;language&gt;English&lt;/language&gt;&lt;/record&gt;&lt;/Cite&gt;&lt;/EndNote&gt;</w:instrText>
      </w:r>
      <w:r w:rsidR="00D404E3" w:rsidRPr="00E966E8">
        <w:rPr>
          <w:color w:val="auto"/>
          <w:vertAlign w:val="superscript"/>
        </w:rPr>
        <w:fldChar w:fldCharType="separate"/>
      </w:r>
      <w:r w:rsidR="0021208E" w:rsidRPr="00E966E8">
        <w:rPr>
          <w:color w:val="auto"/>
          <w:vertAlign w:val="superscript"/>
        </w:rPr>
        <w:t>12</w:t>
      </w:r>
      <w:r w:rsidR="00D404E3" w:rsidRPr="00E966E8">
        <w:rPr>
          <w:color w:val="auto"/>
          <w:vertAlign w:val="superscript"/>
        </w:rPr>
        <w:fldChar w:fldCharType="end"/>
      </w:r>
      <w:r w:rsidR="00ED4D70" w:rsidRPr="00E966E8">
        <w:rPr>
          <w:color w:val="auto"/>
        </w:rPr>
        <w:t xml:space="preserve">, </w:t>
      </w:r>
      <w:r w:rsidR="00671A24" w:rsidRPr="00E966E8">
        <w:rPr>
          <w:color w:val="auto"/>
        </w:rPr>
        <w:t xml:space="preserve">with potentially </w:t>
      </w:r>
      <w:r w:rsidR="009738A7" w:rsidRPr="00E966E8">
        <w:rPr>
          <w:color w:val="auto"/>
        </w:rPr>
        <w:t xml:space="preserve">fatal consequences </w:t>
      </w:r>
      <w:r w:rsidR="00B47A5A" w:rsidRPr="00E966E8">
        <w:rPr>
          <w:color w:val="auto"/>
        </w:rPr>
        <w:t xml:space="preserve">for </w:t>
      </w:r>
      <w:r w:rsidR="008658B9">
        <w:rPr>
          <w:color w:val="auto"/>
        </w:rPr>
        <w:t>the ant</w:t>
      </w:r>
      <w:r w:rsidR="0012662E" w:rsidRPr="00E966E8">
        <w:rPr>
          <w:color w:val="auto"/>
        </w:rPr>
        <w:t>colon</w:t>
      </w:r>
      <w:r w:rsidR="00671A24" w:rsidRPr="00E966E8">
        <w:rPr>
          <w:color w:val="auto"/>
        </w:rPr>
        <w:t>ies</w:t>
      </w:r>
      <w:r w:rsidR="00D404E3" w:rsidRPr="00E966E8">
        <w:rPr>
          <w:color w:val="auto"/>
        </w:rPr>
        <w:fldChar w:fldCharType="begin">
          <w:fldData xml:space="preserve">PEVuZE5vdGU+PENpdGU+PEF1dGhvcj5DdXJyaWU8L0F1dGhvcj48WWVhcj4xOTk5PC9ZZWFyPjxS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Nzk5OC04MDAyPC9wYWdl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==
</w:fldData>
        </w:fldChar>
      </w:r>
      <w:r w:rsidR="003A208B" w:rsidRPr="00E966E8">
        <w:rPr>
          <w:color w:val="auto"/>
        </w:rPr>
        <w:instrText xml:space="preserve"> ADDIN EN.CITE </w:instrText>
      </w:r>
      <w:r w:rsidR="003A208B" w:rsidRPr="00E966E8">
        <w:rPr>
          <w:color w:val="auto"/>
        </w:rPr>
        <w:fldChar w:fldCharType="begin">
          <w:fldData xml:space="preserve">PEVuZE5vdGU+PENpdGU+PEF1dGhvcj5DdXJyaWU8L0F1dGhvcj48WWVhcj4xOTk5PC9ZZWFyPjxS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Nzk5OC04MDAyPC9wYWdl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==
</w:fldData>
        </w:fldChar>
      </w:r>
      <w:r w:rsidR="003A208B" w:rsidRPr="00E966E8">
        <w:rPr>
          <w:color w:val="auto"/>
        </w:rPr>
        <w:instrText xml:space="preserve"> ADDIN EN.CITE.DATA </w:instrText>
      </w:r>
      <w:r w:rsidR="003A208B" w:rsidRPr="00E966E8">
        <w:rPr>
          <w:color w:val="auto"/>
        </w:rPr>
      </w:r>
      <w:r w:rsidR="003A208B" w:rsidRPr="00E966E8">
        <w:rPr>
          <w:color w:val="auto"/>
        </w:rPr>
        <w:fldChar w:fldCharType="end"/>
      </w:r>
      <w:r w:rsidR="00D404E3" w:rsidRPr="00E966E8">
        <w:rPr>
          <w:color w:val="auto"/>
        </w:rPr>
      </w:r>
      <w:r w:rsidR="00D404E3" w:rsidRPr="00E966E8">
        <w:rPr>
          <w:color w:val="auto"/>
        </w:rPr>
        <w:fldChar w:fldCharType="separate"/>
      </w:r>
      <w:r w:rsidR="003A208B" w:rsidRPr="00E966E8">
        <w:rPr>
          <w:color w:val="auto"/>
          <w:vertAlign w:val="superscript"/>
        </w:rPr>
        <w:t>11,19</w:t>
      </w:r>
      <w:r w:rsidR="00D404E3" w:rsidRPr="00E966E8">
        <w:rPr>
          <w:color w:val="auto"/>
        </w:rPr>
        <w:fldChar w:fldCharType="end"/>
      </w:r>
      <w:r w:rsidR="00D404E3" w:rsidRPr="00E966E8">
        <w:rPr>
          <w:color w:val="auto"/>
        </w:rPr>
        <w:t>.</w:t>
      </w:r>
      <w:r w:rsidR="009738A7" w:rsidRPr="00E966E8">
        <w:rPr>
          <w:color w:val="auto"/>
        </w:rPr>
        <w:t xml:space="preserve"> </w:t>
      </w:r>
    </w:p>
    <w:p w14:paraId="3A51C536" w14:textId="77777777" w:rsidR="000B0C39" w:rsidRPr="00E966E8" w:rsidRDefault="000B0C39" w:rsidP="008051DA">
      <w:pPr>
        <w:widowControl/>
        <w:rPr>
          <w:color w:val="auto"/>
        </w:rPr>
      </w:pPr>
    </w:p>
    <w:p w14:paraId="5B18991A" w14:textId="6C91F955" w:rsidR="00D70E3B" w:rsidRPr="00E966E8" w:rsidRDefault="008F30AF" w:rsidP="008051DA">
      <w:pPr>
        <w:widowControl/>
        <w:rPr>
          <w:color w:val="auto"/>
        </w:rPr>
      </w:pPr>
      <w:r w:rsidRPr="00E966E8">
        <w:rPr>
          <w:color w:val="auto"/>
        </w:rPr>
        <w:t>To combat disease threats</w:t>
      </w:r>
      <w:r w:rsidR="00827783" w:rsidRPr="00E966E8">
        <w:rPr>
          <w:color w:val="auto"/>
        </w:rPr>
        <w:t>,</w:t>
      </w:r>
      <w:r w:rsidRPr="00E966E8">
        <w:rPr>
          <w:color w:val="auto"/>
        </w:rPr>
        <w:t xml:space="preserve"> t</w:t>
      </w:r>
      <w:r w:rsidR="009E554B" w:rsidRPr="00E966E8">
        <w:rPr>
          <w:color w:val="auto"/>
        </w:rPr>
        <w:t>he ants have remarkable defense</w:t>
      </w:r>
      <w:r w:rsidR="001E1DA9" w:rsidRPr="00E966E8">
        <w:rPr>
          <w:color w:val="auto"/>
        </w:rPr>
        <w:t>s at</w:t>
      </w:r>
      <w:r w:rsidR="009E554B" w:rsidRPr="00E966E8">
        <w:rPr>
          <w:color w:val="auto"/>
        </w:rPr>
        <w:t xml:space="preserve"> </w:t>
      </w:r>
      <w:r w:rsidR="0086049C" w:rsidRPr="00E966E8">
        <w:rPr>
          <w:color w:val="auto"/>
        </w:rPr>
        <w:t>both individual and colony level</w:t>
      </w:r>
      <w:r w:rsidRPr="00E966E8">
        <w:rPr>
          <w:color w:val="auto"/>
        </w:rPr>
        <w:t>,</w:t>
      </w:r>
      <w:r w:rsidR="0086049C" w:rsidRPr="00E966E8">
        <w:rPr>
          <w:color w:val="auto"/>
        </w:rPr>
        <w:t xml:space="preserve"> </w:t>
      </w:r>
      <w:r w:rsidRPr="00E966E8">
        <w:rPr>
          <w:color w:val="auto"/>
        </w:rPr>
        <w:t xml:space="preserve">combining </w:t>
      </w:r>
      <w:r w:rsidR="00B9170F" w:rsidRPr="00E966E8">
        <w:rPr>
          <w:color w:val="auto"/>
        </w:rPr>
        <w:t xml:space="preserve">biological control, </w:t>
      </w:r>
      <w:r w:rsidRPr="00E966E8">
        <w:rPr>
          <w:color w:val="auto"/>
        </w:rPr>
        <w:t>behavioral and chemical defenses to act prophylactically and</w:t>
      </w:r>
      <w:r w:rsidR="00D8396C" w:rsidRPr="00E966E8">
        <w:rPr>
          <w:color w:val="auto"/>
        </w:rPr>
        <w:t>,</w:t>
      </w:r>
      <w:r w:rsidRPr="00E966E8">
        <w:rPr>
          <w:color w:val="auto"/>
        </w:rPr>
        <w:t xml:space="preserve"> </w:t>
      </w:r>
      <w:r w:rsidR="0082142D" w:rsidRPr="00E966E8">
        <w:rPr>
          <w:color w:val="auto"/>
        </w:rPr>
        <w:t xml:space="preserve">when necessary, </w:t>
      </w:r>
      <w:r w:rsidRPr="00E966E8">
        <w:rPr>
          <w:color w:val="auto"/>
        </w:rPr>
        <w:t>in response to infection.</w:t>
      </w:r>
      <w:r w:rsidR="00D8396C" w:rsidRPr="00E966E8">
        <w:rPr>
          <w:color w:val="auto"/>
        </w:rPr>
        <w:t xml:space="preserve"> Collectively, these defenses </w:t>
      </w:r>
      <w:r w:rsidR="00B47A5A" w:rsidRPr="00E966E8">
        <w:rPr>
          <w:color w:val="auto"/>
        </w:rPr>
        <w:t xml:space="preserve">prevent or reduce the impact of </w:t>
      </w:r>
      <w:r w:rsidR="009160D0" w:rsidRPr="00E966E8">
        <w:rPr>
          <w:color w:val="auto"/>
        </w:rPr>
        <w:t>infection</w:t>
      </w:r>
      <w:r w:rsidR="00B47A5A" w:rsidRPr="00E966E8">
        <w:rPr>
          <w:color w:val="auto"/>
        </w:rPr>
        <w:t>s</w:t>
      </w:r>
      <w:r w:rsidR="00023EA0" w:rsidRPr="00E966E8">
        <w:rPr>
          <w:color w:val="auto"/>
        </w:rPr>
        <w:t xml:space="preserve"> from</w:t>
      </w:r>
      <w:r w:rsidR="00D8396C" w:rsidRPr="00E966E8">
        <w:rPr>
          <w:color w:val="auto"/>
        </w:rPr>
        <w:t xml:space="preserve"> both</w:t>
      </w:r>
      <w:r w:rsidR="00023EA0" w:rsidRPr="00E966E8">
        <w:rPr>
          <w:color w:val="auto"/>
        </w:rPr>
        <w:t xml:space="preserve"> generalist pathogens and</w:t>
      </w:r>
      <w:r w:rsidR="006C5DCF" w:rsidRPr="00E966E8">
        <w:rPr>
          <w:color w:val="auto"/>
        </w:rPr>
        <w:t xml:space="preserve"> specialists such as</w:t>
      </w:r>
      <w:r w:rsidR="00023EA0" w:rsidRPr="00E966E8">
        <w:rPr>
          <w:color w:val="auto"/>
        </w:rPr>
        <w:t xml:space="preserve"> </w:t>
      </w:r>
      <w:proofErr w:type="spellStart"/>
      <w:r w:rsidR="00023EA0" w:rsidRPr="00E966E8">
        <w:rPr>
          <w:i/>
          <w:color w:val="auto"/>
        </w:rPr>
        <w:t>Escovopsis</w:t>
      </w:r>
      <w:proofErr w:type="spellEnd"/>
      <w:r w:rsidR="00D8396C" w:rsidRPr="00E966E8">
        <w:rPr>
          <w:color w:val="auto"/>
        </w:rPr>
        <w:t>.</w:t>
      </w:r>
      <w:r w:rsidR="001D7111" w:rsidRPr="00E966E8">
        <w:rPr>
          <w:color w:val="auto"/>
        </w:rPr>
        <w:t xml:space="preserve"> </w:t>
      </w:r>
      <w:r w:rsidR="00D8396C" w:rsidRPr="00E966E8">
        <w:rPr>
          <w:color w:val="auto"/>
        </w:rPr>
        <w:t>Broadly they</w:t>
      </w:r>
      <w:r w:rsidR="00055C75" w:rsidRPr="00E966E8">
        <w:rPr>
          <w:color w:val="auto"/>
        </w:rPr>
        <w:t xml:space="preserve"> involve </w:t>
      </w:r>
      <w:r w:rsidR="00926C50" w:rsidRPr="00E966E8">
        <w:rPr>
          <w:color w:val="auto"/>
        </w:rPr>
        <w:t>avoid</w:t>
      </w:r>
      <w:r w:rsidR="00055C75" w:rsidRPr="00E966E8">
        <w:rPr>
          <w:color w:val="auto"/>
        </w:rPr>
        <w:t>ing</w:t>
      </w:r>
      <w:r w:rsidR="00926C50" w:rsidRPr="00E966E8">
        <w:rPr>
          <w:color w:val="auto"/>
        </w:rPr>
        <w:t xml:space="preserve"> </w:t>
      </w:r>
      <w:r w:rsidR="00D8396C" w:rsidRPr="00E966E8">
        <w:rPr>
          <w:color w:val="auto"/>
        </w:rPr>
        <w:t xml:space="preserve">the </w:t>
      </w:r>
      <w:r w:rsidR="00055C75" w:rsidRPr="00E966E8">
        <w:rPr>
          <w:color w:val="auto"/>
        </w:rPr>
        <w:t xml:space="preserve">contraction of </w:t>
      </w:r>
      <w:r w:rsidR="00926C50" w:rsidRPr="00E966E8">
        <w:rPr>
          <w:color w:val="auto"/>
        </w:rPr>
        <w:t>parasite</w:t>
      </w:r>
      <w:r w:rsidR="00055C75" w:rsidRPr="00E966E8">
        <w:rPr>
          <w:color w:val="auto"/>
        </w:rPr>
        <w:t>s</w:t>
      </w:r>
      <w:r w:rsidR="00926C50" w:rsidRPr="00E966E8">
        <w:rPr>
          <w:color w:val="auto"/>
        </w:rPr>
        <w:t xml:space="preserve"> in the environment</w:t>
      </w:r>
      <w:r w:rsidR="00D404E3" w:rsidRPr="00E966E8">
        <w:rPr>
          <w:color w:val="auto"/>
        </w:rPr>
        <w:fldChar w:fldCharType="begin">
          <w:fldData xml:space="preserve">PEVuZE5vdGU+PENpdGU+PEF1dGhvcj5DcmVtZXI8L0F1dGhvcj48WWVhcj4yMDE4PC9ZZWFyPjxS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</w:fldData>
        </w:fldChar>
      </w:r>
      <w:r w:rsidR="003A208B" w:rsidRPr="00E966E8">
        <w:rPr>
          <w:color w:val="auto"/>
        </w:rPr>
        <w:instrText xml:space="preserve"> ADDIN EN.CITE </w:instrText>
      </w:r>
      <w:r w:rsidR="003A208B" w:rsidRPr="00E966E8">
        <w:rPr>
          <w:color w:val="auto"/>
        </w:rPr>
        <w:fldChar w:fldCharType="begin">
          <w:fldData xml:space="preserve">PEVuZE5vdGU+PENpdGU+PEF1dGhvcj5DcmVtZXI8L0F1dGhvcj48WWVhcj4yMDE4PC9ZZWFyPjxS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</w:fldData>
        </w:fldChar>
      </w:r>
      <w:r w:rsidR="003A208B" w:rsidRPr="00E966E8">
        <w:rPr>
          <w:color w:val="auto"/>
        </w:rPr>
        <w:instrText xml:space="preserve"> ADDIN EN.CITE.DATA </w:instrText>
      </w:r>
      <w:r w:rsidR="003A208B" w:rsidRPr="00E966E8">
        <w:rPr>
          <w:color w:val="auto"/>
        </w:rPr>
      </w:r>
      <w:r w:rsidR="003A208B" w:rsidRPr="00E966E8">
        <w:rPr>
          <w:color w:val="auto"/>
        </w:rPr>
        <w:fldChar w:fldCharType="end"/>
      </w:r>
      <w:r w:rsidR="00D404E3" w:rsidRPr="00E966E8">
        <w:rPr>
          <w:color w:val="auto"/>
        </w:rPr>
      </w:r>
      <w:r w:rsidR="00D404E3" w:rsidRPr="00E966E8">
        <w:rPr>
          <w:color w:val="auto"/>
        </w:rPr>
        <w:fldChar w:fldCharType="separate"/>
      </w:r>
      <w:r w:rsidR="003A208B" w:rsidRPr="00E966E8">
        <w:rPr>
          <w:color w:val="auto"/>
          <w:vertAlign w:val="superscript"/>
        </w:rPr>
        <w:t>20</w:t>
      </w:r>
      <w:r w:rsidR="00D404E3" w:rsidRPr="00E966E8">
        <w:rPr>
          <w:color w:val="auto"/>
        </w:rPr>
        <w:fldChar w:fldCharType="end"/>
      </w:r>
      <w:r w:rsidR="00ED4D70" w:rsidRPr="00E966E8">
        <w:rPr>
          <w:color w:val="auto"/>
        </w:rPr>
        <w:t>,</w:t>
      </w:r>
      <w:r w:rsidR="00926C50" w:rsidRPr="00E966E8">
        <w:rPr>
          <w:color w:val="auto"/>
        </w:rPr>
        <w:t xml:space="preserve"> </w:t>
      </w:r>
      <w:r w:rsidR="00D8396C" w:rsidRPr="00E966E8">
        <w:rPr>
          <w:color w:val="auto"/>
        </w:rPr>
        <w:t>preventing</w:t>
      </w:r>
      <w:r w:rsidR="00926C50" w:rsidRPr="00E966E8">
        <w:rPr>
          <w:color w:val="auto"/>
        </w:rPr>
        <w:t xml:space="preserve"> parasite</w:t>
      </w:r>
      <w:r w:rsidR="00D8396C" w:rsidRPr="00E966E8">
        <w:rPr>
          <w:color w:val="auto"/>
        </w:rPr>
        <w:t>s</w:t>
      </w:r>
      <w:r w:rsidR="00926C50" w:rsidRPr="00E966E8">
        <w:rPr>
          <w:color w:val="auto"/>
        </w:rPr>
        <w:t xml:space="preserve"> </w:t>
      </w:r>
      <w:r w:rsidR="000C6755" w:rsidRPr="00E966E8">
        <w:rPr>
          <w:color w:val="auto"/>
        </w:rPr>
        <w:t xml:space="preserve">from </w:t>
      </w:r>
      <w:r w:rsidR="00E0788E" w:rsidRPr="00E966E8">
        <w:rPr>
          <w:color w:val="auto"/>
        </w:rPr>
        <w:t>ent</w:t>
      </w:r>
      <w:r w:rsidR="00D8396C" w:rsidRPr="00E966E8">
        <w:rPr>
          <w:color w:val="auto"/>
        </w:rPr>
        <w:t>ering</w:t>
      </w:r>
      <w:r w:rsidR="00451F42" w:rsidRPr="00E966E8">
        <w:rPr>
          <w:color w:val="auto"/>
        </w:rPr>
        <w:t xml:space="preserve"> the nest</w:t>
      </w:r>
      <w:r w:rsidR="00ED4D70" w:rsidRPr="00E966E8">
        <w:rPr>
          <w:color w:val="auto"/>
        </w:rPr>
        <w:t>,</w:t>
      </w:r>
      <w:r w:rsidR="00E0788E" w:rsidRPr="00E966E8">
        <w:rPr>
          <w:color w:val="auto"/>
        </w:rPr>
        <w:t xml:space="preserve"> and</w:t>
      </w:r>
      <w:r w:rsidR="00451F42" w:rsidRPr="00E966E8">
        <w:rPr>
          <w:color w:val="auto"/>
        </w:rPr>
        <w:t xml:space="preserve"> </w:t>
      </w:r>
      <w:r w:rsidR="00D8396C" w:rsidRPr="00E966E8">
        <w:rPr>
          <w:color w:val="auto"/>
        </w:rPr>
        <w:t xml:space="preserve">limiting </w:t>
      </w:r>
      <w:r w:rsidR="00451F42" w:rsidRPr="00E966E8">
        <w:rPr>
          <w:color w:val="auto"/>
        </w:rPr>
        <w:t>the</w:t>
      </w:r>
      <w:r w:rsidR="00E0788E" w:rsidRPr="00E966E8">
        <w:rPr>
          <w:color w:val="auto"/>
        </w:rPr>
        <w:t xml:space="preserve"> spread </w:t>
      </w:r>
      <w:r w:rsidR="00D8396C" w:rsidRPr="00E966E8">
        <w:rPr>
          <w:color w:val="auto"/>
        </w:rPr>
        <w:t xml:space="preserve">of infection </w:t>
      </w:r>
      <w:r w:rsidR="00E0788E" w:rsidRPr="00E966E8">
        <w:rPr>
          <w:color w:val="auto"/>
        </w:rPr>
        <w:t>within</w:t>
      </w:r>
      <w:r w:rsidR="00D8396C" w:rsidRPr="00E966E8">
        <w:rPr>
          <w:color w:val="auto"/>
        </w:rPr>
        <w:t xml:space="preserve"> nests</w:t>
      </w:r>
      <w:r w:rsidR="00926C50" w:rsidRPr="00E966E8">
        <w:rPr>
          <w:color w:val="auto"/>
        </w:rPr>
        <w:t>.</w:t>
      </w:r>
      <w:r w:rsidR="00926C50" w:rsidRPr="00E966E8">
        <w:rPr>
          <w:i/>
          <w:color w:val="auto"/>
        </w:rPr>
        <w:t xml:space="preserve"> </w:t>
      </w:r>
      <w:r w:rsidR="001B71B3" w:rsidRPr="00E966E8">
        <w:rPr>
          <w:color w:val="auto"/>
        </w:rPr>
        <w:t>The first lines of defense</w:t>
      </w:r>
      <w:r w:rsidR="00E038B3" w:rsidRPr="00E966E8">
        <w:rPr>
          <w:color w:val="auto"/>
        </w:rPr>
        <w:t xml:space="preserve"> </w:t>
      </w:r>
      <w:r w:rsidR="001B71B3" w:rsidRPr="00E966E8">
        <w:rPr>
          <w:color w:val="auto"/>
        </w:rPr>
        <w:t>include chemicals from glandular secretions</w:t>
      </w:r>
      <w:r w:rsidR="001B71B3" w:rsidRPr="00E966E8">
        <w:rPr>
          <w:color w:val="auto"/>
        </w:rPr>
        <w:fldChar w:fldCharType="begin">
          <w:fldData xml:space="preserve">PEVuZE5vdGU+PENpdGU+PEF1dGhvcj5Cb3Q8L0F1dGhvcj48WWVhcj4yMDAyPC9ZZWFyPjxSZWNO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</w:fldData>
        </w:fldChar>
      </w:r>
      <w:r w:rsidR="003A208B" w:rsidRPr="00E966E8">
        <w:rPr>
          <w:color w:val="auto"/>
        </w:rPr>
        <w:instrText xml:space="preserve"> ADDIN EN.CITE </w:instrText>
      </w:r>
      <w:r w:rsidR="003A208B" w:rsidRPr="00E966E8">
        <w:rPr>
          <w:color w:val="auto"/>
        </w:rPr>
        <w:fldChar w:fldCharType="begin">
          <w:fldData xml:space="preserve">PEVuZE5vdGU+PENpdGU+PEF1dGhvcj5Cb3Q8L0F1dGhvcj48WWVhcj4yMDAyPC9ZZWFyPjxSZWNO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</w:fldData>
        </w:fldChar>
      </w:r>
      <w:r w:rsidR="003A208B" w:rsidRPr="00E966E8">
        <w:rPr>
          <w:color w:val="auto"/>
        </w:rPr>
        <w:instrText xml:space="preserve"> ADDIN EN.CITE.DATA </w:instrText>
      </w:r>
      <w:r w:rsidR="003A208B" w:rsidRPr="00E966E8">
        <w:rPr>
          <w:color w:val="auto"/>
        </w:rPr>
      </w:r>
      <w:r w:rsidR="003A208B" w:rsidRPr="00E966E8">
        <w:rPr>
          <w:color w:val="auto"/>
        </w:rPr>
        <w:fldChar w:fldCharType="end"/>
      </w:r>
      <w:r w:rsidR="001B71B3" w:rsidRPr="00E966E8">
        <w:rPr>
          <w:color w:val="auto"/>
        </w:rPr>
      </w:r>
      <w:r w:rsidR="001B71B3" w:rsidRPr="00E966E8">
        <w:rPr>
          <w:color w:val="auto"/>
        </w:rPr>
        <w:fldChar w:fldCharType="separate"/>
      </w:r>
      <w:r w:rsidR="003A208B" w:rsidRPr="00E966E8">
        <w:rPr>
          <w:color w:val="auto"/>
          <w:vertAlign w:val="superscript"/>
        </w:rPr>
        <w:t>3,21-27</w:t>
      </w:r>
      <w:r w:rsidR="001B71B3" w:rsidRPr="00E966E8">
        <w:rPr>
          <w:color w:val="auto"/>
        </w:rPr>
        <w:fldChar w:fldCharType="end"/>
      </w:r>
      <w:r w:rsidR="001B71B3" w:rsidRPr="00E966E8">
        <w:rPr>
          <w:color w:val="auto"/>
        </w:rPr>
        <w:t xml:space="preserve"> to disinfect</w:t>
      </w:r>
      <w:r w:rsidR="004466BB" w:rsidRPr="00E966E8">
        <w:rPr>
          <w:color w:val="auto"/>
        </w:rPr>
        <w:t xml:space="preserve"> plant substrates</w:t>
      </w:r>
      <w:r w:rsidR="001B71B3" w:rsidRPr="00E966E8">
        <w:rPr>
          <w:color w:val="auto"/>
        </w:rPr>
        <w:t>, through</w:t>
      </w:r>
      <w:r w:rsidR="00F4454E" w:rsidRPr="00E966E8">
        <w:rPr>
          <w:color w:val="auto"/>
        </w:rPr>
        <w:t xml:space="preserve"> </w:t>
      </w:r>
      <w:r w:rsidR="001B71B3" w:rsidRPr="00E966E8">
        <w:rPr>
          <w:color w:val="auto"/>
        </w:rPr>
        <w:t>workers</w:t>
      </w:r>
      <w:r w:rsidR="009160D0" w:rsidRPr="00E966E8">
        <w:rPr>
          <w:color w:val="auto"/>
        </w:rPr>
        <w:t xml:space="preserve"> lick</w:t>
      </w:r>
      <w:r w:rsidR="001B71B3" w:rsidRPr="00E966E8">
        <w:rPr>
          <w:color w:val="auto"/>
        </w:rPr>
        <w:t>ing</w:t>
      </w:r>
      <w:r w:rsidR="00E84319" w:rsidRPr="00E966E8">
        <w:rPr>
          <w:color w:val="auto"/>
        </w:rPr>
        <w:t xml:space="preserve"> them </w:t>
      </w:r>
      <w:r w:rsidR="009160D0" w:rsidRPr="00E966E8">
        <w:rPr>
          <w:color w:val="auto"/>
        </w:rPr>
        <w:t xml:space="preserve">prior to </w:t>
      </w:r>
      <w:r w:rsidR="00E84319" w:rsidRPr="00E966E8">
        <w:rPr>
          <w:color w:val="auto"/>
        </w:rPr>
        <w:t xml:space="preserve">incorporation in </w:t>
      </w:r>
      <w:r w:rsidR="009160D0" w:rsidRPr="00E966E8">
        <w:rPr>
          <w:color w:val="auto"/>
        </w:rPr>
        <w:t xml:space="preserve">the </w:t>
      </w:r>
      <w:r w:rsidR="00916C06" w:rsidRPr="00E966E8">
        <w:rPr>
          <w:color w:val="auto"/>
        </w:rPr>
        <w:t xml:space="preserve">fungus </w:t>
      </w:r>
      <w:r w:rsidR="004466BB" w:rsidRPr="00E966E8">
        <w:rPr>
          <w:color w:val="auto"/>
        </w:rPr>
        <w:t>garden</w:t>
      </w:r>
      <w:r w:rsidR="00B4354F" w:rsidRPr="00E966E8">
        <w:rPr>
          <w:color w:val="auto"/>
        </w:rPr>
        <w:t>,</w:t>
      </w:r>
      <w:r w:rsidR="004466BB" w:rsidRPr="00E966E8">
        <w:rPr>
          <w:color w:val="auto"/>
        </w:rPr>
        <w:t xml:space="preserve"> </w:t>
      </w:r>
      <w:r w:rsidR="00916C06" w:rsidRPr="00E966E8">
        <w:rPr>
          <w:color w:val="auto"/>
        </w:rPr>
        <w:t>and</w:t>
      </w:r>
      <w:r w:rsidR="001B71B3" w:rsidRPr="00E966E8">
        <w:rPr>
          <w:color w:val="auto"/>
        </w:rPr>
        <w:t xml:space="preserve"> </w:t>
      </w:r>
      <w:r w:rsidR="004466BB" w:rsidRPr="00E966E8">
        <w:rPr>
          <w:color w:val="auto"/>
        </w:rPr>
        <w:t xml:space="preserve">ants </w:t>
      </w:r>
      <w:r w:rsidR="001B71B3" w:rsidRPr="00E966E8">
        <w:rPr>
          <w:color w:val="auto"/>
        </w:rPr>
        <w:t xml:space="preserve">carrying </w:t>
      </w:r>
      <w:r w:rsidR="00F4454E" w:rsidRPr="00E966E8">
        <w:rPr>
          <w:color w:val="auto"/>
        </w:rPr>
        <w:t xml:space="preserve">out </w:t>
      </w:r>
      <w:r w:rsidR="001B71B3" w:rsidRPr="00E966E8">
        <w:rPr>
          <w:color w:val="auto"/>
        </w:rPr>
        <w:t xml:space="preserve">both </w:t>
      </w:r>
      <w:r w:rsidR="009160D0" w:rsidRPr="00E966E8">
        <w:rPr>
          <w:color w:val="auto"/>
        </w:rPr>
        <w:t xml:space="preserve">self- and </w:t>
      </w:r>
      <w:proofErr w:type="spellStart"/>
      <w:r w:rsidR="009160D0" w:rsidRPr="00E966E8">
        <w:rPr>
          <w:color w:val="auto"/>
        </w:rPr>
        <w:t>allo</w:t>
      </w:r>
      <w:r w:rsidR="003505C1" w:rsidRPr="00E966E8">
        <w:rPr>
          <w:color w:val="auto"/>
        </w:rPr>
        <w:t>groom</w:t>
      </w:r>
      <w:r w:rsidR="00F4454E" w:rsidRPr="00E966E8">
        <w:rPr>
          <w:color w:val="auto"/>
        </w:rPr>
        <w:t>ing</w:t>
      </w:r>
      <w:proofErr w:type="spellEnd"/>
      <w:r w:rsidR="00391B5E" w:rsidRPr="00E966E8">
        <w:rPr>
          <w:color w:val="auto"/>
        </w:rPr>
        <w:t>.</w:t>
      </w:r>
      <w:r w:rsidR="00F23528" w:rsidRPr="00E966E8">
        <w:rPr>
          <w:color w:val="auto"/>
        </w:rPr>
        <w:t xml:space="preserve"> </w:t>
      </w:r>
      <w:r w:rsidR="00DF6E01" w:rsidRPr="00E966E8">
        <w:rPr>
          <w:color w:val="auto"/>
        </w:rPr>
        <w:t>When grooming themselves</w:t>
      </w:r>
      <w:r w:rsidR="00753CE8" w:rsidRPr="00E966E8">
        <w:rPr>
          <w:color w:val="auto"/>
        </w:rPr>
        <w:t>, especially upon entering the nest</w:t>
      </w:r>
      <w:r w:rsidR="00391B5E" w:rsidRPr="00E966E8">
        <w:rPr>
          <w:color w:val="auto"/>
        </w:rPr>
        <w:t>,</w:t>
      </w:r>
      <w:r w:rsidR="00753CE8" w:rsidRPr="00E966E8">
        <w:rPr>
          <w:color w:val="auto"/>
        </w:rPr>
        <w:t xml:space="preserve"> </w:t>
      </w:r>
      <w:r w:rsidR="001B71B3" w:rsidRPr="00E966E8">
        <w:rPr>
          <w:color w:val="auto"/>
        </w:rPr>
        <w:t xml:space="preserve">workers may </w:t>
      </w:r>
      <w:r w:rsidR="00F4454E" w:rsidRPr="00E966E8">
        <w:rPr>
          <w:color w:val="auto"/>
        </w:rPr>
        <w:t xml:space="preserve">also </w:t>
      </w:r>
      <w:r w:rsidR="00753CE8" w:rsidRPr="00E966E8">
        <w:rPr>
          <w:color w:val="auto"/>
        </w:rPr>
        <w:t>a</w:t>
      </w:r>
      <w:r w:rsidR="00DF6E01" w:rsidRPr="00E966E8">
        <w:rPr>
          <w:color w:val="auto"/>
        </w:rPr>
        <w:t>pply</w:t>
      </w:r>
      <w:r w:rsidR="00F04E7C" w:rsidRPr="00E966E8">
        <w:rPr>
          <w:color w:val="auto"/>
        </w:rPr>
        <w:t xml:space="preserve"> acidic</w:t>
      </w:r>
      <w:r w:rsidR="00EE10AF" w:rsidRPr="00E966E8">
        <w:rPr>
          <w:color w:val="auto"/>
        </w:rPr>
        <w:t xml:space="preserve"> </w:t>
      </w:r>
      <w:r w:rsidR="00753CE8" w:rsidRPr="00E966E8">
        <w:rPr>
          <w:color w:val="auto"/>
        </w:rPr>
        <w:t>fecal secretions to their body</w:t>
      </w:r>
      <w:r w:rsidR="000B6C44" w:rsidRPr="00E966E8">
        <w:rPr>
          <w:color w:val="auto"/>
          <w:vertAlign w:val="superscript"/>
        </w:rPr>
        <w:fldChar w:fldCharType="begin"/>
      </w:r>
      <w:r w:rsidR="003A208B" w:rsidRPr="00E966E8">
        <w:rPr>
          <w:color w:val="auto"/>
          <w:vertAlign w:val="superscript"/>
        </w:rPr>
        <w:instrText xml:space="preserve"> ADDIN EN.CITE &lt;EndNote&gt;&lt;Cite&gt;&lt;Author&gt;Fernandez-Marin&lt;/Author&gt;&lt;Year&gt;2003&lt;/Year&gt;&lt;RecNum&gt;32&lt;/RecNum&gt;&lt;DisplayText&gt;&lt;style face="superscript"&gt;27&lt;/style&gt;&lt;/DisplayText&gt;&lt;record&gt;&lt;rec-number&gt;32&lt;/rec-number&gt;&lt;foreign-keys&gt;&lt;key app="EN" db-id="0eswrwvzkvprpbestrnxvf0xxp2pxwdsap0w" timestamp="1519833389"&gt;32&lt;/key&gt;&lt;/foreign-keys&gt;&lt;ref-type name="Journal Article"&gt;17&lt;/ref-type&gt;&lt;contributors&gt;&lt;authors&gt;&lt;author&gt;Fernandez-Marin, H.&lt;/author&gt;&lt;author&gt;Zimmermann, J. K.&lt;/author&gt;&lt;author&gt;Wcislo, W. T.&lt;/author&gt;&lt;/authors&gt;&lt;/contributors&gt;&lt;auth-address&gt;Univ Puerto Rico, Dept Biol, San Juan, PR 00931 USA&amp;#xD;Inst Trop Ecosyst Studies, San Juan, PR 00936 USA&amp;#xD;Smithsonian Trop Res Inst, Ancon, Panama&lt;/auth-address&gt;&lt;titles&gt;&lt;title&gt;Nest-founding in Acromyrmex octospinosus (Hymenoptera, Formicidae, Attini): demography and putative prophylactic behaviors&lt;/title&gt;&lt;secondary-title&gt;Insectes Sociaux&lt;/secondary-title&gt;&lt;alt-title&gt;Insect Soc&lt;/alt-title&gt;&lt;/titles&gt;&lt;periodical&gt;&lt;full-title&gt;Insectes Sociaux&lt;/full-title&gt;&lt;abbr-1&gt;Insect Soc&lt;/abbr-1&gt;&lt;/periodical&gt;&lt;alt-periodical&gt;&lt;full-title&gt;Insectes Sociaux&lt;/full-title&gt;&lt;abbr-1&gt;Insect Soc&lt;/abbr-1&gt;&lt;/alt-periodical&gt;&lt;pages&gt;304-308&lt;/pages&gt;&lt;volume&gt;50&lt;/volume&gt;&lt;number&gt;4&lt;/number&gt;&lt;keywords&gt;&lt;keyword&gt;attini&lt;/keyword&gt;&lt;keyword&gt;metapleural gland&lt;/keyword&gt;&lt;keyword&gt;leg grooming&lt;/keyword&gt;&lt;keyword&gt;fungus-growing ants&lt;/keyword&gt;&lt;keyword&gt;leaf-cutting ants&lt;/keyword&gt;&lt;keyword&gt;metapleural glands&lt;/keyword&gt;&lt;keyword&gt;atta-texana&lt;/keyword&gt;&lt;keyword&gt;symbiosis&lt;/keyword&gt;&lt;keyword&gt;bacteria&lt;/keyword&gt;&lt;keyword&gt;secretion&lt;/keyword&gt;&lt;/keywords&gt;&lt;dates&gt;&lt;year&gt;2003&lt;/year&gt;&lt;pub-dates&gt;&lt;date&gt;Nov&lt;/date&gt;&lt;/pub-dates&gt;&lt;/dates&gt;&lt;isbn&gt;0020-1812&lt;/isbn&gt;&lt;accession-num&gt;WOS:000187185500002&lt;/accession-num&gt;&lt;urls&gt;&lt;related-urls&gt;&lt;url&gt;&amp;lt;Go to ISI&amp;gt;://WOS:000187185500002&lt;/url&gt;&lt;/related-urls&gt;&lt;/urls&gt;&lt;electronic-resource-num&gt;10.1007/s00040-003-0687-z&lt;/electronic-resource-num&gt;&lt;language&gt;English&lt;/language&gt;&lt;/record&gt;&lt;/Cite&gt;&lt;/EndNote&gt;</w:instrText>
      </w:r>
      <w:r w:rsidR="000B6C44" w:rsidRPr="00E966E8">
        <w:rPr>
          <w:color w:val="auto"/>
          <w:vertAlign w:val="superscript"/>
        </w:rPr>
        <w:fldChar w:fldCharType="separate"/>
      </w:r>
      <w:r w:rsidR="003A208B" w:rsidRPr="00E966E8">
        <w:rPr>
          <w:color w:val="auto"/>
          <w:vertAlign w:val="superscript"/>
        </w:rPr>
        <w:t>27</w:t>
      </w:r>
      <w:r w:rsidR="000B6C44" w:rsidRPr="00E966E8">
        <w:rPr>
          <w:color w:val="auto"/>
          <w:vertAlign w:val="superscript"/>
        </w:rPr>
        <w:fldChar w:fldCharType="end"/>
      </w:r>
      <w:r w:rsidR="00B12FA9" w:rsidRPr="00E966E8">
        <w:rPr>
          <w:color w:val="auto"/>
        </w:rPr>
        <w:t xml:space="preserve">. </w:t>
      </w:r>
      <w:r w:rsidR="00AF42ED" w:rsidRPr="00E966E8">
        <w:rPr>
          <w:color w:val="auto"/>
        </w:rPr>
        <w:t>These prophylactic</w:t>
      </w:r>
      <w:r w:rsidR="005905BA" w:rsidRPr="00E966E8">
        <w:rPr>
          <w:color w:val="auto"/>
        </w:rPr>
        <w:t xml:space="preserve"> </w:t>
      </w:r>
      <w:r w:rsidR="004839F6" w:rsidRPr="00E966E8">
        <w:rPr>
          <w:color w:val="auto"/>
        </w:rPr>
        <w:t xml:space="preserve">defenses </w:t>
      </w:r>
      <w:r w:rsidR="004466BB" w:rsidRPr="00E966E8">
        <w:rPr>
          <w:color w:val="auto"/>
        </w:rPr>
        <w:t>are</w:t>
      </w:r>
      <w:r w:rsidR="00F4454E" w:rsidRPr="00E966E8">
        <w:rPr>
          <w:color w:val="auto"/>
        </w:rPr>
        <w:t xml:space="preserve"> </w:t>
      </w:r>
      <w:r w:rsidR="00AB58A3" w:rsidRPr="00E966E8">
        <w:rPr>
          <w:color w:val="auto"/>
        </w:rPr>
        <w:t xml:space="preserve">demonstrably </w:t>
      </w:r>
      <w:r w:rsidR="005905BA" w:rsidRPr="00E966E8">
        <w:rPr>
          <w:color w:val="auto"/>
        </w:rPr>
        <w:t xml:space="preserve">important </w:t>
      </w:r>
      <w:r w:rsidR="004466BB" w:rsidRPr="00E966E8">
        <w:rPr>
          <w:color w:val="auto"/>
        </w:rPr>
        <w:t xml:space="preserve">to </w:t>
      </w:r>
      <w:r w:rsidR="005905BA" w:rsidRPr="00E966E8">
        <w:rPr>
          <w:color w:val="auto"/>
        </w:rPr>
        <w:t xml:space="preserve">avoid </w:t>
      </w:r>
      <w:r w:rsidR="000C6755" w:rsidRPr="00E966E8">
        <w:rPr>
          <w:color w:val="auto"/>
        </w:rPr>
        <w:t>infection by</w:t>
      </w:r>
      <w:r w:rsidR="007471D6" w:rsidRPr="00E966E8">
        <w:rPr>
          <w:color w:val="auto"/>
        </w:rPr>
        <w:t xml:space="preserve"> </w:t>
      </w:r>
      <w:r w:rsidR="000875F4" w:rsidRPr="00E966E8">
        <w:rPr>
          <w:color w:val="auto"/>
        </w:rPr>
        <w:t>pathogenic threats</w:t>
      </w:r>
      <w:r w:rsidR="000B6C44" w:rsidRPr="00E966E8">
        <w:rPr>
          <w:color w:val="auto"/>
        </w:rPr>
        <w:fldChar w:fldCharType="begin">
          <w:fldData xml:space="preserve">PEVuZE5vdGU+PENpdGU+PEF1dGhvcj5IdWdoZXM8L0F1dGhvcj48WWVhcj4yMDA0PC9ZZWFyPjxS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c5OTgtODAwMjwvcGFnZXM+PHZvbHVtZT45Njwvdm9sdW1lPjxudW1iZXI+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</w:fldData>
        </w:fldChar>
      </w:r>
      <w:r w:rsidR="0021208E" w:rsidRPr="00E966E8">
        <w:rPr>
          <w:color w:val="auto"/>
        </w:rPr>
        <w:instrText xml:space="preserve"> ADDIN EN.CITE </w:instrText>
      </w:r>
      <w:r w:rsidR="0021208E" w:rsidRPr="00E966E8">
        <w:rPr>
          <w:color w:val="auto"/>
        </w:rPr>
        <w:fldChar w:fldCharType="begin">
          <w:fldData xml:space="preserve">PEVuZE5vdGU+PENpdGU+PEF1dGhvcj5IdWdoZXM8L0F1dGhvcj48WWVhcj4yMDA0PC9ZZWFyPjxS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c5OTgtODAwMjwvcGFnZXM+PHZvbHVtZT45Njwvdm9sdW1lPjxudW1iZXI+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</w:fldData>
        </w:fldChar>
      </w:r>
      <w:r w:rsidR="0021208E" w:rsidRPr="00E966E8">
        <w:rPr>
          <w:color w:val="auto"/>
        </w:rPr>
        <w:instrText xml:space="preserve"> ADDIN EN.CITE.DATA </w:instrText>
      </w:r>
      <w:r w:rsidR="0021208E" w:rsidRPr="00E966E8">
        <w:rPr>
          <w:color w:val="auto"/>
        </w:rPr>
      </w:r>
      <w:r w:rsidR="0021208E" w:rsidRPr="00E966E8">
        <w:rPr>
          <w:color w:val="auto"/>
        </w:rPr>
        <w:fldChar w:fldCharType="end"/>
      </w:r>
      <w:r w:rsidR="000B6C44" w:rsidRPr="00E966E8">
        <w:rPr>
          <w:color w:val="auto"/>
        </w:rPr>
      </w:r>
      <w:r w:rsidR="000B6C44" w:rsidRPr="00E966E8">
        <w:rPr>
          <w:color w:val="auto"/>
        </w:rPr>
        <w:fldChar w:fldCharType="separate"/>
      </w:r>
      <w:r w:rsidR="0021208E" w:rsidRPr="00E966E8">
        <w:rPr>
          <w:color w:val="auto"/>
          <w:vertAlign w:val="superscript"/>
        </w:rPr>
        <w:t>6-12</w:t>
      </w:r>
      <w:r w:rsidR="000B6C44" w:rsidRPr="00E966E8">
        <w:rPr>
          <w:color w:val="auto"/>
        </w:rPr>
        <w:fldChar w:fldCharType="end"/>
      </w:r>
      <w:r w:rsidR="006F1D30" w:rsidRPr="00E966E8">
        <w:rPr>
          <w:color w:val="auto"/>
        </w:rPr>
        <w:t>.</w:t>
      </w:r>
    </w:p>
    <w:p w14:paraId="6A395E61" w14:textId="6AE845BB" w:rsidR="00EE10AF" w:rsidRPr="00E966E8" w:rsidRDefault="00C228DC" w:rsidP="008051DA">
      <w:pPr>
        <w:widowControl/>
        <w:rPr>
          <w:color w:val="auto"/>
        </w:rPr>
      </w:pPr>
      <w:r w:rsidRPr="00E966E8">
        <w:rPr>
          <w:color w:val="auto"/>
        </w:rPr>
        <w:t xml:space="preserve"> </w:t>
      </w:r>
    </w:p>
    <w:p w14:paraId="28C731FF" w14:textId="46BD9FCE" w:rsidR="00937F54" w:rsidRPr="00E966E8" w:rsidRDefault="00E94011" w:rsidP="008051DA">
      <w:pPr>
        <w:widowControl/>
        <w:autoSpaceDE/>
        <w:autoSpaceDN/>
        <w:adjustRightInd/>
        <w:rPr>
          <w:color w:val="auto"/>
        </w:rPr>
      </w:pPr>
      <w:r w:rsidRPr="00E966E8">
        <w:rPr>
          <w:color w:val="auto"/>
        </w:rPr>
        <w:t xml:space="preserve">If </w:t>
      </w:r>
      <w:r w:rsidR="00656D4D" w:rsidRPr="00E966E8">
        <w:rPr>
          <w:color w:val="auto"/>
        </w:rPr>
        <w:t xml:space="preserve">initial defenses fail and a pathogen such as </w:t>
      </w:r>
      <w:proofErr w:type="spellStart"/>
      <w:r w:rsidR="00244635" w:rsidRPr="00E966E8">
        <w:rPr>
          <w:i/>
          <w:color w:val="auto"/>
        </w:rPr>
        <w:t>Escovopsis</w:t>
      </w:r>
      <w:proofErr w:type="spellEnd"/>
      <w:r w:rsidR="00244635" w:rsidRPr="00E966E8">
        <w:rPr>
          <w:color w:val="auto"/>
        </w:rPr>
        <w:t xml:space="preserve"> </w:t>
      </w:r>
      <w:r w:rsidR="0051724D" w:rsidRPr="00E966E8">
        <w:rPr>
          <w:color w:val="auto"/>
        </w:rPr>
        <w:t>succeed</w:t>
      </w:r>
      <w:r w:rsidR="007E0A4D" w:rsidRPr="00E966E8">
        <w:rPr>
          <w:color w:val="auto"/>
        </w:rPr>
        <w:t>s</w:t>
      </w:r>
      <w:r w:rsidR="0051724D" w:rsidRPr="00E966E8">
        <w:rPr>
          <w:color w:val="auto"/>
        </w:rPr>
        <w:t xml:space="preserve"> in </w:t>
      </w:r>
      <w:r w:rsidR="00244635" w:rsidRPr="00E966E8">
        <w:rPr>
          <w:color w:val="auto"/>
        </w:rPr>
        <w:t>enter</w:t>
      </w:r>
      <w:r w:rsidR="0051724D" w:rsidRPr="00E966E8">
        <w:rPr>
          <w:color w:val="auto"/>
        </w:rPr>
        <w:t>ing</w:t>
      </w:r>
      <w:r w:rsidR="00244635" w:rsidRPr="00E966E8">
        <w:rPr>
          <w:color w:val="auto"/>
        </w:rPr>
        <w:t xml:space="preserve"> the </w:t>
      </w:r>
      <w:r w:rsidR="00D735B8" w:rsidRPr="00E966E8">
        <w:rPr>
          <w:color w:val="auto"/>
        </w:rPr>
        <w:t>nest</w:t>
      </w:r>
      <w:r w:rsidR="00881915" w:rsidRPr="00E966E8">
        <w:rPr>
          <w:color w:val="auto"/>
        </w:rPr>
        <w:t xml:space="preserve"> </w:t>
      </w:r>
      <w:r w:rsidR="00656D4D" w:rsidRPr="00E966E8">
        <w:rPr>
          <w:color w:val="auto"/>
        </w:rPr>
        <w:t xml:space="preserve">and </w:t>
      </w:r>
      <w:r w:rsidR="006E6AC5" w:rsidRPr="00E966E8">
        <w:rPr>
          <w:color w:val="auto"/>
        </w:rPr>
        <w:t>the</w:t>
      </w:r>
      <w:r w:rsidR="006F1D30" w:rsidRPr="00E966E8">
        <w:rPr>
          <w:color w:val="auto"/>
        </w:rPr>
        <w:t xml:space="preserve"> fungus</w:t>
      </w:r>
      <w:r w:rsidR="006E6AC5" w:rsidRPr="00E966E8">
        <w:rPr>
          <w:color w:val="auto"/>
        </w:rPr>
        <w:t xml:space="preserve"> garden</w:t>
      </w:r>
      <w:r w:rsidR="00D735B8" w:rsidRPr="00E966E8">
        <w:rPr>
          <w:color w:val="auto"/>
        </w:rPr>
        <w:t>,</w:t>
      </w:r>
      <w:r w:rsidR="00244635" w:rsidRPr="00E966E8">
        <w:rPr>
          <w:color w:val="auto"/>
        </w:rPr>
        <w:t xml:space="preserve"> </w:t>
      </w:r>
      <w:r w:rsidR="0092426C" w:rsidRPr="00E966E8">
        <w:rPr>
          <w:color w:val="auto"/>
        </w:rPr>
        <w:t xml:space="preserve">and </w:t>
      </w:r>
      <w:r w:rsidR="00AB58A3" w:rsidRPr="00E966E8">
        <w:rPr>
          <w:color w:val="auto"/>
        </w:rPr>
        <w:t xml:space="preserve">if </w:t>
      </w:r>
      <w:r w:rsidR="0092426C" w:rsidRPr="00E966E8">
        <w:rPr>
          <w:color w:val="auto"/>
        </w:rPr>
        <w:t xml:space="preserve">infection is detected at an early stage, </w:t>
      </w:r>
      <w:r w:rsidR="00244635" w:rsidRPr="00E966E8">
        <w:rPr>
          <w:color w:val="auto"/>
        </w:rPr>
        <w:t>the ants use fungus grooming to remove spores</w:t>
      </w:r>
      <w:r w:rsidR="0092426C" w:rsidRPr="00E966E8">
        <w:rPr>
          <w:color w:val="auto"/>
          <w:vertAlign w:val="superscript"/>
        </w:rPr>
        <w:fldChar w:fldCharType="begin">
          <w:fldData xml:space="preserve">PEVuZE5vdGU+PENpdGU+PEF1dGhvcj5GZXJuYW5kZXotTWFyaW48L0F1dGhvcj48WWVhcj4yMDA2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</w:fldData>
        </w:fldChar>
      </w:r>
      <w:r w:rsidR="003A208B" w:rsidRPr="00E966E8">
        <w:rPr>
          <w:color w:val="auto"/>
          <w:vertAlign w:val="superscript"/>
        </w:rPr>
        <w:instrText xml:space="preserve"> ADDIN EN.CITE </w:instrText>
      </w:r>
      <w:r w:rsidR="003A208B" w:rsidRPr="00E966E8">
        <w:rPr>
          <w:color w:val="auto"/>
          <w:vertAlign w:val="superscript"/>
        </w:rPr>
        <w:fldChar w:fldCharType="begin">
          <w:fldData xml:space="preserve">PEVuZE5vdGU+PENpdGU+PEF1dGhvcj5GZXJuYW5kZXotTWFyaW48L0F1dGhvcj48WWVhcj4yMDA2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</w:fldData>
        </w:fldChar>
      </w:r>
      <w:r w:rsidR="003A208B" w:rsidRPr="00E966E8">
        <w:rPr>
          <w:color w:val="auto"/>
          <w:vertAlign w:val="superscript"/>
        </w:rPr>
        <w:instrText xml:space="preserve"> ADDIN EN.CITE.DATA </w:instrText>
      </w:r>
      <w:r w:rsidR="003A208B" w:rsidRPr="00E966E8">
        <w:rPr>
          <w:color w:val="auto"/>
          <w:vertAlign w:val="superscript"/>
        </w:rPr>
      </w:r>
      <w:r w:rsidR="003A208B" w:rsidRPr="00E966E8">
        <w:rPr>
          <w:color w:val="auto"/>
          <w:vertAlign w:val="superscript"/>
        </w:rPr>
        <w:fldChar w:fldCharType="end"/>
      </w:r>
      <w:r w:rsidR="0092426C" w:rsidRPr="00E966E8">
        <w:rPr>
          <w:color w:val="auto"/>
          <w:vertAlign w:val="superscript"/>
        </w:rPr>
      </w:r>
      <w:r w:rsidR="0092426C" w:rsidRPr="00E966E8">
        <w:rPr>
          <w:color w:val="auto"/>
          <w:vertAlign w:val="superscript"/>
        </w:rPr>
        <w:fldChar w:fldCharType="separate"/>
      </w:r>
      <w:r w:rsidR="003A208B" w:rsidRPr="00E966E8">
        <w:rPr>
          <w:color w:val="auto"/>
          <w:vertAlign w:val="superscript"/>
        </w:rPr>
        <w:t>25,28</w:t>
      </w:r>
      <w:r w:rsidR="0092426C" w:rsidRPr="00E966E8">
        <w:rPr>
          <w:color w:val="auto"/>
          <w:vertAlign w:val="superscript"/>
        </w:rPr>
        <w:fldChar w:fldCharType="end"/>
      </w:r>
      <w:r w:rsidR="003125A2" w:rsidRPr="00E966E8">
        <w:rPr>
          <w:color w:val="auto"/>
          <w:vertAlign w:val="subscript"/>
        </w:rPr>
        <w:t>.</w:t>
      </w:r>
      <w:r w:rsidR="003125A2" w:rsidRPr="00E966E8">
        <w:rPr>
          <w:color w:val="auto"/>
          <w:vertAlign w:val="superscript"/>
        </w:rPr>
        <w:t xml:space="preserve"> </w:t>
      </w:r>
      <w:r w:rsidR="00046800" w:rsidRPr="00E966E8">
        <w:rPr>
          <w:color w:val="auto"/>
        </w:rPr>
        <w:t>T</w:t>
      </w:r>
      <w:r w:rsidR="00F83B64" w:rsidRPr="00E966E8">
        <w:rPr>
          <w:color w:val="auto"/>
        </w:rPr>
        <w:t>he ants</w:t>
      </w:r>
      <w:r w:rsidR="00A47BB4" w:rsidRPr="00E966E8">
        <w:rPr>
          <w:color w:val="auto"/>
        </w:rPr>
        <w:t xml:space="preserve"> may apply secretions from the metapleural glands </w:t>
      </w:r>
      <w:r w:rsidR="007F6DB4" w:rsidRPr="00E966E8">
        <w:rPr>
          <w:color w:val="auto"/>
        </w:rPr>
        <w:t>or</w:t>
      </w:r>
      <w:r w:rsidR="00F83B64" w:rsidRPr="00E966E8">
        <w:rPr>
          <w:color w:val="auto"/>
        </w:rPr>
        <w:t xml:space="preserve"> </w:t>
      </w:r>
      <w:r w:rsidR="00ED4D70" w:rsidRPr="00E966E8">
        <w:rPr>
          <w:color w:val="auto"/>
        </w:rPr>
        <w:t xml:space="preserve">transfer </w:t>
      </w:r>
      <w:r w:rsidR="00F83B64" w:rsidRPr="00E966E8">
        <w:rPr>
          <w:color w:val="auto"/>
        </w:rPr>
        <w:t>the spores to</w:t>
      </w:r>
      <w:r w:rsidR="00046800" w:rsidRPr="00E966E8">
        <w:rPr>
          <w:color w:val="auto"/>
        </w:rPr>
        <w:t xml:space="preserve"> </w:t>
      </w:r>
      <w:r w:rsidR="00F83B64" w:rsidRPr="00E966E8">
        <w:rPr>
          <w:color w:val="auto"/>
        </w:rPr>
        <w:t>the</w:t>
      </w:r>
      <w:r w:rsidR="00046800" w:rsidRPr="00E966E8">
        <w:rPr>
          <w:color w:val="auto"/>
        </w:rPr>
        <w:t xml:space="preserve"> </w:t>
      </w:r>
      <w:proofErr w:type="spellStart"/>
      <w:r w:rsidR="00046800" w:rsidRPr="00E966E8">
        <w:rPr>
          <w:color w:val="auto"/>
        </w:rPr>
        <w:t>infrabuccal</w:t>
      </w:r>
      <w:proofErr w:type="spellEnd"/>
      <w:r w:rsidR="00046800" w:rsidRPr="00E966E8">
        <w:rPr>
          <w:color w:val="auto"/>
        </w:rPr>
        <w:t xml:space="preserve"> pockets </w:t>
      </w:r>
      <w:r w:rsidR="007F6DB4" w:rsidRPr="00E966E8">
        <w:rPr>
          <w:color w:val="auto"/>
        </w:rPr>
        <w:t>(</w:t>
      </w:r>
      <w:r w:rsidR="00ED4D70" w:rsidRPr="00E966E8">
        <w:rPr>
          <w:color w:val="auto"/>
        </w:rPr>
        <w:t xml:space="preserve">an </w:t>
      </w:r>
      <w:r w:rsidR="00046800" w:rsidRPr="00E966E8">
        <w:rPr>
          <w:color w:val="auto"/>
        </w:rPr>
        <w:t>oral cavity</w:t>
      </w:r>
      <w:r w:rsidR="007F6DB4" w:rsidRPr="00E966E8">
        <w:rPr>
          <w:color w:val="auto"/>
        </w:rPr>
        <w:t>)</w:t>
      </w:r>
      <w:r w:rsidR="00B7695B" w:rsidRPr="00E966E8">
        <w:rPr>
          <w:color w:val="auto"/>
        </w:rPr>
        <w:t xml:space="preserve">, </w:t>
      </w:r>
      <w:r w:rsidR="00B7695B" w:rsidRPr="00E966E8">
        <w:rPr>
          <w:color w:val="000000" w:themeColor="text1"/>
        </w:rPr>
        <w:t>where they are mixed</w:t>
      </w:r>
      <w:r w:rsidR="00046800" w:rsidRPr="00E966E8">
        <w:rPr>
          <w:color w:val="000000" w:themeColor="text1"/>
        </w:rPr>
        <w:t xml:space="preserve"> </w:t>
      </w:r>
      <w:r w:rsidR="00B7695B" w:rsidRPr="00E966E8">
        <w:rPr>
          <w:color w:val="000000" w:themeColor="text1"/>
        </w:rPr>
        <w:t>with a chemical cocktail</w:t>
      </w:r>
      <w:r w:rsidR="00A47BB4" w:rsidRPr="00E966E8">
        <w:rPr>
          <w:color w:val="000000" w:themeColor="text1"/>
        </w:rPr>
        <w:t xml:space="preserve"> containing metapl</w:t>
      </w:r>
      <w:r w:rsidR="00C45E1E" w:rsidRPr="00E966E8">
        <w:rPr>
          <w:color w:val="000000" w:themeColor="text1"/>
        </w:rPr>
        <w:t>e</w:t>
      </w:r>
      <w:r w:rsidR="00A47BB4" w:rsidRPr="00E966E8">
        <w:rPr>
          <w:color w:val="000000" w:themeColor="text1"/>
        </w:rPr>
        <w:t xml:space="preserve">ural </w:t>
      </w:r>
      <w:r w:rsidR="00AB58A3" w:rsidRPr="00E966E8">
        <w:rPr>
          <w:color w:val="000000" w:themeColor="text1"/>
        </w:rPr>
        <w:t xml:space="preserve">and labial gland </w:t>
      </w:r>
      <w:r w:rsidR="00A47BB4" w:rsidRPr="00E966E8">
        <w:rPr>
          <w:color w:val="000000" w:themeColor="text1"/>
        </w:rPr>
        <w:t>secretions</w:t>
      </w:r>
      <w:r w:rsidR="005B720F" w:rsidRPr="00E966E8">
        <w:rPr>
          <w:color w:val="000000" w:themeColor="text1"/>
          <w:vertAlign w:val="superscript"/>
        </w:rPr>
        <w:fldChar w:fldCharType="begin">
          <w:fldData xml:space="preserve">PEVuZE5vdGU+PENpdGU+PEF1dGhvcj5GZXJuYW5kZXotTWFyaW48L0F1dGhvcj48WWVhcj4yMDE1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=
</w:fldData>
        </w:fldChar>
      </w:r>
      <w:r w:rsidR="003A208B" w:rsidRPr="00E966E8">
        <w:rPr>
          <w:color w:val="000000" w:themeColor="text1"/>
          <w:vertAlign w:val="superscript"/>
        </w:rPr>
        <w:instrText xml:space="preserve"> ADDIN EN.CITE </w:instrText>
      </w:r>
      <w:r w:rsidR="003A208B" w:rsidRPr="00E966E8">
        <w:rPr>
          <w:color w:val="000000" w:themeColor="text1"/>
          <w:vertAlign w:val="superscript"/>
        </w:rPr>
        <w:fldChar w:fldCharType="begin">
          <w:fldData xml:space="preserve">PEVuZE5vdGU+PENpdGU+PEF1dGhvcj5GZXJuYW5kZXotTWFyaW48L0F1dGhvcj48WWVhcj4yMDE1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=
</w:fldData>
        </w:fldChar>
      </w:r>
      <w:r w:rsidR="003A208B" w:rsidRPr="00E966E8">
        <w:rPr>
          <w:color w:val="000000" w:themeColor="text1"/>
          <w:vertAlign w:val="superscript"/>
        </w:rPr>
        <w:instrText xml:space="preserve"> ADDIN EN.CITE.DATA </w:instrText>
      </w:r>
      <w:r w:rsidR="003A208B" w:rsidRPr="00E966E8">
        <w:rPr>
          <w:color w:val="000000" w:themeColor="text1"/>
          <w:vertAlign w:val="superscript"/>
        </w:rPr>
      </w:r>
      <w:r w:rsidR="003A208B" w:rsidRPr="00E966E8">
        <w:rPr>
          <w:color w:val="000000" w:themeColor="text1"/>
          <w:vertAlign w:val="superscript"/>
        </w:rPr>
        <w:fldChar w:fldCharType="end"/>
      </w:r>
      <w:r w:rsidR="005B720F" w:rsidRPr="00E966E8">
        <w:rPr>
          <w:color w:val="000000" w:themeColor="text1"/>
          <w:vertAlign w:val="superscript"/>
        </w:rPr>
      </w:r>
      <w:r w:rsidR="005B720F" w:rsidRPr="00E966E8">
        <w:rPr>
          <w:color w:val="000000" w:themeColor="text1"/>
          <w:vertAlign w:val="superscript"/>
        </w:rPr>
        <w:fldChar w:fldCharType="separate"/>
      </w:r>
      <w:r w:rsidR="003A208B" w:rsidRPr="00E966E8">
        <w:rPr>
          <w:color w:val="000000" w:themeColor="text1"/>
          <w:vertAlign w:val="superscript"/>
        </w:rPr>
        <w:t>26</w:t>
      </w:r>
      <w:r w:rsidR="005B720F" w:rsidRPr="00E966E8">
        <w:rPr>
          <w:color w:val="000000" w:themeColor="text1"/>
          <w:vertAlign w:val="superscript"/>
        </w:rPr>
        <w:fldChar w:fldCharType="end"/>
      </w:r>
      <w:r w:rsidR="00FC15BA" w:rsidRPr="00E966E8">
        <w:rPr>
          <w:color w:val="000000" w:themeColor="text1"/>
        </w:rPr>
        <w:t>.</w:t>
      </w:r>
      <w:r w:rsidR="00AB4A53" w:rsidRPr="00E966E8">
        <w:rPr>
          <w:color w:val="000000" w:themeColor="text1"/>
        </w:rPr>
        <w:t xml:space="preserve"> There are more than 20 </w:t>
      </w:r>
      <w:r w:rsidR="00F83B64" w:rsidRPr="00E966E8">
        <w:rPr>
          <w:color w:val="000000" w:themeColor="text1"/>
        </w:rPr>
        <w:t xml:space="preserve">known </w:t>
      </w:r>
      <w:r w:rsidR="00AB4A53" w:rsidRPr="00E966E8">
        <w:rPr>
          <w:color w:val="000000" w:themeColor="text1"/>
        </w:rPr>
        <w:t>compounds in the</w:t>
      </w:r>
      <w:r w:rsidR="007E0A4D" w:rsidRPr="00E966E8">
        <w:rPr>
          <w:color w:val="000000" w:themeColor="text1"/>
        </w:rPr>
        <w:t>se</w:t>
      </w:r>
      <w:r w:rsidR="00AB4A53" w:rsidRPr="00E966E8">
        <w:rPr>
          <w:color w:val="000000" w:themeColor="text1"/>
        </w:rPr>
        <w:t xml:space="preserve"> glands</w:t>
      </w:r>
      <w:r w:rsidR="007E0A4D" w:rsidRPr="00E966E8">
        <w:rPr>
          <w:color w:val="000000" w:themeColor="text1"/>
        </w:rPr>
        <w:t>, including</w:t>
      </w:r>
      <w:r w:rsidR="005E7671" w:rsidRPr="00E966E8">
        <w:t xml:space="preserve"> </w:t>
      </w:r>
      <w:r w:rsidR="005E7671" w:rsidRPr="00EA2959">
        <w:rPr>
          <w:rFonts w:asciiTheme="minorHAnsi" w:hAnsiTheme="minorHAnsi" w:cstheme="minorHAnsi"/>
          <w:iCs/>
          <w:color w:val="auto"/>
        </w:rPr>
        <w:t>γ</w:t>
      </w:r>
      <w:r w:rsidR="005E7671" w:rsidRPr="00EA2959">
        <w:rPr>
          <w:rFonts w:asciiTheme="minorHAnsi" w:hAnsiTheme="minorHAnsi" w:cstheme="minorHAnsi"/>
          <w:color w:val="auto"/>
        </w:rPr>
        <w:t>-</w:t>
      </w:r>
      <w:r w:rsidR="00AB4A53" w:rsidRPr="00E966E8">
        <w:rPr>
          <w:color w:val="000000" w:themeColor="text1"/>
        </w:rPr>
        <w:t xml:space="preserve">keto-, carboxylic- and </w:t>
      </w:r>
      <w:proofErr w:type="spellStart"/>
      <w:r w:rsidR="00AB4A53" w:rsidRPr="00E966E8">
        <w:rPr>
          <w:color w:val="000000" w:themeColor="text1"/>
        </w:rPr>
        <w:t>indoleactic</w:t>
      </w:r>
      <w:proofErr w:type="spellEnd"/>
      <w:r w:rsidR="00AB4A53" w:rsidRPr="00E966E8">
        <w:rPr>
          <w:color w:val="000000" w:themeColor="text1"/>
        </w:rPr>
        <w:t xml:space="preserve"> acids</w:t>
      </w:r>
      <w:r w:rsidR="005B720F" w:rsidRPr="00E966E8">
        <w:rPr>
          <w:color w:val="000000" w:themeColor="text1"/>
        </w:rPr>
        <w:fldChar w:fldCharType="begin">
          <w:fldData xml:space="preserve">PEVuZE5vdGU+PENpdGU+PEF1dGhvcj5Cb3Q8L0F1dGhvcj48WWVhcj4yMDAyPC9ZZWFyPjxSZWNO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=
</w:fldData>
        </w:fldChar>
      </w:r>
      <w:r w:rsidR="00906A93" w:rsidRPr="00E966E8">
        <w:rPr>
          <w:color w:val="000000" w:themeColor="text1"/>
        </w:rPr>
        <w:instrText xml:space="preserve"> ADDIN EN.CITE </w:instrText>
      </w:r>
      <w:r w:rsidR="00906A93" w:rsidRPr="00E966E8">
        <w:rPr>
          <w:color w:val="000000" w:themeColor="text1"/>
        </w:rPr>
        <w:fldChar w:fldCharType="begin">
          <w:fldData xml:space="preserve">PEVuZE5vdGU+PENpdGU+PEF1dGhvcj5Cb3Q8L0F1dGhvcj48WWVhcj4yMDAyPC9ZZWFyPjxSZWNO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=
</w:fldData>
        </w:fldChar>
      </w:r>
      <w:r w:rsidR="00906A93" w:rsidRPr="00E966E8">
        <w:rPr>
          <w:color w:val="000000" w:themeColor="text1"/>
        </w:rPr>
        <w:instrText xml:space="preserve"> ADDIN EN.CITE.DATA </w:instrText>
      </w:r>
      <w:r w:rsidR="00906A93" w:rsidRPr="00E966E8">
        <w:rPr>
          <w:color w:val="000000" w:themeColor="text1"/>
        </w:rPr>
      </w:r>
      <w:r w:rsidR="00906A93" w:rsidRPr="00E966E8">
        <w:rPr>
          <w:color w:val="000000" w:themeColor="text1"/>
        </w:rPr>
        <w:fldChar w:fldCharType="end"/>
      </w:r>
      <w:r w:rsidR="005B720F" w:rsidRPr="00E966E8">
        <w:rPr>
          <w:color w:val="000000" w:themeColor="text1"/>
        </w:rPr>
      </w:r>
      <w:r w:rsidR="005B720F" w:rsidRPr="00E966E8">
        <w:rPr>
          <w:color w:val="000000" w:themeColor="text1"/>
        </w:rPr>
        <w:fldChar w:fldCharType="separate"/>
      </w:r>
      <w:r w:rsidR="00906A93" w:rsidRPr="00E966E8">
        <w:rPr>
          <w:color w:val="000000" w:themeColor="text1"/>
          <w:vertAlign w:val="superscript"/>
        </w:rPr>
        <w:t>3</w:t>
      </w:r>
      <w:r w:rsidR="005B720F" w:rsidRPr="00E966E8">
        <w:rPr>
          <w:color w:val="000000" w:themeColor="text1"/>
        </w:rPr>
        <w:fldChar w:fldCharType="end"/>
      </w:r>
      <w:r w:rsidR="00AB4A53" w:rsidRPr="00E966E8">
        <w:rPr>
          <w:color w:val="000000" w:themeColor="text1"/>
        </w:rPr>
        <w:t xml:space="preserve">. These </w:t>
      </w:r>
      <w:r w:rsidR="0092426C" w:rsidRPr="00E966E8">
        <w:rPr>
          <w:color w:val="auto"/>
        </w:rPr>
        <w:t>are actively applied</w:t>
      </w:r>
      <w:r w:rsidR="0092426C" w:rsidRPr="00E966E8">
        <w:rPr>
          <w:color w:val="auto"/>
        </w:rPr>
        <w:fldChar w:fldCharType="begin">
          <w:fldData xml:space="preserve">PEVuZE5vdGU+PENpdGU+PEF1dGhvcj5GZXJuYW5kZXotTWFyaW48L0F1dGhvcj48WWVhcj4yMDA2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</w:fldData>
        </w:fldChar>
      </w:r>
      <w:r w:rsidR="003A208B" w:rsidRPr="00E966E8">
        <w:rPr>
          <w:color w:val="auto"/>
        </w:rPr>
        <w:instrText xml:space="preserve"> ADDIN EN.CITE </w:instrText>
      </w:r>
      <w:r w:rsidR="003A208B" w:rsidRPr="00E966E8">
        <w:rPr>
          <w:color w:val="auto"/>
        </w:rPr>
        <w:fldChar w:fldCharType="begin">
          <w:fldData xml:space="preserve">PEVuZE5vdGU+PENpdGU+PEF1dGhvcj5GZXJuYW5kZXotTWFyaW48L0F1dGhvcj48WWVhcj4yMDA2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</w:fldData>
        </w:fldChar>
      </w:r>
      <w:r w:rsidR="003A208B" w:rsidRPr="00E966E8">
        <w:rPr>
          <w:color w:val="auto"/>
        </w:rPr>
        <w:instrText xml:space="preserve"> ADDIN EN.CITE.DATA </w:instrText>
      </w:r>
      <w:r w:rsidR="003A208B" w:rsidRPr="00E966E8">
        <w:rPr>
          <w:color w:val="auto"/>
        </w:rPr>
      </w:r>
      <w:r w:rsidR="003A208B" w:rsidRPr="00E966E8">
        <w:rPr>
          <w:color w:val="auto"/>
        </w:rPr>
        <w:fldChar w:fldCharType="end"/>
      </w:r>
      <w:r w:rsidR="0092426C" w:rsidRPr="00E966E8">
        <w:rPr>
          <w:color w:val="auto"/>
        </w:rPr>
      </w:r>
      <w:r w:rsidR="0092426C" w:rsidRPr="00E966E8">
        <w:rPr>
          <w:color w:val="auto"/>
        </w:rPr>
        <w:fldChar w:fldCharType="separate"/>
      </w:r>
      <w:r w:rsidR="003A208B" w:rsidRPr="00E966E8">
        <w:rPr>
          <w:color w:val="auto"/>
          <w:vertAlign w:val="superscript"/>
        </w:rPr>
        <w:t>25</w:t>
      </w:r>
      <w:r w:rsidR="0092426C" w:rsidRPr="00E966E8">
        <w:rPr>
          <w:color w:val="auto"/>
        </w:rPr>
        <w:fldChar w:fldCharType="end"/>
      </w:r>
      <w:r w:rsidR="0092426C" w:rsidRPr="00E966E8">
        <w:rPr>
          <w:color w:val="auto"/>
        </w:rPr>
        <w:t xml:space="preserve">, </w:t>
      </w:r>
      <w:r w:rsidR="00AB4A53" w:rsidRPr="00E966E8">
        <w:rPr>
          <w:color w:val="000000" w:themeColor="text1"/>
        </w:rPr>
        <w:lastRenderedPageBreak/>
        <w:t>have antibiotic, fungistatic and fungicidal properties</w:t>
      </w:r>
      <w:r w:rsidR="005B720F" w:rsidRPr="00E966E8">
        <w:rPr>
          <w:color w:val="000000" w:themeColor="text1"/>
        </w:rPr>
        <w:fldChar w:fldCharType="begin">
          <w:fldData xml:space="preserve">PEVuZE5vdGU+PENpdGU+PEF1dGhvcj5PcnRpdXMtTGVjaG5lcjwvQXV0aG9yPjxZZWFyPjIwMDA8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==
</w:fldData>
        </w:fldChar>
      </w:r>
      <w:r w:rsidR="003A208B" w:rsidRPr="00E966E8">
        <w:rPr>
          <w:color w:val="000000" w:themeColor="text1"/>
        </w:rPr>
        <w:instrText xml:space="preserve"> ADDIN EN.CITE </w:instrText>
      </w:r>
      <w:r w:rsidR="003A208B" w:rsidRPr="00E966E8">
        <w:rPr>
          <w:color w:val="000000" w:themeColor="text1"/>
        </w:rPr>
        <w:fldChar w:fldCharType="begin">
          <w:fldData xml:space="preserve">PEVuZE5vdGU+PENpdGU+PEF1dGhvcj5PcnRpdXMtTGVjaG5lcjwvQXV0aG9yPjxZZWFyPjIwMDA8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==
</w:fldData>
        </w:fldChar>
      </w:r>
      <w:r w:rsidR="003A208B" w:rsidRPr="00E966E8">
        <w:rPr>
          <w:color w:val="000000" w:themeColor="text1"/>
        </w:rPr>
        <w:instrText xml:space="preserve"> ADDIN EN.CITE.DATA </w:instrText>
      </w:r>
      <w:r w:rsidR="003A208B" w:rsidRPr="00E966E8">
        <w:rPr>
          <w:color w:val="000000" w:themeColor="text1"/>
        </w:rPr>
      </w:r>
      <w:r w:rsidR="003A208B" w:rsidRPr="00E966E8">
        <w:rPr>
          <w:color w:val="000000" w:themeColor="text1"/>
        </w:rPr>
        <w:fldChar w:fldCharType="end"/>
      </w:r>
      <w:r w:rsidR="005B720F" w:rsidRPr="00E966E8">
        <w:rPr>
          <w:color w:val="000000" w:themeColor="text1"/>
        </w:rPr>
      </w:r>
      <w:r w:rsidR="005B720F" w:rsidRPr="00E966E8">
        <w:rPr>
          <w:color w:val="000000" w:themeColor="text1"/>
        </w:rPr>
        <w:fldChar w:fldCharType="separate"/>
      </w:r>
      <w:r w:rsidR="003A208B" w:rsidRPr="00E966E8">
        <w:rPr>
          <w:color w:val="000000" w:themeColor="text1"/>
          <w:vertAlign w:val="superscript"/>
        </w:rPr>
        <w:t>29</w:t>
      </w:r>
      <w:r w:rsidR="005B720F" w:rsidRPr="00E966E8">
        <w:rPr>
          <w:color w:val="000000" w:themeColor="text1"/>
        </w:rPr>
        <w:fldChar w:fldCharType="end"/>
      </w:r>
      <w:r w:rsidR="0092426C" w:rsidRPr="00E966E8">
        <w:rPr>
          <w:color w:val="000000" w:themeColor="text1"/>
        </w:rPr>
        <w:t xml:space="preserve">, and </w:t>
      </w:r>
      <w:r w:rsidR="0092426C" w:rsidRPr="00E966E8">
        <w:rPr>
          <w:color w:val="auto"/>
        </w:rPr>
        <w:t xml:space="preserve">can </w:t>
      </w:r>
      <w:r w:rsidR="00AB4A53" w:rsidRPr="00E966E8">
        <w:rPr>
          <w:color w:val="000000" w:themeColor="text1"/>
        </w:rPr>
        <w:t>inhibit</w:t>
      </w:r>
      <w:r w:rsidR="00451F42" w:rsidRPr="00E966E8">
        <w:rPr>
          <w:i/>
          <w:color w:val="000000" w:themeColor="text1"/>
        </w:rPr>
        <w:t xml:space="preserve"> </w:t>
      </w:r>
      <w:proofErr w:type="spellStart"/>
      <w:r w:rsidR="00986449" w:rsidRPr="00E966E8">
        <w:rPr>
          <w:i/>
          <w:color w:val="000000" w:themeColor="text1"/>
        </w:rPr>
        <w:t>Escovopsis</w:t>
      </w:r>
      <w:proofErr w:type="spellEnd"/>
      <w:r w:rsidR="00F23528" w:rsidRPr="00E966E8">
        <w:rPr>
          <w:color w:val="000000" w:themeColor="text1"/>
        </w:rPr>
        <w:t xml:space="preserve"> </w:t>
      </w:r>
      <w:r w:rsidR="00AB4A53" w:rsidRPr="00E966E8">
        <w:rPr>
          <w:color w:val="000000" w:themeColor="text1"/>
        </w:rPr>
        <w:t>spore</w:t>
      </w:r>
      <w:r w:rsidR="007E0A4D" w:rsidRPr="00E966E8">
        <w:rPr>
          <w:color w:val="000000" w:themeColor="text1"/>
        </w:rPr>
        <w:t xml:space="preserve"> </w:t>
      </w:r>
      <w:r w:rsidR="00AB4A53" w:rsidRPr="00E966E8">
        <w:rPr>
          <w:color w:val="000000" w:themeColor="text1"/>
        </w:rPr>
        <w:t>germinati</w:t>
      </w:r>
      <w:r w:rsidR="007E0A4D" w:rsidRPr="00E966E8">
        <w:rPr>
          <w:color w:val="000000" w:themeColor="text1"/>
        </w:rPr>
        <w:t>on</w:t>
      </w:r>
      <w:r w:rsidR="005B720F" w:rsidRPr="00E966E8">
        <w:rPr>
          <w:color w:val="000000" w:themeColor="text1"/>
        </w:rPr>
        <w:fldChar w:fldCharType="begin">
          <w:fldData xml:space="preserve">PEVuZE5vdGU+PENpdGU+PEF1dGhvcj5Qb3Vsc2VuPC9BdXRob3I+PFllYXI+MjAwMjwvWWVhcj48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</w:fldData>
        </w:fldChar>
      </w:r>
      <w:r w:rsidR="003A208B" w:rsidRPr="00E966E8">
        <w:rPr>
          <w:color w:val="000000" w:themeColor="text1"/>
        </w:rPr>
        <w:instrText xml:space="preserve"> ADDIN EN.CITE </w:instrText>
      </w:r>
      <w:r w:rsidR="003A208B" w:rsidRPr="00E966E8">
        <w:rPr>
          <w:color w:val="000000" w:themeColor="text1"/>
        </w:rPr>
        <w:fldChar w:fldCharType="begin">
          <w:fldData xml:space="preserve">PEVuZE5vdGU+PENpdGU+PEF1dGhvcj5Qb3Vsc2VuPC9BdXRob3I+PFllYXI+MjAwMjwvWWVhcj48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</w:fldData>
        </w:fldChar>
      </w:r>
      <w:r w:rsidR="003A208B" w:rsidRPr="00E966E8">
        <w:rPr>
          <w:color w:val="000000" w:themeColor="text1"/>
        </w:rPr>
        <w:instrText xml:space="preserve"> ADDIN EN.CITE.DATA </w:instrText>
      </w:r>
      <w:r w:rsidR="003A208B" w:rsidRPr="00E966E8">
        <w:rPr>
          <w:color w:val="000000" w:themeColor="text1"/>
        </w:rPr>
      </w:r>
      <w:r w:rsidR="003A208B" w:rsidRPr="00E966E8">
        <w:rPr>
          <w:color w:val="000000" w:themeColor="text1"/>
        </w:rPr>
        <w:fldChar w:fldCharType="end"/>
      </w:r>
      <w:r w:rsidR="005B720F" w:rsidRPr="00E966E8">
        <w:rPr>
          <w:color w:val="000000" w:themeColor="text1"/>
        </w:rPr>
      </w:r>
      <w:r w:rsidR="005B720F" w:rsidRPr="00E966E8">
        <w:rPr>
          <w:color w:val="000000" w:themeColor="text1"/>
        </w:rPr>
        <w:fldChar w:fldCharType="separate"/>
      </w:r>
      <w:r w:rsidR="003A208B" w:rsidRPr="00E966E8">
        <w:rPr>
          <w:color w:val="000000" w:themeColor="text1"/>
          <w:vertAlign w:val="superscript"/>
        </w:rPr>
        <w:t>30</w:t>
      </w:r>
      <w:r w:rsidR="005B720F" w:rsidRPr="00E966E8">
        <w:rPr>
          <w:color w:val="000000" w:themeColor="text1"/>
        </w:rPr>
        <w:fldChar w:fldCharType="end"/>
      </w:r>
      <w:r w:rsidR="00AB4A53" w:rsidRPr="00E966E8">
        <w:rPr>
          <w:color w:val="000000" w:themeColor="text1"/>
        </w:rPr>
        <w:t xml:space="preserve">. </w:t>
      </w:r>
      <w:r w:rsidR="00B930D8" w:rsidRPr="00E966E8">
        <w:rPr>
          <w:color w:val="000000" w:themeColor="text1"/>
        </w:rPr>
        <w:t>S</w:t>
      </w:r>
      <w:r w:rsidR="00A73613" w:rsidRPr="00E966E8">
        <w:rPr>
          <w:color w:val="000000" w:themeColor="text1"/>
        </w:rPr>
        <w:t xml:space="preserve">pores </w:t>
      </w:r>
      <w:r w:rsidR="00ED4D70" w:rsidRPr="00E966E8">
        <w:rPr>
          <w:color w:val="000000" w:themeColor="text1"/>
        </w:rPr>
        <w:t xml:space="preserve">stored in the </w:t>
      </w:r>
      <w:proofErr w:type="spellStart"/>
      <w:r w:rsidR="00ED4D70" w:rsidRPr="00E966E8">
        <w:rPr>
          <w:color w:val="000000" w:themeColor="text1"/>
        </w:rPr>
        <w:t>infrabuccal</w:t>
      </w:r>
      <w:proofErr w:type="spellEnd"/>
      <w:r w:rsidR="00ED4D70" w:rsidRPr="00E966E8">
        <w:rPr>
          <w:color w:val="000000" w:themeColor="text1"/>
        </w:rPr>
        <w:t xml:space="preserve"> pocket </w:t>
      </w:r>
      <w:r w:rsidR="00A73613" w:rsidRPr="00E966E8">
        <w:rPr>
          <w:color w:val="000000" w:themeColor="text1"/>
        </w:rPr>
        <w:t xml:space="preserve">are </w:t>
      </w:r>
      <w:r w:rsidR="00046800" w:rsidRPr="00E966E8">
        <w:rPr>
          <w:color w:val="000000" w:themeColor="text1"/>
        </w:rPr>
        <w:t>later expelled outside</w:t>
      </w:r>
      <w:r w:rsidR="00B930D8" w:rsidRPr="00E966E8">
        <w:rPr>
          <w:color w:val="000000" w:themeColor="text1"/>
        </w:rPr>
        <w:t xml:space="preserve"> </w:t>
      </w:r>
      <w:r w:rsidR="00046800" w:rsidRPr="00E966E8">
        <w:rPr>
          <w:color w:val="000000" w:themeColor="text1"/>
        </w:rPr>
        <w:t>the colony</w:t>
      </w:r>
      <w:r w:rsidR="00993F2B" w:rsidRPr="00E966E8">
        <w:rPr>
          <w:color w:val="000000" w:themeColor="text1"/>
        </w:rPr>
        <w:fldChar w:fldCharType="begin">
          <w:fldData xml:space="preserve">PEVuZE5vdGU+PENpdGU+PEF1dGhvcj5Cb3Q8L0F1dGhvcj48WWVhcj4yMDAxPC9ZZWFyPjxSZWNO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</w:fldData>
        </w:fldChar>
      </w:r>
      <w:r w:rsidR="003A208B" w:rsidRPr="00E966E8">
        <w:rPr>
          <w:color w:val="000000" w:themeColor="text1"/>
        </w:rPr>
        <w:instrText xml:space="preserve"> ADDIN EN.CITE </w:instrText>
      </w:r>
      <w:r w:rsidR="003A208B" w:rsidRPr="00E966E8">
        <w:rPr>
          <w:color w:val="000000" w:themeColor="text1"/>
        </w:rPr>
        <w:fldChar w:fldCharType="begin">
          <w:fldData xml:space="preserve">PEVuZE5vdGU+PENpdGU+PEF1dGhvcj5Cb3Q8L0F1dGhvcj48WWVhcj4yMDAxPC9ZZWFyPjxSZWNO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</w:fldData>
        </w:fldChar>
      </w:r>
      <w:r w:rsidR="003A208B" w:rsidRPr="00E966E8">
        <w:rPr>
          <w:color w:val="000000" w:themeColor="text1"/>
        </w:rPr>
        <w:instrText xml:space="preserve"> ADDIN EN.CITE.DATA </w:instrText>
      </w:r>
      <w:r w:rsidR="003A208B" w:rsidRPr="00E966E8">
        <w:rPr>
          <w:color w:val="000000" w:themeColor="text1"/>
        </w:rPr>
      </w:r>
      <w:r w:rsidR="003A208B" w:rsidRPr="00E966E8">
        <w:rPr>
          <w:color w:val="000000" w:themeColor="text1"/>
        </w:rPr>
        <w:fldChar w:fldCharType="end"/>
      </w:r>
      <w:r w:rsidR="00993F2B" w:rsidRPr="00E966E8">
        <w:rPr>
          <w:color w:val="000000" w:themeColor="text1"/>
        </w:rPr>
      </w:r>
      <w:r w:rsidR="00993F2B" w:rsidRPr="00E966E8">
        <w:rPr>
          <w:color w:val="000000" w:themeColor="text1"/>
        </w:rPr>
        <w:fldChar w:fldCharType="separate"/>
      </w:r>
      <w:r w:rsidR="003A208B" w:rsidRPr="00E966E8">
        <w:rPr>
          <w:color w:val="000000" w:themeColor="text1"/>
          <w:vertAlign w:val="superscript"/>
        </w:rPr>
        <w:t>31,32</w:t>
      </w:r>
      <w:r w:rsidR="00993F2B" w:rsidRPr="00E966E8">
        <w:rPr>
          <w:color w:val="000000" w:themeColor="text1"/>
        </w:rPr>
        <w:fldChar w:fldCharType="end"/>
      </w:r>
      <w:r w:rsidR="00046800" w:rsidRPr="00E966E8">
        <w:rPr>
          <w:color w:val="000000" w:themeColor="text1"/>
        </w:rPr>
        <w:t>.</w:t>
      </w:r>
      <w:r w:rsidR="00942EA2" w:rsidRPr="00E966E8">
        <w:rPr>
          <w:color w:val="000000" w:themeColor="text1"/>
        </w:rPr>
        <w:t xml:space="preserve"> </w:t>
      </w:r>
      <w:r w:rsidR="00DB59B9" w:rsidRPr="00E966E8">
        <w:rPr>
          <w:color w:val="000000" w:themeColor="text1"/>
        </w:rPr>
        <w:t xml:space="preserve">Most </w:t>
      </w:r>
      <w:r w:rsidR="00603DB6" w:rsidRPr="00E966E8">
        <w:rPr>
          <w:color w:val="000000" w:themeColor="text1"/>
        </w:rPr>
        <w:t xml:space="preserve">of this </w:t>
      </w:r>
      <w:r w:rsidR="00E0788E" w:rsidRPr="00E966E8">
        <w:rPr>
          <w:color w:val="000000" w:themeColor="text1"/>
        </w:rPr>
        <w:t xml:space="preserve">fungus </w:t>
      </w:r>
      <w:r w:rsidR="00DB59B9" w:rsidRPr="00E966E8">
        <w:rPr>
          <w:color w:val="000000" w:themeColor="text1"/>
        </w:rPr>
        <w:t xml:space="preserve">grooming </w:t>
      </w:r>
      <w:r w:rsidR="0092426C" w:rsidRPr="00E966E8">
        <w:rPr>
          <w:color w:val="000000" w:themeColor="text1"/>
        </w:rPr>
        <w:t xml:space="preserve">following early-stage detection </w:t>
      </w:r>
      <w:r w:rsidR="00DB59B9" w:rsidRPr="00E966E8">
        <w:rPr>
          <w:color w:val="000000" w:themeColor="text1"/>
        </w:rPr>
        <w:t>is carried out by minor workers</w:t>
      </w:r>
      <w:r w:rsidR="00993F2B" w:rsidRPr="00E966E8">
        <w:rPr>
          <w:color w:val="000000" w:themeColor="text1"/>
          <w:vertAlign w:val="superscript"/>
        </w:rPr>
        <w:fldChar w:fldCharType="begin">
          <w:fldData xml:space="preserve">PEVuZE5vdGU+PENpdGU+PEF1dGhvcj5DdXJyaWU8L0F1dGhvcj48WWVhcj4yMDAxPC9ZZWFyPjxS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</w:fldData>
        </w:fldChar>
      </w:r>
      <w:r w:rsidR="003A208B" w:rsidRPr="00E966E8">
        <w:rPr>
          <w:color w:val="000000" w:themeColor="text1"/>
          <w:vertAlign w:val="superscript"/>
        </w:rPr>
        <w:instrText xml:space="preserve"> ADDIN EN.CITE </w:instrText>
      </w:r>
      <w:r w:rsidR="003A208B" w:rsidRPr="00E966E8">
        <w:rPr>
          <w:color w:val="000000" w:themeColor="text1"/>
          <w:vertAlign w:val="superscript"/>
        </w:rPr>
        <w:fldChar w:fldCharType="begin">
          <w:fldData xml:space="preserve">PEVuZE5vdGU+PENpdGU+PEF1dGhvcj5DdXJyaWU8L0F1dGhvcj48WWVhcj4yMDAxPC9ZZWFyPjxS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</w:fldData>
        </w:fldChar>
      </w:r>
      <w:r w:rsidR="003A208B" w:rsidRPr="00E966E8">
        <w:rPr>
          <w:color w:val="000000" w:themeColor="text1"/>
          <w:vertAlign w:val="superscript"/>
        </w:rPr>
        <w:instrText xml:space="preserve"> ADDIN EN.CITE.DATA </w:instrText>
      </w:r>
      <w:r w:rsidR="003A208B" w:rsidRPr="00E966E8">
        <w:rPr>
          <w:color w:val="000000" w:themeColor="text1"/>
          <w:vertAlign w:val="superscript"/>
        </w:rPr>
      </w:r>
      <w:r w:rsidR="003A208B" w:rsidRPr="00E966E8">
        <w:rPr>
          <w:color w:val="000000" w:themeColor="text1"/>
          <w:vertAlign w:val="superscript"/>
        </w:rPr>
        <w:fldChar w:fldCharType="end"/>
      </w:r>
      <w:r w:rsidR="00993F2B" w:rsidRPr="00E966E8">
        <w:rPr>
          <w:color w:val="000000" w:themeColor="text1"/>
          <w:vertAlign w:val="superscript"/>
        </w:rPr>
      </w:r>
      <w:r w:rsidR="00993F2B" w:rsidRPr="00E966E8">
        <w:rPr>
          <w:color w:val="000000" w:themeColor="text1"/>
          <w:vertAlign w:val="superscript"/>
        </w:rPr>
        <w:fldChar w:fldCharType="separate"/>
      </w:r>
      <w:r w:rsidR="003A208B" w:rsidRPr="00E966E8">
        <w:rPr>
          <w:color w:val="000000" w:themeColor="text1"/>
          <w:vertAlign w:val="superscript"/>
        </w:rPr>
        <w:t>28,33</w:t>
      </w:r>
      <w:r w:rsidR="00993F2B" w:rsidRPr="00E966E8">
        <w:rPr>
          <w:color w:val="000000" w:themeColor="text1"/>
          <w:vertAlign w:val="superscript"/>
        </w:rPr>
        <w:fldChar w:fldCharType="end"/>
      </w:r>
      <w:r w:rsidR="00DB59B9" w:rsidRPr="00E966E8">
        <w:rPr>
          <w:color w:val="000000" w:themeColor="text1"/>
        </w:rPr>
        <w:t>.</w:t>
      </w:r>
      <w:r w:rsidR="0097502A" w:rsidRPr="00E966E8">
        <w:rPr>
          <w:color w:val="000000" w:themeColor="text1"/>
        </w:rPr>
        <w:t xml:space="preserve"> </w:t>
      </w:r>
      <w:r w:rsidR="00ED4D70" w:rsidRPr="00E966E8">
        <w:rPr>
          <w:color w:val="000000" w:themeColor="text1"/>
        </w:rPr>
        <w:t>However, i</w:t>
      </w:r>
      <w:r w:rsidR="00DB59B9" w:rsidRPr="00E966E8">
        <w:rPr>
          <w:color w:val="000000" w:themeColor="text1"/>
        </w:rPr>
        <w:t xml:space="preserve">f a pathogen </w:t>
      </w:r>
      <w:r w:rsidR="00DE777B" w:rsidRPr="00E966E8">
        <w:rPr>
          <w:color w:val="000000" w:themeColor="text1"/>
        </w:rPr>
        <w:t xml:space="preserve">manages to </w:t>
      </w:r>
      <w:r w:rsidR="00E927C9" w:rsidRPr="00E966E8">
        <w:rPr>
          <w:color w:val="000000" w:themeColor="text1"/>
        </w:rPr>
        <w:t xml:space="preserve">avoid detection and </w:t>
      </w:r>
      <w:r w:rsidR="00DB59B9" w:rsidRPr="00E966E8">
        <w:rPr>
          <w:color w:val="000000" w:themeColor="text1"/>
        </w:rPr>
        <w:t>spread</w:t>
      </w:r>
      <w:r w:rsidR="00EA2959">
        <w:rPr>
          <w:color w:val="000000" w:themeColor="text1"/>
        </w:rPr>
        <w:t>s</w:t>
      </w:r>
      <w:r w:rsidR="00E0788E" w:rsidRPr="00E966E8">
        <w:rPr>
          <w:color w:val="000000" w:themeColor="text1"/>
        </w:rPr>
        <w:t xml:space="preserve"> </w:t>
      </w:r>
      <w:r w:rsidR="0092426C" w:rsidRPr="00E966E8">
        <w:rPr>
          <w:color w:val="000000" w:themeColor="text1"/>
        </w:rPr>
        <w:t xml:space="preserve">further </w:t>
      </w:r>
      <w:r w:rsidR="00E0788E" w:rsidRPr="00E966E8">
        <w:rPr>
          <w:color w:val="000000" w:themeColor="text1"/>
        </w:rPr>
        <w:t>within the fungus garden</w:t>
      </w:r>
      <w:r w:rsidR="00DB59B9" w:rsidRPr="00E966E8">
        <w:rPr>
          <w:color w:val="000000" w:themeColor="text1"/>
        </w:rPr>
        <w:t>,</w:t>
      </w:r>
      <w:r w:rsidR="0086049C" w:rsidRPr="00E966E8">
        <w:rPr>
          <w:color w:val="000000" w:themeColor="text1"/>
        </w:rPr>
        <w:t xml:space="preserve"> both minor and major</w:t>
      </w:r>
      <w:r w:rsidR="007203FE" w:rsidRPr="00E966E8">
        <w:rPr>
          <w:color w:val="000000" w:themeColor="text1"/>
        </w:rPr>
        <w:t xml:space="preserve"> workers weed </w:t>
      </w:r>
      <w:r w:rsidR="00E0788E" w:rsidRPr="00E966E8">
        <w:rPr>
          <w:color w:val="000000" w:themeColor="text1"/>
        </w:rPr>
        <w:t>infected parts of</w:t>
      </w:r>
      <w:r w:rsidR="007203FE" w:rsidRPr="00E966E8">
        <w:rPr>
          <w:color w:val="000000" w:themeColor="text1"/>
        </w:rPr>
        <w:t xml:space="preserve"> the fungus</w:t>
      </w:r>
      <w:r w:rsidR="00993F2B" w:rsidRPr="00E966E8">
        <w:rPr>
          <w:color w:val="000000" w:themeColor="text1"/>
        </w:rPr>
        <w:fldChar w:fldCharType="begin"/>
      </w:r>
      <w:r w:rsidR="003A208B" w:rsidRPr="00E966E8">
        <w:rPr>
          <w:color w:val="000000" w:themeColor="text1"/>
        </w:rPr>
        <w:instrText xml:space="preserve"> ADDIN EN.CITE &lt;EndNote&gt;&lt;Cite&gt;&lt;Author&gt;Currie&lt;/Author&gt;&lt;Year&gt;2001&lt;/Year&gt;&lt;RecNum&gt;33&lt;/RecNum&gt;&lt;DisplayText&gt;&lt;style face="superscript"&gt;28&lt;/style&gt;&lt;/DisplayText&gt;&lt;record&gt;&lt;rec-number&gt;33&lt;/rec-number&gt;&lt;foreign-keys&gt;&lt;key app="EN" db-id="0eswrwvzkvprpbestrnxvf0xxp2pxwdsap0w" timestamp="1519833411"&gt;33&lt;/key&gt;&lt;/foreign-keys&gt;&lt;ref-type name="Journal Article"&gt;17&lt;/ref-type&gt;&lt;contributors&gt;&lt;authors&gt;&lt;author&gt;Currie, C. R.&lt;/author&gt;&lt;author&gt;Stuart, A. E.&lt;/author&gt;&lt;/authors&gt;&lt;/contributors&gt;&lt;auth-address&gt;Univ Toronto, Dept Bot, Toronto, ON M5S 3B2, Canada&amp;#xD;Smithsonian Trop Res Inst, Balboa, Panama&amp;#xD;Univ Texas, Sect Integrat Biol, Austin, TX 78712 USA&amp;#xD;Univ Toronto, Dept Zool, Toronto, ON M5S 1A2, Canada&lt;/auth-address&gt;&lt;titles&gt;&lt;title&gt;Weeding and grooming of pathogens in agriculture by ants&lt;/title&gt;&lt;secondary-title&gt;Proceedings of the Royal Society B-Biological Sciences&lt;/secondary-title&gt;&lt;alt-title&gt;P Roy Soc B-Biol Sci&lt;/alt-title&gt;&lt;/titles&gt;&lt;periodical&gt;&lt;full-title&gt;Proceedings of the Royal Society B-Biological Sciences&lt;/full-title&gt;&lt;abbr-1&gt;P R Soc B&lt;/abbr-1&gt;&lt;/periodical&gt;&lt;pages&gt;1033-1039&lt;/pages&gt;&lt;volume&gt;268&lt;/volume&gt;&lt;number&gt;1471&lt;/number&gt;&lt;keywords&gt;&lt;keyword&gt;behaviour&lt;/keyword&gt;&lt;keyword&gt;escovopsis&lt;/keyword&gt;&lt;keyword&gt;fungus-growing ants&lt;/keyword&gt;&lt;keyword&gt;mutualism&lt;/keyword&gt;&lt;keyword&gt;pathogens&lt;/keyword&gt;&lt;keyword&gt;symbiosis&lt;/keyword&gt;&lt;keyword&gt;fungus-growing ants&lt;/keyword&gt;&lt;keyword&gt;symbiosis&lt;/keyword&gt;&lt;/keywords&gt;&lt;dates&gt;&lt;year&gt;2001&lt;/year&gt;&lt;pub-dates&gt;&lt;date&gt;May 22&lt;/date&gt;&lt;/pub-dates&gt;&lt;/dates&gt;&lt;isbn&gt;0962-8452&lt;/isbn&gt;&lt;accession-num&gt;WOS:000168896300007&lt;/accession-num&gt;&lt;urls&gt;&lt;related-urls&gt;&lt;url&gt;&amp;lt;Go to ISI&amp;gt;://WOS:000168896300007&lt;/url&gt;&lt;/related-urls&gt;&lt;/urls&gt;&lt;electronic-resource-num&gt;DOI 10.1098/rspb.2001.1605&lt;/electronic-resource-num&gt;&lt;language&gt;English&lt;/language&gt;&lt;/record&gt;&lt;/Cite&gt;&lt;/EndNote&gt;</w:instrText>
      </w:r>
      <w:r w:rsidR="00993F2B" w:rsidRPr="00E966E8">
        <w:rPr>
          <w:color w:val="000000" w:themeColor="text1"/>
        </w:rPr>
        <w:fldChar w:fldCharType="separate"/>
      </w:r>
      <w:r w:rsidR="003A208B" w:rsidRPr="00E966E8">
        <w:rPr>
          <w:color w:val="000000" w:themeColor="text1"/>
          <w:vertAlign w:val="superscript"/>
        </w:rPr>
        <w:t>28</w:t>
      </w:r>
      <w:r w:rsidR="00993F2B" w:rsidRPr="00E966E8">
        <w:rPr>
          <w:color w:val="000000" w:themeColor="text1"/>
        </w:rPr>
        <w:fldChar w:fldCharType="end"/>
      </w:r>
      <w:r w:rsidR="00E0788E" w:rsidRPr="00E966E8">
        <w:rPr>
          <w:color w:val="000000" w:themeColor="text1"/>
        </w:rPr>
        <w:t xml:space="preserve">, and this </w:t>
      </w:r>
      <w:r w:rsidR="00DE777B" w:rsidRPr="00E966E8">
        <w:rPr>
          <w:color w:val="000000" w:themeColor="text1"/>
        </w:rPr>
        <w:t xml:space="preserve">removed </w:t>
      </w:r>
      <w:r w:rsidR="00E0788E" w:rsidRPr="00E966E8">
        <w:rPr>
          <w:color w:val="000000" w:themeColor="text1"/>
        </w:rPr>
        <w:t xml:space="preserve">material is deposited outside the </w:t>
      </w:r>
      <w:r w:rsidR="00B930D8" w:rsidRPr="00E966E8">
        <w:rPr>
          <w:color w:val="000000" w:themeColor="text1"/>
        </w:rPr>
        <w:t>nest</w:t>
      </w:r>
      <w:r w:rsidR="00B930D8" w:rsidRPr="00E966E8">
        <w:rPr>
          <w:color w:val="000000" w:themeColor="text1"/>
        </w:rPr>
        <w:fldChar w:fldCharType="begin"/>
      </w:r>
      <w:r w:rsidR="003A208B" w:rsidRPr="00E966E8">
        <w:rPr>
          <w:color w:val="000000" w:themeColor="text1"/>
        </w:rPr>
        <w:instrText xml:space="preserve"> ADDIN EN.CITE &lt;EndNote&gt;&lt;Cite&gt;&lt;Author&gt;Bot&lt;/Author&gt;&lt;Year&gt;2001&lt;/Year&gt;&lt;RecNum&gt;36&lt;/RecNum&gt;&lt;DisplayText&gt;&lt;style face="superscript"&gt;31&lt;/style&gt;&lt;/DisplayText&gt;&lt;record&gt;&lt;rec-number&gt;36&lt;/rec-number&gt;&lt;foreign-keys&gt;&lt;key app="EN" db-id="0eswrwvzkvprpbestrnxvf0xxp2pxwdsap0w" timestamp="1519833571"&gt;36&lt;/key&gt;&lt;/foreign-keys&gt;&lt;ref-type name="Journal Article"&gt;17&lt;/ref-type&gt;&lt;contributors&gt;&lt;authors&gt;&lt;author&gt;Bot, A. N. M.&lt;/author&gt;&lt;author&gt;Currie, C. R.&lt;/author&gt;&lt;author&gt;Hart, A. G.&lt;/author&gt;&lt;author&gt;Boomsma, J.&lt;/author&gt;&lt;/authors&gt;&lt;/contributors&gt;&lt;auth-address&gt;Univ Copenhagen, Inst Zool, Dept Populat Ecol, DK-2100 Copenhagen, Denmark&amp;#xD;Univ Aarhus, Inst Biol Sci, Dept Ecol &amp;amp; Genet, DK-8000 Aarhus C, Denmark&amp;#xD;Univ Toronto, Dept Bot, Toronto, ON M5S 3B2, Canada&amp;#xD;Univ Sheffield, Dept Anim &amp;amp; Plant Sci, Sheffield S10 2TN, S Yorkshire, England&amp;#xD;Smithsonian Trop Res Inst, Balboa, Panama&lt;/auth-address&gt;&lt;titles&gt;&lt;title&gt;Waste management in leaf-cutting ants&lt;/title&gt;&lt;secondary-title&gt;Ethology Ecology &amp;amp; Evolution&lt;/secondary-title&gt;&lt;alt-title&gt;Ethol Ecol Evol&lt;/alt-title&gt;&lt;/titles&gt;&lt;periodical&gt;&lt;full-title&gt;Ethology Ecology &amp;amp; Evolution&lt;/full-title&gt;&lt;abbr-1&gt;Ethol Ecol Evol&lt;/abbr-1&gt;&lt;/periodical&gt;&lt;alt-periodical&gt;&lt;full-title&gt;Ethology Ecology &amp;amp; Evolution&lt;/full-title&gt;&lt;abbr-1&gt;Ethol Ecol Evol&lt;/abbr-1&gt;&lt;/alt-periodical&gt;&lt;pages&gt;225-237&lt;/pages&gt;&lt;volume&gt;13&lt;/volume&gt;&lt;number&gt;3&lt;/number&gt;&lt;keywords&gt;&lt;keyword&gt;hygiene&lt;/keyword&gt;&lt;keyword&gt;leaf-cutting ants&lt;/keyword&gt;&lt;keyword&gt;pathogens&lt;/keyword&gt;&lt;keyword&gt;decomposition&lt;/keyword&gt;&lt;keyword&gt;escovopsis&lt;/keyword&gt;&lt;keyword&gt;fungus-growing ants&lt;/keyword&gt;&lt;keyword&gt;metapleural glands&lt;/keyword&gt;&lt;keyword&gt;formicidae&lt;/keyword&gt;&lt;keyword&gt;hymenoptera&lt;/keyword&gt;&lt;keyword&gt;secretions&lt;/keyword&gt;&lt;keyword&gt;colonies&lt;/keyword&gt;&lt;keyword&gt;biology&lt;/keyword&gt;&lt;/keywords&gt;&lt;dates&gt;&lt;year&gt;2001&lt;/year&gt;&lt;pub-dates&gt;&lt;date&gt;Sep&lt;/date&gt;&lt;/pub-dates&gt;&lt;/dates&gt;&lt;isbn&gt;0394-9370&lt;/isbn&gt;&lt;accession-num&gt;WOS:000170776600002&lt;/accession-num&gt;&lt;urls&gt;&lt;related-urls&gt;&lt;url&gt;&amp;lt;Go to ISI&amp;gt;://WOS:000170776600002&lt;/url&gt;&lt;/related-urls&gt;&lt;/urls&gt;&lt;language&gt;English&lt;/language&gt;&lt;/record&gt;&lt;/Cite&gt;&lt;/EndNote&gt;</w:instrText>
      </w:r>
      <w:r w:rsidR="00B930D8" w:rsidRPr="00E966E8">
        <w:rPr>
          <w:color w:val="000000" w:themeColor="text1"/>
        </w:rPr>
        <w:fldChar w:fldCharType="separate"/>
      </w:r>
      <w:r w:rsidR="003A208B" w:rsidRPr="00E966E8">
        <w:rPr>
          <w:color w:val="000000" w:themeColor="text1"/>
          <w:vertAlign w:val="superscript"/>
        </w:rPr>
        <w:t>31</w:t>
      </w:r>
      <w:r w:rsidR="00B930D8" w:rsidRPr="00E966E8">
        <w:rPr>
          <w:color w:val="000000" w:themeColor="text1"/>
        </w:rPr>
        <w:fldChar w:fldCharType="end"/>
      </w:r>
      <w:r w:rsidR="00244635" w:rsidRPr="00E966E8">
        <w:rPr>
          <w:color w:val="auto"/>
        </w:rPr>
        <w:t xml:space="preserve">. </w:t>
      </w:r>
      <w:r w:rsidR="00D4580C" w:rsidRPr="00E966E8">
        <w:rPr>
          <w:color w:val="auto"/>
        </w:rPr>
        <w:t>In addition</w:t>
      </w:r>
      <w:r w:rsidR="00603DB6" w:rsidRPr="00E966E8">
        <w:rPr>
          <w:color w:val="auto"/>
        </w:rPr>
        <w:t xml:space="preserve">, </w:t>
      </w:r>
      <w:r w:rsidR="0092426C" w:rsidRPr="00E966E8">
        <w:rPr>
          <w:color w:val="auto"/>
        </w:rPr>
        <w:t xml:space="preserve">species in the leaf-cutting genus </w:t>
      </w:r>
      <w:proofErr w:type="spellStart"/>
      <w:r w:rsidR="0092426C" w:rsidRPr="00E966E8">
        <w:rPr>
          <w:i/>
          <w:color w:val="auto"/>
        </w:rPr>
        <w:t>Acromyrmex</w:t>
      </w:r>
      <w:proofErr w:type="spellEnd"/>
      <w:r w:rsidR="00EB0885" w:rsidRPr="00E966E8">
        <w:rPr>
          <w:color w:val="auto"/>
        </w:rPr>
        <w:t xml:space="preserve"> </w:t>
      </w:r>
      <w:r w:rsidR="00122636" w:rsidRPr="00E966E8">
        <w:rPr>
          <w:color w:val="auto"/>
        </w:rPr>
        <w:t xml:space="preserve">use biological control in the form of </w:t>
      </w:r>
      <w:r w:rsidR="00EB0885" w:rsidRPr="00E966E8">
        <w:rPr>
          <w:color w:val="auto"/>
        </w:rPr>
        <w:t>antibiotics produced by</w:t>
      </w:r>
      <w:r w:rsidR="00451F42" w:rsidRPr="00E966E8">
        <w:rPr>
          <w:color w:val="auto"/>
        </w:rPr>
        <w:t xml:space="preserve"> </w:t>
      </w:r>
      <w:r w:rsidR="00EB0885" w:rsidRPr="00E966E8">
        <w:rPr>
          <w:color w:val="auto"/>
        </w:rPr>
        <w:t>symbiotic Actinobacteria</w:t>
      </w:r>
      <w:r w:rsidR="00993F2B" w:rsidRPr="00EA2959">
        <w:rPr>
          <w:color w:val="auto"/>
        </w:rPr>
        <w:fldChar w:fldCharType="begin">
          <w:fldData xml:space="preserve">PEVuZE5vdGU+PENpdGU+PEF1dGhvcj5DdXJyaWU8L0F1dGhvcj48WWVhcj4xOTk5PC9ZZWFyPjxS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cwMS03MDQ8L3BhZ2VzPjx2b2x1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==
</w:fldData>
        </w:fldChar>
      </w:r>
      <w:r w:rsidR="00835ACF" w:rsidRPr="00EA2959">
        <w:rPr>
          <w:color w:val="auto"/>
        </w:rPr>
        <w:instrText xml:space="preserve"> ADDIN EN.CITE </w:instrText>
      </w:r>
      <w:r w:rsidR="00835ACF" w:rsidRPr="00EA2959">
        <w:rPr>
          <w:color w:val="auto"/>
        </w:rPr>
        <w:fldChar w:fldCharType="begin">
          <w:fldData xml:space="preserve">PEVuZE5vdGU+PENpdGU+PEF1dGhvcj5DdXJyaWU8L0F1dGhvcj48WWVhcj4xOTk5PC9ZZWFyPjxS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cwMS03MDQ8L3BhZ2VzPjx2b2x1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==
</w:fldData>
        </w:fldChar>
      </w:r>
      <w:r w:rsidR="00835ACF" w:rsidRPr="00EA2959">
        <w:rPr>
          <w:color w:val="auto"/>
        </w:rPr>
        <w:instrText xml:space="preserve"> ADDIN EN.CITE.DATA </w:instrText>
      </w:r>
      <w:r w:rsidR="00835ACF" w:rsidRPr="00EA2959">
        <w:rPr>
          <w:color w:val="auto"/>
        </w:rPr>
      </w:r>
      <w:r w:rsidR="00835ACF" w:rsidRPr="00EA2959">
        <w:rPr>
          <w:color w:val="auto"/>
        </w:rPr>
        <w:fldChar w:fldCharType="end"/>
      </w:r>
      <w:r w:rsidR="00993F2B" w:rsidRPr="00EA2959">
        <w:rPr>
          <w:color w:val="auto"/>
        </w:rPr>
      </w:r>
      <w:r w:rsidR="00993F2B" w:rsidRPr="00EA2959">
        <w:rPr>
          <w:color w:val="auto"/>
        </w:rPr>
        <w:fldChar w:fldCharType="separate"/>
      </w:r>
      <w:r w:rsidR="00835ACF" w:rsidRPr="00EA2959">
        <w:rPr>
          <w:color w:val="auto"/>
          <w:vertAlign w:val="superscript"/>
        </w:rPr>
        <w:t>34-36</w:t>
      </w:r>
      <w:r w:rsidR="00993F2B" w:rsidRPr="00EA2959">
        <w:rPr>
          <w:color w:val="auto"/>
        </w:rPr>
        <w:fldChar w:fldCharType="end"/>
      </w:r>
      <w:r w:rsidR="00EA2959">
        <w:rPr>
          <w:i/>
          <w:color w:val="auto"/>
        </w:rPr>
        <w:t xml:space="preserve">,— </w:t>
      </w:r>
      <w:r w:rsidR="00D4580C" w:rsidRPr="00E966E8">
        <w:rPr>
          <w:color w:val="auto"/>
        </w:rPr>
        <w:t>maintained on the ant</w:t>
      </w:r>
      <w:r w:rsidR="002C2045" w:rsidRPr="00E966E8">
        <w:rPr>
          <w:color w:val="auto"/>
        </w:rPr>
        <w:t xml:space="preserve"> </w:t>
      </w:r>
      <w:r w:rsidR="00173D9B" w:rsidRPr="00E966E8">
        <w:rPr>
          <w:color w:val="auto"/>
        </w:rPr>
        <w:t>cuticle</w:t>
      </w:r>
      <w:r w:rsidR="00993F2B" w:rsidRPr="00E966E8">
        <w:rPr>
          <w:color w:val="auto"/>
        </w:rPr>
        <w:fldChar w:fldCharType="begin"/>
      </w:r>
      <w:r w:rsidR="00835ACF" w:rsidRPr="00E966E8">
        <w:rPr>
          <w:color w:val="auto"/>
        </w:rPr>
        <w:instrText xml:space="preserve"> ADDIN EN.CITE &lt;EndNote&gt;&lt;Cite&gt;&lt;Author&gt;Currie&lt;/Author&gt;&lt;Year&gt;2006&lt;/Year&gt;&lt;RecNum&gt;161&lt;/RecNum&gt;&lt;DisplayText&gt;&lt;style face="superscript"&gt;37&lt;/style&gt;&lt;/DisplayText&gt;&lt;record&gt;&lt;rec-number&gt;161&lt;/rec-number&gt;&lt;foreign-keys&gt;&lt;key app="EN" db-id="0eswrwvzkvprpbestrnxvf0xxp2pxwdsap0w" timestamp="1520338643"&gt;161&lt;/key&gt;&lt;/foreign-keys&gt;&lt;ref-type name="Journal Article"&gt;17&lt;/ref-type&gt;&lt;contributors&gt;&lt;authors&gt;&lt;author&gt;Currie, C. R.&lt;/author&gt;&lt;author&gt;Poulsen, M.&lt;/author&gt;&lt;author&gt;Mendenhall, J.&lt;/author&gt;&lt;author&gt;Boomsma, J. J.&lt;/author&gt;&lt;author&gt;Billen, J.&lt;/author&gt;&lt;/authors&gt;&lt;/contributors&gt;&lt;auth-address&gt;Univ Wisconsin, Dept Bacteriol, Madison, WI 53706 USA&amp;#xD;Univ Kansas, Dept Ecol &amp;amp; Evolutionary Biol, Lawrence, KS 66045 USA&amp;#xD;Smithsonian Trop Res Inst, Balboa, Panama&amp;#xD;Univ Copenhagen, Inst Biol, Dept Populat Biol, DK-2100 Copenhagen, Denmark&amp;#xD;Univ Texas, Inst Mol &amp;amp; Cellular Biol, Austin, TX 78712 USA&amp;#xD;Catholic Univ Louvain, Inst Zool, B-3000 Louvain, Belgium&lt;/auth-address&gt;&lt;titles&gt;&lt;title&gt;Coevolved crypts and exocrine glands support mutualistic bacteria in fungus-growing ant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81-83&lt;/pages&gt;&lt;volume&gt;311&lt;/volume&gt;&lt;number&gt;5757&lt;/number&gt;&lt;keywords&gt;&lt;keyword&gt;phylogenetic analysis&lt;/keyword&gt;&lt;keyword&gt;tripartite mutualism&lt;/keyword&gt;&lt;keyword&gt;symbiosis&lt;/keyword&gt;&lt;keyword&gt;parasites&lt;/keyword&gt;&lt;keyword&gt;gardens&lt;/keyword&gt;&lt;/keywords&gt;&lt;dates&gt;&lt;year&gt;2006&lt;/year&gt;&lt;pub-dates&gt;&lt;date&gt;Jan 6&lt;/date&gt;&lt;/pub-dates&gt;&lt;/dates&gt;&lt;isbn&gt;0036-8075&lt;/isbn&gt;&lt;accession-num&gt;WOS:000234546300037&lt;/accession-num&gt;&lt;urls&gt;&lt;related-urls&gt;&lt;url&gt;&amp;lt;Go to ISI&amp;gt;://WOS:000234546300037&lt;/url&gt;&lt;/related-urls&gt;&lt;/urls&gt;&lt;electronic-resource-num&gt;10.1126/science.1119744&lt;/electronic-resource-num&gt;&lt;language&gt;English&lt;/language&gt;&lt;/record&gt;&lt;/Cite&gt;&lt;/EndNote&gt;</w:instrText>
      </w:r>
      <w:r w:rsidR="00993F2B" w:rsidRPr="00E966E8">
        <w:rPr>
          <w:color w:val="auto"/>
        </w:rPr>
        <w:fldChar w:fldCharType="separate"/>
      </w:r>
      <w:r w:rsidR="00835ACF" w:rsidRPr="00E966E8">
        <w:rPr>
          <w:color w:val="auto"/>
          <w:vertAlign w:val="superscript"/>
        </w:rPr>
        <w:t>37</w:t>
      </w:r>
      <w:r w:rsidR="00993F2B" w:rsidRPr="00E966E8">
        <w:rPr>
          <w:color w:val="auto"/>
        </w:rPr>
        <w:fldChar w:fldCharType="end"/>
      </w:r>
      <w:r w:rsidR="00D4580C" w:rsidRPr="00E966E8">
        <w:rPr>
          <w:color w:val="auto"/>
        </w:rPr>
        <w:t xml:space="preserve"> of predominantly</w:t>
      </w:r>
      <w:r w:rsidR="00B930D8" w:rsidRPr="00E966E8">
        <w:rPr>
          <w:color w:val="auto"/>
        </w:rPr>
        <w:t xml:space="preserve"> young</w:t>
      </w:r>
      <w:r w:rsidR="00D4580C" w:rsidRPr="00E966E8">
        <w:rPr>
          <w:color w:val="auto"/>
        </w:rPr>
        <w:t xml:space="preserve"> </w:t>
      </w:r>
      <w:r w:rsidR="002C2045" w:rsidRPr="00E966E8">
        <w:rPr>
          <w:color w:val="auto"/>
        </w:rPr>
        <w:t>major workers</w:t>
      </w:r>
      <w:r w:rsidR="00993F2B" w:rsidRPr="00E966E8">
        <w:rPr>
          <w:color w:val="auto"/>
        </w:rPr>
        <w:fldChar w:fldCharType="begin">
          <w:fldData xml:space="preserve">PEVuZE5vdGU+PENpdGU+PEF1dGhvcj5DdXJyaWU8L0F1dGhvcj48WWVhcj4xOTk5PC9ZZWFyPjxS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cwMS03MDQ8L3BhZ2VzPjx2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=
</w:fldData>
        </w:fldChar>
      </w:r>
      <w:r w:rsidR="00835ACF" w:rsidRPr="00E966E8">
        <w:rPr>
          <w:color w:val="auto"/>
        </w:rPr>
        <w:instrText xml:space="preserve"> ADDIN EN.CITE </w:instrText>
      </w:r>
      <w:r w:rsidR="00835ACF" w:rsidRPr="00E966E8">
        <w:rPr>
          <w:color w:val="auto"/>
        </w:rPr>
        <w:fldChar w:fldCharType="begin">
          <w:fldData xml:space="preserve">PEVuZE5vdGU+PENpdGU+PEF1dGhvcj5DdXJyaWU8L0F1dGhvcj48WWVhcj4xOTk5PC9ZZWFyPjxS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cwMS03MDQ8L3BhZ2VzPjx2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=
</w:fldData>
        </w:fldChar>
      </w:r>
      <w:r w:rsidR="00835ACF" w:rsidRPr="00E966E8">
        <w:rPr>
          <w:color w:val="auto"/>
        </w:rPr>
        <w:instrText xml:space="preserve"> ADDIN EN.CITE.DATA </w:instrText>
      </w:r>
      <w:r w:rsidR="00835ACF" w:rsidRPr="00E966E8">
        <w:rPr>
          <w:color w:val="auto"/>
        </w:rPr>
      </w:r>
      <w:r w:rsidR="00835ACF" w:rsidRPr="00E966E8">
        <w:rPr>
          <w:color w:val="auto"/>
        </w:rPr>
        <w:fldChar w:fldCharType="end"/>
      </w:r>
      <w:r w:rsidR="00993F2B" w:rsidRPr="00E966E8">
        <w:rPr>
          <w:color w:val="auto"/>
        </w:rPr>
      </w:r>
      <w:r w:rsidR="00993F2B" w:rsidRPr="00E966E8">
        <w:rPr>
          <w:color w:val="auto"/>
        </w:rPr>
        <w:fldChar w:fldCharType="separate"/>
      </w:r>
      <w:r w:rsidR="00835ACF" w:rsidRPr="00E966E8">
        <w:rPr>
          <w:color w:val="auto"/>
          <w:vertAlign w:val="superscript"/>
        </w:rPr>
        <w:t>34,38-40</w:t>
      </w:r>
      <w:r w:rsidR="00993F2B" w:rsidRPr="00E966E8">
        <w:rPr>
          <w:color w:val="auto"/>
        </w:rPr>
        <w:fldChar w:fldCharType="end"/>
      </w:r>
      <w:r w:rsidR="00787E68" w:rsidRPr="00E966E8">
        <w:rPr>
          <w:color w:val="auto"/>
        </w:rPr>
        <w:t xml:space="preserve"> </w:t>
      </w:r>
      <w:r w:rsidR="00EA2959">
        <w:rPr>
          <w:color w:val="auto"/>
        </w:rPr>
        <w:t xml:space="preserve">— </w:t>
      </w:r>
      <w:r w:rsidR="00787E68" w:rsidRPr="00E966E8">
        <w:rPr>
          <w:color w:val="auto"/>
        </w:rPr>
        <w:t xml:space="preserve">to </w:t>
      </w:r>
      <w:r w:rsidR="005370A7" w:rsidRPr="00E966E8">
        <w:rPr>
          <w:color w:val="auto"/>
        </w:rPr>
        <w:t xml:space="preserve">produce </w:t>
      </w:r>
      <w:r w:rsidR="00180E7E" w:rsidRPr="00E966E8">
        <w:rPr>
          <w:color w:val="auto"/>
        </w:rPr>
        <w:t xml:space="preserve">compounds </w:t>
      </w:r>
      <w:r w:rsidR="00516AA8" w:rsidRPr="00E966E8">
        <w:rPr>
          <w:color w:val="auto"/>
        </w:rPr>
        <w:t xml:space="preserve">that </w:t>
      </w:r>
      <w:r w:rsidR="00ED4D70" w:rsidRPr="00E966E8">
        <w:rPr>
          <w:color w:val="auto"/>
        </w:rPr>
        <w:t>prevent mycelial growth</w:t>
      </w:r>
      <w:r w:rsidR="00ED4D70" w:rsidRPr="00E966E8" w:rsidDel="00ED4D70">
        <w:rPr>
          <w:color w:val="auto"/>
        </w:rPr>
        <w:t xml:space="preserve"> </w:t>
      </w:r>
      <w:r w:rsidR="00ED4D70" w:rsidRPr="00E966E8">
        <w:rPr>
          <w:color w:val="auto"/>
        </w:rPr>
        <w:t>of</w:t>
      </w:r>
      <w:r w:rsidR="00516AA8" w:rsidRPr="00E966E8">
        <w:rPr>
          <w:color w:val="auto"/>
        </w:rPr>
        <w:t xml:space="preserve"> </w:t>
      </w:r>
      <w:r w:rsidR="00516AA8" w:rsidRPr="00E966E8">
        <w:rPr>
          <w:i/>
          <w:color w:val="auto"/>
        </w:rPr>
        <w:t>Escovopsis</w:t>
      </w:r>
      <w:r w:rsidR="003E01A2" w:rsidRPr="00E966E8">
        <w:rPr>
          <w:color w:val="auto"/>
        </w:rPr>
        <w:fldChar w:fldCharType="begin">
          <w:fldData xml:space="preserve">PEVuZE5vdGU+PENpdGU+PEF1dGhvcj5DdXJyaWU8L0F1dGhvcj48WWVhcj4xOTk5PC9ZZWFyPjxS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cwMS03MDQ8L3BhZ2VzPjx2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</w:fldData>
        </w:fldChar>
      </w:r>
      <w:r w:rsidR="00835ACF" w:rsidRPr="00E966E8">
        <w:rPr>
          <w:color w:val="auto"/>
        </w:rPr>
        <w:instrText xml:space="preserve"> ADDIN EN.CITE </w:instrText>
      </w:r>
      <w:r w:rsidR="00835ACF" w:rsidRPr="00E966E8">
        <w:rPr>
          <w:color w:val="auto"/>
        </w:rPr>
        <w:fldChar w:fldCharType="begin">
          <w:fldData xml:space="preserve">PEVuZE5vdGU+PENpdGU+PEF1dGhvcj5DdXJyaWU8L0F1dGhvcj48WWVhcj4xOTk5PC9ZZWFyPjxS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cwMS03MDQ8L3BhZ2VzPjx2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</w:fldData>
        </w:fldChar>
      </w:r>
      <w:r w:rsidR="00835ACF" w:rsidRPr="00E966E8">
        <w:rPr>
          <w:color w:val="auto"/>
        </w:rPr>
        <w:instrText xml:space="preserve"> ADDIN EN.CITE.DATA </w:instrText>
      </w:r>
      <w:r w:rsidR="00835ACF" w:rsidRPr="00E966E8">
        <w:rPr>
          <w:color w:val="auto"/>
        </w:rPr>
      </w:r>
      <w:r w:rsidR="00835ACF" w:rsidRPr="00E966E8">
        <w:rPr>
          <w:color w:val="auto"/>
        </w:rPr>
        <w:fldChar w:fldCharType="end"/>
      </w:r>
      <w:r w:rsidR="003E01A2" w:rsidRPr="00E966E8">
        <w:rPr>
          <w:color w:val="auto"/>
        </w:rPr>
      </w:r>
      <w:r w:rsidR="003E01A2" w:rsidRPr="00E966E8">
        <w:rPr>
          <w:color w:val="auto"/>
        </w:rPr>
        <w:fldChar w:fldCharType="separate"/>
      </w:r>
      <w:r w:rsidR="00835ACF" w:rsidRPr="00E966E8">
        <w:rPr>
          <w:color w:val="auto"/>
          <w:vertAlign w:val="superscript"/>
        </w:rPr>
        <w:t>34,38,41</w:t>
      </w:r>
      <w:r w:rsidR="003E01A2" w:rsidRPr="00E966E8">
        <w:rPr>
          <w:color w:val="auto"/>
        </w:rPr>
        <w:fldChar w:fldCharType="end"/>
      </w:r>
      <w:r w:rsidR="00EA2959">
        <w:rPr>
          <w:color w:val="auto"/>
        </w:rPr>
        <w:t xml:space="preserve">. This antibiotic production </w:t>
      </w:r>
      <w:r w:rsidR="00CD2572" w:rsidRPr="00E966E8">
        <w:rPr>
          <w:color w:val="auto"/>
        </w:rPr>
        <w:t xml:space="preserve">may </w:t>
      </w:r>
      <w:r w:rsidR="005A77A5" w:rsidRPr="00E966E8">
        <w:rPr>
          <w:color w:val="auto"/>
        </w:rPr>
        <w:t xml:space="preserve">in turn </w:t>
      </w:r>
      <w:r w:rsidR="00CD2572" w:rsidRPr="00E966E8">
        <w:rPr>
          <w:color w:val="auto"/>
        </w:rPr>
        <w:t xml:space="preserve">be impaired by </w:t>
      </w:r>
      <w:proofErr w:type="spellStart"/>
      <w:r w:rsidR="00CD2572" w:rsidRPr="00E966E8">
        <w:rPr>
          <w:i/>
          <w:color w:val="auto"/>
        </w:rPr>
        <w:t>Escovopsis</w:t>
      </w:r>
      <w:proofErr w:type="spellEnd"/>
      <w:r w:rsidR="005A77A5" w:rsidRPr="00E966E8">
        <w:rPr>
          <w:color w:val="auto"/>
        </w:rPr>
        <w:t>-</w:t>
      </w:r>
      <w:r w:rsidR="00CD2572" w:rsidRPr="00E966E8">
        <w:rPr>
          <w:color w:val="auto"/>
        </w:rPr>
        <w:t>produced compounds during</w:t>
      </w:r>
      <w:r w:rsidR="00EA2959">
        <w:rPr>
          <w:color w:val="auto"/>
        </w:rPr>
        <w:t xml:space="preserve"> an</w:t>
      </w:r>
      <w:r w:rsidR="00CD2572" w:rsidRPr="00E966E8">
        <w:rPr>
          <w:color w:val="auto"/>
        </w:rPr>
        <w:t xml:space="preserve"> infection</w:t>
      </w:r>
      <w:r w:rsidR="00835ACF" w:rsidRPr="00E966E8">
        <w:rPr>
          <w:color w:val="auto"/>
        </w:rPr>
        <w:fldChar w:fldCharType="begin">
          <w:fldData xml:space="preserve">PEVuZE5vdGU+PENpdGU+PEF1dGhvcj5IZWluZTwvQXV0aG9yPjxZZWFyPjIwMTg8L1llYXI+PFJl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</w:fldData>
        </w:fldChar>
      </w:r>
      <w:r w:rsidR="00835ACF" w:rsidRPr="00E966E8">
        <w:rPr>
          <w:color w:val="auto"/>
        </w:rPr>
        <w:instrText xml:space="preserve"> ADDIN EN.CITE </w:instrText>
      </w:r>
      <w:r w:rsidR="00835ACF" w:rsidRPr="00E966E8">
        <w:rPr>
          <w:color w:val="auto"/>
        </w:rPr>
        <w:fldChar w:fldCharType="begin">
          <w:fldData xml:space="preserve">PEVuZE5vdGU+PENpdGU+PEF1dGhvcj5IZWluZTwvQXV0aG9yPjxZZWFyPjIwMTg8L1llYXI+PFJl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</w:fldData>
        </w:fldChar>
      </w:r>
      <w:r w:rsidR="00835ACF" w:rsidRPr="00E966E8">
        <w:rPr>
          <w:color w:val="auto"/>
        </w:rPr>
        <w:instrText xml:space="preserve"> ADDIN EN.CITE.DATA </w:instrText>
      </w:r>
      <w:r w:rsidR="00835ACF" w:rsidRPr="00E966E8">
        <w:rPr>
          <w:color w:val="auto"/>
        </w:rPr>
      </w:r>
      <w:r w:rsidR="00835ACF" w:rsidRPr="00E966E8">
        <w:rPr>
          <w:color w:val="auto"/>
        </w:rPr>
        <w:fldChar w:fldCharType="end"/>
      </w:r>
      <w:r w:rsidR="00835ACF" w:rsidRPr="00E966E8">
        <w:rPr>
          <w:color w:val="auto"/>
        </w:rPr>
      </w:r>
      <w:r w:rsidR="00835ACF" w:rsidRPr="00E966E8">
        <w:rPr>
          <w:color w:val="auto"/>
        </w:rPr>
        <w:fldChar w:fldCharType="separate"/>
      </w:r>
      <w:r w:rsidR="00835ACF" w:rsidRPr="00E966E8">
        <w:rPr>
          <w:color w:val="auto"/>
          <w:vertAlign w:val="superscript"/>
        </w:rPr>
        <w:t>19</w:t>
      </w:r>
      <w:r w:rsidR="00835ACF" w:rsidRPr="00E966E8">
        <w:rPr>
          <w:color w:val="auto"/>
        </w:rPr>
        <w:fldChar w:fldCharType="end"/>
      </w:r>
      <w:r w:rsidR="002E6B0E" w:rsidRPr="00E966E8">
        <w:rPr>
          <w:color w:val="auto"/>
        </w:rPr>
        <w:t>.</w:t>
      </w:r>
      <w:r w:rsidR="00516AA8" w:rsidRPr="00E966E8">
        <w:rPr>
          <w:color w:val="auto"/>
        </w:rPr>
        <w:t xml:space="preserve"> </w:t>
      </w:r>
    </w:p>
    <w:p w14:paraId="672BEE0F" w14:textId="77777777" w:rsidR="00907348" w:rsidRPr="00E966E8" w:rsidRDefault="00907348" w:rsidP="008051DA">
      <w:pPr>
        <w:pStyle w:val="Default"/>
        <w:jc w:val="both"/>
        <w:rPr>
          <w:color w:val="auto"/>
          <w:lang w:val="en-US"/>
        </w:rPr>
      </w:pPr>
    </w:p>
    <w:p w14:paraId="38A8D07C" w14:textId="6AF57F92" w:rsidR="00907348" w:rsidRPr="00E966E8" w:rsidRDefault="00907348" w:rsidP="008051DA">
      <w:pPr>
        <w:pStyle w:val="Default"/>
        <w:jc w:val="both"/>
        <w:rPr>
          <w:color w:val="auto"/>
          <w:lang w:val="en-US"/>
        </w:rPr>
      </w:pPr>
      <w:r w:rsidRPr="00E966E8">
        <w:rPr>
          <w:color w:val="auto"/>
          <w:lang w:val="en-US"/>
        </w:rPr>
        <w:t xml:space="preserve">[PLACE FIGURE 1 HERE] </w:t>
      </w:r>
    </w:p>
    <w:p w14:paraId="2F293656" w14:textId="77777777" w:rsidR="00937F54" w:rsidRPr="00E966E8" w:rsidRDefault="00937F54" w:rsidP="008051DA">
      <w:pPr>
        <w:widowControl/>
        <w:rPr>
          <w:color w:val="auto"/>
        </w:rPr>
      </w:pPr>
    </w:p>
    <w:p w14:paraId="1C9EFA37" w14:textId="4AB0AF32" w:rsidR="000F6B7E" w:rsidRPr="00E966E8" w:rsidRDefault="00DD15FB" w:rsidP="008051DA">
      <w:pPr>
        <w:widowControl/>
        <w:rPr>
          <w:color w:val="auto"/>
        </w:rPr>
      </w:pPr>
      <w:r w:rsidRPr="00E966E8">
        <w:rPr>
          <w:color w:val="auto"/>
        </w:rPr>
        <w:t>Leaf-cutting ant defenses thus constitute an integrated assembly of behavioral</w:t>
      </w:r>
      <w:r w:rsidR="007E07E5" w:rsidRPr="00E966E8">
        <w:rPr>
          <w:color w:val="auto"/>
        </w:rPr>
        <w:t xml:space="preserve"> </w:t>
      </w:r>
      <w:r w:rsidR="00055C75" w:rsidRPr="00E966E8">
        <w:rPr>
          <w:color w:val="auto"/>
        </w:rPr>
        <w:t>and</w:t>
      </w:r>
      <w:r w:rsidRPr="00E966E8">
        <w:rPr>
          <w:color w:val="auto"/>
        </w:rPr>
        <w:t xml:space="preserve"> chemical </w:t>
      </w:r>
      <w:r w:rsidR="00221200" w:rsidRPr="00E966E8">
        <w:rPr>
          <w:color w:val="auto"/>
        </w:rPr>
        <w:t>m</w:t>
      </w:r>
      <w:r w:rsidRPr="00E966E8">
        <w:rPr>
          <w:color w:val="auto"/>
        </w:rPr>
        <w:t xml:space="preserve">echanisms that collectively </w:t>
      </w:r>
      <w:r w:rsidR="00ED4D70" w:rsidRPr="00E966E8">
        <w:rPr>
          <w:color w:val="auto"/>
        </w:rPr>
        <w:t xml:space="preserve">provide </w:t>
      </w:r>
      <w:r w:rsidRPr="00E966E8">
        <w:rPr>
          <w:color w:val="auto"/>
        </w:rPr>
        <w:t xml:space="preserve">these ants </w:t>
      </w:r>
      <w:r w:rsidR="00ED4D70" w:rsidRPr="00E966E8">
        <w:rPr>
          <w:color w:val="auto"/>
        </w:rPr>
        <w:t xml:space="preserve">with </w:t>
      </w:r>
      <w:r w:rsidRPr="00E966E8">
        <w:rPr>
          <w:color w:val="auto"/>
        </w:rPr>
        <w:t>very efficient protection from diseas</w:t>
      </w:r>
      <w:r w:rsidR="00055C75" w:rsidRPr="00E966E8">
        <w:rPr>
          <w:color w:val="auto"/>
        </w:rPr>
        <w:t>e</w:t>
      </w:r>
      <w:r w:rsidR="00D7382A" w:rsidRPr="00E966E8">
        <w:rPr>
          <w:color w:val="auto"/>
        </w:rPr>
        <w:fldChar w:fldCharType="begin"/>
      </w:r>
      <w:r w:rsidR="00835ACF" w:rsidRPr="00E966E8">
        <w:rPr>
          <w:color w:val="auto"/>
        </w:rPr>
        <w:instrText xml:space="preserve"> ADDIN EN.CITE &lt;EndNote&gt;&lt;Cite&gt;&lt;Author&gt;Cremer&lt;/Author&gt;&lt;Year&gt;2007&lt;/Year&gt;&lt;RecNum&gt;165&lt;/RecNum&gt;&lt;DisplayText&gt;&lt;style face="superscript"&gt;42&lt;/style&gt;&lt;/DisplayText&gt;&lt;record&gt;&lt;rec-number&gt;165&lt;/rec-number&gt;&lt;foreign-keys&gt;&lt;key app="EN" db-id="0eswrwvzkvprpbestrnxvf0xxp2pxwdsap0w" timestamp="1520339066"&gt;165&lt;/key&gt;&lt;/foreign-keys&gt;&lt;ref-type name="Journal Article"&gt;17&lt;/ref-type&gt;&lt;contributors&gt;&lt;authors&gt;&lt;author&gt;Cremer, S.&lt;/author&gt;&lt;author&gt;Armitage, S. A. O.&lt;/author&gt;&lt;author&gt;Schmid-Hempel, P.&lt;/author&gt;&lt;/authors&gt;&lt;/contributors&gt;&lt;auth-address&gt;Univ Regensburg, Inst Zool, D-93040 Regensburg, Germany&amp;#xD;Wissensch Koll Berlin, Inst Adv Studies, D-14193 Berlin, Germany&amp;#xD;Univ Copenhagen, Dept Biol, Sect Populat Biol, DK-2100 Copenhagen, Denmark&amp;#xD;ETH, Inst Integrat Biol IBZ, CH-8092 Zurich, Switzerland&lt;/auth-address&gt;&lt;titles&gt;&lt;title&gt;Social immunity&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R693-R702&lt;/pages&gt;&lt;volume&gt;17&lt;/volume&gt;&lt;number&gt;16&lt;/number&gt;&lt;keywords&gt;&lt;keyword&gt;termite zootermopsis-angusticollis&lt;/keyword&gt;&lt;keyword&gt;division-of-labor&lt;/keyword&gt;&lt;keyword&gt;leaf-cutting ants&lt;/keyword&gt;&lt;keyword&gt;imported fire ant&lt;/keyword&gt;&lt;keyword&gt;disease resistance&lt;/keyword&gt;&lt;keyword&gt;apis-mellifera&lt;/keyword&gt;&lt;keyword&gt;bombus-terrestris&lt;/keyword&gt;&lt;keyword&gt;honey-bees&lt;/keyword&gt;&lt;keyword&gt;acromyrmex-octospinosus&lt;/keyword&gt;&lt;keyword&gt;metapleural glands&lt;/keyword&gt;&lt;/keywords&gt;&lt;dates&gt;&lt;year&gt;2007&lt;/year&gt;&lt;pub-dates&gt;&lt;date&gt;Aug 21&lt;/date&gt;&lt;/pub-dates&gt;&lt;/dates&gt;&lt;isbn&gt;0960-9822&lt;/isbn&gt;&lt;accession-num&gt;WOS:000248989500026&lt;/accession-num&gt;&lt;urls&gt;&lt;related-urls&gt;&lt;url&gt;&amp;lt;Go to ISI&amp;gt;://WOS:000248989500026&lt;/url&gt;&lt;/related-urls&gt;&lt;/urls&gt;&lt;electronic-resource-num&gt;10.1016/j.cub.2007.06.008&lt;/electronic-resource-num&gt;&lt;language&gt;English&lt;/language&gt;&lt;/record&gt;&lt;/Cite&gt;&lt;/EndNote&gt;</w:instrText>
      </w:r>
      <w:r w:rsidR="00D7382A" w:rsidRPr="00E966E8">
        <w:rPr>
          <w:color w:val="auto"/>
        </w:rPr>
        <w:fldChar w:fldCharType="separate"/>
      </w:r>
      <w:r w:rsidR="00835ACF" w:rsidRPr="00E966E8">
        <w:rPr>
          <w:color w:val="auto"/>
          <w:vertAlign w:val="superscript"/>
        </w:rPr>
        <w:t>42</w:t>
      </w:r>
      <w:r w:rsidR="00D7382A" w:rsidRPr="00E966E8">
        <w:rPr>
          <w:color w:val="auto"/>
        </w:rPr>
        <w:fldChar w:fldCharType="end"/>
      </w:r>
      <w:r w:rsidRPr="00E966E8">
        <w:rPr>
          <w:color w:val="auto"/>
        </w:rPr>
        <w:t xml:space="preserve">. </w:t>
      </w:r>
      <w:r w:rsidR="00E927C9" w:rsidRPr="00E966E8">
        <w:rPr>
          <w:color w:val="auto"/>
        </w:rPr>
        <w:t>Understanding t</w:t>
      </w:r>
      <w:r w:rsidRPr="00E966E8">
        <w:rPr>
          <w:color w:val="auto"/>
        </w:rPr>
        <w:t>hese</w:t>
      </w:r>
      <w:r w:rsidR="00B913EE" w:rsidRPr="00E966E8">
        <w:rPr>
          <w:color w:val="auto"/>
        </w:rPr>
        <w:t xml:space="preserve"> defenses</w:t>
      </w:r>
      <w:r w:rsidR="00E927C9" w:rsidRPr="00E966E8">
        <w:rPr>
          <w:color w:val="auto"/>
        </w:rPr>
        <w:t xml:space="preserve"> is of broad interest, and they</w:t>
      </w:r>
      <w:r w:rsidRPr="00E966E8">
        <w:rPr>
          <w:color w:val="auto"/>
        </w:rPr>
        <w:t xml:space="preserve"> have been extensive</w:t>
      </w:r>
      <w:r w:rsidR="00B913EE" w:rsidRPr="00E966E8">
        <w:rPr>
          <w:color w:val="auto"/>
        </w:rPr>
        <w:t>ly</w:t>
      </w:r>
      <w:r w:rsidRPr="00E966E8">
        <w:rPr>
          <w:color w:val="auto"/>
        </w:rPr>
        <w:t xml:space="preserve"> researched</w:t>
      </w:r>
      <w:r w:rsidR="00D7382A" w:rsidRPr="00E966E8">
        <w:rPr>
          <w:color w:val="auto"/>
        </w:rPr>
        <w:fldChar w:fldCharType="begin">
          <w:fldData xml:space="preserve">PEVuZE5vdGU+PENpdGU+PEF1dGhvcj5DcmVtZXI8L0F1dGhvcj48WWVhcj4yMDA3PC9ZZWFyPjxS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</w:fldData>
        </w:fldChar>
      </w:r>
      <w:r w:rsidR="00835ACF" w:rsidRPr="00E966E8">
        <w:rPr>
          <w:color w:val="auto"/>
        </w:rPr>
        <w:instrText xml:space="preserve"> ADDIN EN.CITE </w:instrText>
      </w:r>
      <w:r w:rsidR="00835ACF" w:rsidRPr="00E966E8">
        <w:rPr>
          <w:color w:val="auto"/>
        </w:rPr>
        <w:fldChar w:fldCharType="begin">
          <w:fldData xml:space="preserve">PEVuZE5vdGU+PENpdGU+PEF1dGhvcj5DcmVtZXI8L0F1dGhvcj48WWVhcj4yMDA3PC9ZZWFyPjxS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</w:fldData>
        </w:fldChar>
      </w:r>
      <w:r w:rsidR="00835ACF" w:rsidRPr="00E966E8">
        <w:rPr>
          <w:color w:val="auto"/>
        </w:rPr>
        <w:instrText xml:space="preserve"> ADDIN EN.CITE.DATA </w:instrText>
      </w:r>
      <w:r w:rsidR="00835ACF" w:rsidRPr="00E966E8">
        <w:rPr>
          <w:color w:val="auto"/>
        </w:rPr>
      </w:r>
      <w:r w:rsidR="00835ACF" w:rsidRPr="00E966E8">
        <w:rPr>
          <w:color w:val="auto"/>
        </w:rPr>
        <w:fldChar w:fldCharType="end"/>
      </w:r>
      <w:r w:rsidR="00D7382A" w:rsidRPr="00E966E8">
        <w:rPr>
          <w:color w:val="auto"/>
        </w:rPr>
      </w:r>
      <w:r w:rsidR="00D7382A" w:rsidRPr="00E966E8">
        <w:rPr>
          <w:color w:val="auto"/>
        </w:rPr>
        <w:fldChar w:fldCharType="separate"/>
      </w:r>
      <w:r w:rsidR="00835ACF" w:rsidRPr="00E966E8">
        <w:rPr>
          <w:color w:val="auto"/>
          <w:vertAlign w:val="superscript"/>
        </w:rPr>
        <w:t>16,20,42-44</w:t>
      </w:r>
      <w:r w:rsidR="00D7382A" w:rsidRPr="00E966E8">
        <w:rPr>
          <w:color w:val="auto"/>
        </w:rPr>
        <w:fldChar w:fldCharType="end"/>
      </w:r>
      <w:r w:rsidR="00B913EE" w:rsidRPr="00E966E8">
        <w:rPr>
          <w:color w:val="auto"/>
        </w:rPr>
        <w:t xml:space="preserve">. However, </w:t>
      </w:r>
      <w:r w:rsidRPr="00E966E8">
        <w:rPr>
          <w:color w:val="auto"/>
        </w:rPr>
        <w:t xml:space="preserve">a </w:t>
      </w:r>
      <w:r w:rsidR="00503B14" w:rsidRPr="00E966E8">
        <w:rPr>
          <w:color w:val="auto"/>
        </w:rPr>
        <w:t xml:space="preserve">visual </w:t>
      </w:r>
      <w:r w:rsidRPr="00E966E8">
        <w:rPr>
          <w:color w:val="auto"/>
        </w:rPr>
        <w:t>compilation of the</w:t>
      </w:r>
      <w:r w:rsidR="00C510D8" w:rsidRPr="00E966E8">
        <w:rPr>
          <w:color w:val="auto"/>
        </w:rPr>
        <w:t xml:space="preserve"> defensive</w:t>
      </w:r>
      <w:r w:rsidRPr="00E966E8">
        <w:rPr>
          <w:color w:val="auto"/>
        </w:rPr>
        <w:t xml:space="preserve"> behaviors</w:t>
      </w:r>
      <w:r w:rsidR="00C510D8" w:rsidRPr="00E966E8">
        <w:rPr>
          <w:color w:val="auto"/>
        </w:rPr>
        <w:t xml:space="preserve"> </w:t>
      </w:r>
      <w:r w:rsidR="00E927C9" w:rsidRPr="00E966E8">
        <w:rPr>
          <w:color w:val="auto"/>
        </w:rPr>
        <w:t xml:space="preserve">that would help </w:t>
      </w:r>
      <w:r w:rsidR="004466BB" w:rsidRPr="00E966E8">
        <w:rPr>
          <w:color w:val="auto"/>
        </w:rPr>
        <w:t xml:space="preserve">unambiguous </w:t>
      </w:r>
      <w:r w:rsidR="00C510D8" w:rsidRPr="00E966E8">
        <w:rPr>
          <w:color w:val="auto"/>
        </w:rPr>
        <w:t>defin</w:t>
      </w:r>
      <w:r w:rsidR="004466BB" w:rsidRPr="00E966E8">
        <w:rPr>
          <w:color w:val="auto"/>
        </w:rPr>
        <w:t>ition</w:t>
      </w:r>
      <w:r w:rsidR="00C510D8" w:rsidRPr="00E966E8">
        <w:rPr>
          <w:color w:val="auto"/>
        </w:rPr>
        <w:t xml:space="preserve"> and </w:t>
      </w:r>
      <w:r w:rsidR="004466BB" w:rsidRPr="00E966E8">
        <w:rPr>
          <w:color w:val="auto"/>
        </w:rPr>
        <w:t xml:space="preserve">description of them </w:t>
      </w:r>
      <w:r w:rsidR="00C510D8" w:rsidRPr="00E966E8">
        <w:rPr>
          <w:color w:val="auto"/>
        </w:rPr>
        <w:t>for systematic use by researchers</w:t>
      </w:r>
      <w:r w:rsidRPr="00E966E8">
        <w:rPr>
          <w:color w:val="auto"/>
        </w:rPr>
        <w:t xml:space="preserve"> </w:t>
      </w:r>
      <w:r w:rsidR="00AA0878" w:rsidRPr="00E966E8">
        <w:rPr>
          <w:color w:val="auto"/>
        </w:rPr>
        <w:t>is</w:t>
      </w:r>
      <w:r w:rsidR="00B4354F" w:rsidRPr="00E966E8">
        <w:rPr>
          <w:color w:val="auto"/>
        </w:rPr>
        <w:t>,</w:t>
      </w:r>
      <w:r w:rsidR="00503B14" w:rsidRPr="00E966E8">
        <w:rPr>
          <w:color w:val="auto"/>
        </w:rPr>
        <w:t xml:space="preserve"> </w:t>
      </w:r>
      <w:r w:rsidR="00AA0878" w:rsidRPr="00E966E8">
        <w:rPr>
          <w:color w:val="auto"/>
        </w:rPr>
        <w:t>to our knowledge</w:t>
      </w:r>
      <w:r w:rsidR="00B4354F" w:rsidRPr="00E966E8">
        <w:rPr>
          <w:color w:val="auto"/>
        </w:rPr>
        <w:t>,</w:t>
      </w:r>
      <w:r w:rsidR="00AA0878" w:rsidRPr="00E966E8">
        <w:rPr>
          <w:color w:val="auto"/>
        </w:rPr>
        <w:t xml:space="preserve"> </w:t>
      </w:r>
      <w:r w:rsidR="00503B14" w:rsidRPr="00E966E8">
        <w:rPr>
          <w:color w:val="auto"/>
        </w:rPr>
        <w:t xml:space="preserve">not </w:t>
      </w:r>
      <w:r w:rsidRPr="00E966E8">
        <w:rPr>
          <w:color w:val="auto"/>
        </w:rPr>
        <w:t xml:space="preserve">available. </w:t>
      </w:r>
      <w:r w:rsidR="00DC67C1" w:rsidRPr="00E966E8">
        <w:rPr>
          <w:color w:val="auto"/>
        </w:rPr>
        <w:t>Although the terminology used to describe ant behavior is relatively standardized, there is therefore no certainty that the same behavioral acts are</w:t>
      </w:r>
      <w:r w:rsidR="008A09B0" w:rsidRPr="00E966E8">
        <w:rPr>
          <w:color w:val="auto"/>
        </w:rPr>
        <w:t xml:space="preserve"> named</w:t>
      </w:r>
      <w:r w:rsidR="00DC67C1" w:rsidRPr="00E966E8">
        <w:rPr>
          <w:color w:val="auto"/>
        </w:rPr>
        <w:t xml:space="preserve"> consistently in different studies. </w:t>
      </w:r>
      <w:r w:rsidRPr="00E966E8">
        <w:rPr>
          <w:color w:val="auto"/>
        </w:rPr>
        <w:t>Here</w:t>
      </w:r>
      <w:r w:rsidR="00E927C9" w:rsidRPr="00E966E8">
        <w:rPr>
          <w:color w:val="auto"/>
        </w:rPr>
        <w:t>,</w:t>
      </w:r>
      <w:r w:rsidR="005B0C9E" w:rsidRPr="00E966E8">
        <w:rPr>
          <w:color w:val="auto"/>
        </w:rPr>
        <w:t xml:space="preserve"> our </w:t>
      </w:r>
      <w:r w:rsidR="001137A9" w:rsidRPr="00E966E8">
        <w:rPr>
          <w:color w:val="auto"/>
        </w:rPr>
        <w:t xml:space="preserve">main </w:t>
      </w:r>
      <w:r w:rsidR="005B0C9E" w:rsidRPr="00E966E8">
        <w:rPr>
          <w:color w:val="auto"/>
        </w:rPr>
        <w:t>goal is</w:t>
      </w:r>
      <w:r w:rsidR="001137A9" w:rsidRPr="00E966E8">
        <w:rPr>
          <w:color w:val="auto"/>
        </w:rPr>
        <w:t xml:space="preserve"> to</w:t>
      </w:r>
      <w:r w:rsidR="00DC67C1" w:rsidRPr="00E966E8">
        <w:rPr>
          <w:color w:val="auto"/>
        </w:rPr>
        <w:t xml:space="preserve"> remedy this by </w:t>
      </w:r>
      <w:r w:rsidRPr="00E966E8">
        <w:rPr>
          <w:color w:val="auto"/>
        </w:rPr>
        <w:t>provid</w:t>
      </w:r>
      <w:r w:rsidR="00DC67C1" w:rsidRPr="00E966E8">
        <w:rPr>
          <w:color w:val="auto"/>
        </w:rPr>
        <w:t>ing</w:t>
      </w:r>
      <w:r w:rsidR="003751AB" w:rsidRPr="00E966E8">
        <w:rPr>
          <w:color w:val="auto"/>
        </w:rPr>
        <w:t xml:space="preserve"> </w:t>
      </w:r>
      <w:r w:rsidR="001210E9" w:rsidRPr="00E966E8">
        <w:rPr>
          <w:color w:val="auto"/>
        </w:rPr>
        <w:t xml:space="preserve">clarity and standardization through </w:t>
      </w:r>
      <w:r w:rsidR="005069B7" w:rsidRPr="00E966E8">
        <w:rPr>
          <w:color w:val="auto"/>
        </w:rPr>
        <w:t xml:space="preserve">a </w:t>
      </w:r>
      <w:r w:rsidR="00C510D8" w:rsidRPr="00E966E8">
        <w:rPr>
          <w:color w:val="auto"/>
        </w:rPr>
        <w:t>compilation</w:t>
      </w:r>
      <w:r w:rsidR="005F4E3A" w:rsidRPr="00E966E8">
        <w:rPr>
          <w:color w:val="auto"/>
        </w:rPr>
        <w:t xml:space="preserve"> of </w:t>
      </w:r>
      <w:r w:rsidR="005069B7" w:rsidRPr="00E966E8">
        <w:rPr>
          <w:color w:val="auto"/>
        </w:rPr>
        <w:t xml:space="preserve">video recordings of </w:t>
      </w:r>
      <w:r w:rsidR="005F4E3A" w:rsidRPr="00E966E8">
        <w:rPr>
          <w:color w:val="auto"/>
        </w:rPr>
        <w:t xml:space="preserve">individual prophylactic and defensive behaviors </w:t>
      </w:r>
      <w:r w:rsidR="008A09B0" w:rsidRPr="00E966E8">
        <w:rPr>
          <w:color w:val="auto"/>
        </w:rPr>
        <w:t>accompanied by</w:t>
      </w:r>
      <w:r w:rsidR="005F4E3A" w:rsidRPr="00E966E8">
        <w:rPr>
          <w:color w:val="auto"/>
        </w:rPr>
        <w:t xml:space="preserve"> associated</w:t>
      </w:r>
      <w:r w:rsidR="005069B7" w:rsidRPr="00E966E8">
        <w:rPr>
          <w:color w:val="auto"/>
        </w:rPr>
        <w:t xml:space="preserve"> definitions. We filmed these clips during a behavioral experiment, in which we observed and quantified </w:t>
      </w:r>
      <w:r w:rsidR="008A09B0" w:rsidRPr="00E966E8">
        <w:rPr>
          <w:color w:val="auto"/>
        </w:rPr>
        <w:t xml:space="preserve">behaviors </w:t>
      </w:r>
      <w:r w:rsidR="005069B7" w:rsidRPr="00E966E8">
        <w:rPr>
          <w:color w:val="auto"/>
        </w:rPr>
        <w:t xml:space="preserve">in the context of experimental </w:t>
      </w:r>
      <w:proofErr w:type="spellStart"/>
      <w:r w:rsidR="005069B7" w:rsidRPr="00E966E8">
        <w:rPr>
          <w:i/>
          <w:color w:val="auto"/>
        </w:rPr>
        <w:t>Escovopsis</w:t>
      </w:r>
      <w:proofErr w:type="spellEnd"/>
      <w:r w:rsidR="005069B7" w:rsidRPr="00E966E8">
        <w:rPr>
          <w:color w:val="auto"/>
        </w:rPr>
        <w:t xml:space="preserve"> infections</w:t>
      </w:r>
      <w:r w:rsidR="005069B7" w:rsidRPr="00E966E8" w:rsidDel="005F4E3A">
        <w:rPr>
          <w:color w:val="auto"/>
        </w:rPr>
        <w:t xml:space="preserve"> </w:t>
      </w:r>
      <w:r w:rsidR="005069B7" w:rsidRPr="00E966E8">
        <w:rPr>
          <w:color w:val="auto"/>
        </w:rPr>
        <w:t xml:space="preserve">of </w:t>
      </w:r>
      <w:proofErr w:type="spellStart"/>
      <w:r w:rsidR="005069B7" w:rsidRPr="00E966E8">
        <w:rPr>
          <w:i/>
          <w:color w:val="auto"/>
        </w:rPr>
        <w:t>Acromyrmex</w:t>
      </w:r>
      <w:proofErr w:type="spellEnd"/>
      <w:r w:rsidR="005069B7" w:rsidRPr="00E966E8">
        <w:rPr>
          <w:i/>
          <w:color w:val="auto"/>
        </w:rPr>
        <w:t xml:space="preserve"> </w:t>
      </w:r>
      <w:proofErr w:type="spellStart"/>
      <w:r w:rsidR="005069B7" w:rsidRPr="00E966E8">
        <w:rPr>
          <w:i/>
          <w:color w:val="auto"/>
        </w:rPr>
        <w:t>echinatior</w:t>
      </w:r>
      <w:proofErr w:type="spellEnd"/>
      <w:r w:rsidR="005069B7" w:rsidRPr="00E966E8">
        <w:rPr>
          <w:color w:val="auto"/>
        </w:rPr>
        <w:t xml:space="preserve"> sub-colonies, the results of which we also present here</w:t>
      </w:r>
      <w:r w:rsidR="00D10B54" w:rsidRPr="00E966E8">
        <w:rPr>
          <w:color w:val="auto"/>
        </w:rPr>
        <w:t xml:space="preserve"> as an illustrative example</w:t>
      </w:r>
      <w:r w:rsidR="008A09B0" w:rsidRPr="00E966E8">
        <w:rPr>
          <w:color w:val="auto"/>
        </w:rPr>
        <w:t xml:space="preserve"> of how this compilation can be used for behavioral studies</w:t>
      </w:r>
      <w:r w:rsidR="007B0EE6" w:rsidRPr="00E966E8">
        <w:rPr>
          <w:color w:val="auto"/>
        </w:rPr>
        <w:t>.</w:t>
      </w:r>
      <w:r w:rsidR="00C510D8" w:rsidRPr="00E966E8">
        <w:rPr>
          <w:color w:val="auto"/>
        </w:rPr>
        <w:t xml:space="preserve"> </w:t>
      </w:r>
    </w:p>
    <w:p w14:paraId="26891D21" w14:textId="77777777" w:rsidR="008B7246" w:rsidRPr="00E966E8" w:rsidRDefault="008B7246" w:rsidP="008051DA">
      <w:pPr>
        <w:widowControl/>
        <w:rPr>
          <w:b/>
        </w:rPr>
      </w:pPr>
    </w:p>
    <w:p w14:paraId="33654171" w14:textId="3E40E2B2" w:rsidR="00627623" w:rsidRDefault="006305D7" w:rsidP="008051DA">
      <w:pPr>
        <w:widowControl/>
        <w:rPr>
          <w:b/>
        </w:rPr>
      </w:pPr>
      <w:r w:rsidRPr="00E966E8">
        <w:rPr>
          <w:b/>
        </w:rPr>
        <w:t>PROTOCOL</w:t>
      </w:r>
      <w:r w:rsidR="00EA2959">
        <w:rPr>
          <w:b/>
        </w:rPr>
        <w:t>:</w:t>
      </w:r>
    </w:p>
    <w:p w14:paraId="5A45956A" w14:textId="77777777" w:rsidR="00EA2959" w:rsidRPr="00E966E8" w:rsidRDefault="00EA2959" w:rsidP="008051DA">
      <w:pPr>
        <w:widowControl/>
        <w:rPr>
          <w:color w:val="808080"/>
        </w:rPr>
      </w:pPr>
      <w:bookmarkStart w:id="0" w:name="_Hlk518570653"/>
      <w:bookmarkStart w:id="1" w:name="_Hlk518570179"/>
    </w:p>
    <w:p w14:paraId="544D8C59" w14:textId="3468FC3D" w:rsidR="00FF6712" w:rsidRPr="00D17250" w:rsidRDefault="00FF6712" w:rsidP="008051DA">
      <w:pPr>
        <w:pStyle w:val="ListParagraph"/>
        <w:widowControl/>
        <w:numPr>
          <w:ilvl w:val="0"/>
          <w:numId w:val="26"/>
        </w:numPr>
        <w:rPr>
          <w:b/>
          <w:color w:val="auto"/>
          <w:highlight w:val="yellow"/>
        </w:rPr>
      </w:pPr>
      <w:bookmarkStart w:id="2" w:name="_Hlk518568855"/>
      <w:proofErr w:type="spellStart"/>
      <w:r w:rsidRPr="00D17250">
        <w:rPr>
          <w:b/>
          <w:i/>
          <w:color w:val="auto"/>
          <w:highlight w:val="yellow"/>
        </w:rPr>
        <w:t>Escovopsis</w:t>
      </w:r>
      <w:proofErr w:type="spellEnd"/>
      <w:r w:rsidRPr="00D17250">
        <w:rPr>
          <w:b/>
          <w:color w:val="auto"/>
          <w:highlight w:val="yellow"/>
        </w:rPr>
        <w:t xml:space="preserve"> isolation</w:t>
      </w:r>
    </w:p>
    <w:p w14:paraId="2946EACD" w14:textId="72D35E6B" w:rsidR="00FF6712" w:rsidRPr="00E966E8" w:rsidRDefault="00FF6712" w:rsidP="008051DA">
      <w:pPr>
        <w:widowControl/>
        <w:rPr>
          <w:b/>
          <w:color w:val="auto"/>
          <w:highlight w:val="yellow"/>
        </w:rPr>
      </w:pPr>
    </w:p>
    <w:p w14:paraId="31DA2183" w14:textId="09D6CDF8" w:rsidR="00FF6712" w:rsidRPr="00E966E8" w:rsidRDefault="00D17FF5" w:rsidP="008051DA">
      <w:pPr>
        <w:pStyle w:val="ListParagraph"/>
        <w:widowControl/>
        <w:numPr>
          <w:ilvl w:val="1"/>
          <w:numId w:val="45"/>
        </w:numPr>
        <w:rPr>
          <w:color w:val="auto"/>
          <w:highlight w:val="yellow"/>
        </w:rPr>
      </w:pPr>
      <w:r w:rsidRPr="00E966E8">
        <w:rPr>
          <w:color w:val="auto"/>
          <w:highlight w:val="yellow"/>
        </w:rPr>
        <w:t>Isolate</w:t>
      </w:r>
      <w:r w:rsidR="006D55C3" w:rsidRPr="00E966E8">
        <w:rPr>
          <w:color w:val="auto"/>
          <w:highlight w:val="yellow"/>
        </w:rPr>
        <w:t xml:space="preserve"> </w:t>
      </w:r>
      <w:proofErr w:type="spellStart"/>
      <w:r w:rsidR="006D55C3" w:rsidRPr="00E966E8">
        <w:rPr>
          <w:i/>
          <w:color w:val="auto"/>
          <w:highlight w:val="yellow"/>
        </w:rPr>
        <w:t>Escovopsis</w:t>
      </w:r>
      <w:proofErr w:type="spellEnd"/>
      <w:r w:rsidR="006D55C3" w:rsidRPr="00E966E8">
        <w:rPr>
          <w:color w:val="auto"/>
          <w:highlight w:val="yellow"/>
        </w:rPr>
        <w:t xml:space="preserve"> strains from </w:t>
      </w:r>
      <w:proofErr w:type="spellStart"/>
      <w:r w:rsidR="006D55C3" w:rsidRPr="00E966E8">
        <w:rPr>
          <w:i/>
          <w:color w:val="auto"/>
          <w:highlight w:val="yellow"/>
        </w:rPr>
        <w:t>Acromyrmex</w:t>
      </w:r>
      <w:proofErr w:type="spellEnd"/>
      <w:r w:rsidR="006D55C3" w:rsidRPr="00E966E8">
        <w:rPr>
          <w:i/>
          <w:color w:val="auto"/>
          <w:highlight w:val="yellow"/>
        </w:rPr>
        <w:t xml:space="preserve"> </w:t>
      </w:r>
      <w:proofErr w:type="spellStart"/>
      <w:r w:rsidR="006D55C3" w:rsidRPr="00E966E8">
        <w:rPr>
          <w:i/>
          <w:color w:val="auto"/>
          <w:highlight w:val="yellow"/>
        </w:rPr>
        <w:t>echinatior</w:t>
      </w:r>
      <w:proofErr w:type="spellEnd"/>
      <w:r w:rsidR="006D55C3" w:rsidRPr="00E966E8">
        <w:rPr>
          <w:color w:val="auto"/>
          <w:highlight w:val="yellow"/>
        </w:rPr>
        <w:t xml:space="preserve"> </w:t>
      </w:r>
      <w:r w:rsidRPr="00E966E8">
        <w:rPr>
          <w:color w:val="auto"/>
          <w:highlight w:val="yellow"/>
        </w:rPr>
        <w:t xml:space="preserve">field </w:t>
      </w:r>
      <w:r w:rsidR="006D55C3" w:rsidRPr="00E966E8">
        <w:rPr>
          <w:color w:val="auto"/>
          <w:highlight w:val="yellow"/>
        </w:rPr>
        <w:t xml:space="preserve">colonies, </w:t>
      </w:r>
      <w:r w:rsidRPr="00E966E8">
        <w:rPr>
          <w:color w:val="auto"/>
          <w:highlight w:val="yellow"/>
        </w:rPr>
        <w:t xml:space="preserve">by </w:t>
      </w:r>
      <w:r w:rsidR="006D55C3" w:rsidRPr="00E966E8">
        <w:rPr>
          <w:color w:val="auto"/>
          <w:highlight w:val="yellow"/>
        </w:rPr>
        <w:t>grow</w:t>
      </w:r>
      <w:r w:rsidRPr="00E966E8">
        <w:rPr>
          <w:color w:val="auto"/>
          <w:highlight w:val="yellow"/>
        </w:rPr>
        <w:t>ing</w:t>
      </w:r>
      <w:r w:rsidR="006D55C3" w:rsidRPr="00E966E8">
        <w:rPr>
          <w:color w:val="auto"/>
          <w:highlight w:val="yellow"/>
        </w:rPr>
        <w:t xml:space="preserve"> </w:t>
      </w:r>
      <w:r w:rsidRPr="00E966E8">
        <w:rPr>
          <w:color w:val="auto"/>
          <w:highlight w:val="yellow"/>
        </w:rPr>
        <w:t>spores removed from the colon</w:t>
      </w:r>
      <w:r w:rsidR="00B738D9" w:rsidRPr="00E966E8">
        <w:rPr>
          <w:color w:val="auto"/>
          <w:highlight w:val="yellow"/>
        </w:rPr>
        <w:t>y</w:t>
      </w:r>
      <w:r w:rsidRPr="00E966E8">
        <w:rPr>
          <w:color w:val="auto"/>
          <w:highlight w:val="yellow"/>
        </w:rPr>
        <w:t xml:space="preserve"> waste dump or fungus garden </w:t>
      </w:r>
      <w:r w:rsidR="006D55C3" w:rsidRPr="00E966E8">
        <w:rPr>
          <w:color w:val="auto"/>
          <w:highlight w:val="yellow"/>
        </w:rPr>
        <w:t>on potato dextrose agar (PDA</w:t>
      </w:r>
      <w:r w:rsidR="00ED4D70" w:rsidRPr="00E966E8">
        <w:rPr>
          <w:color w:val="auto"/>
          <w:highlight w:val="yellow"/>
        </w:rPr>
        <w:t>, 39</w:t>
      </w:r>
      <w:r w:rsidR="00EA2959">
        <w:rPr>
          <w:color w:val="auto"/>
          <w:highlight w:val="yellow"/>
        </w:rPr>
        <w:t xml:space="preserve"> </w:t>
      </w:r>
      <w:r w:rsidR="00ED4D70" w:rsidRPr="00E966E8">
        <w:rPr>
          <w:color w:val="auto"/>
          <w:highlight w:val="yellow"/>
        </w:rPr>
        <w:t>g/L</w:t>
      </w:r>
      <w:r w:rsidR="006D55C3" w:rsidRPr="00E966E8">
        <w:rPr>
          <w:color w:val="auto"/>
          <w:highlight w:val="yellow"/>
        </w:rPr>
        <w:t>) plates</w:t>
      </w:r>
      <w:r w:rsidRPr="00E966E8">
        <w:rPr>
          <w:color w:val="auto"/>
          <w:highlight w:val="yellow"/>
        </w:rPr>
        <w:t>. Incubate at ca. 23°C for approximately two weeks.</w:t>
      </w:r>
    </w:p>
    <w:p w14:paraId="0343405A" w14:textId="6548C3FD" w:rsidR="006D55C3" w:rsidRPr="00EA2959" w:rsidRDefault="006D55C3" w:rsidP="008051DA">
      <w:pPr>
        <w:pStyle w:val="ListParagraph"/>
        <w:widowControl/>
        <w:ind w:left="0"/>
        <w:rPr>
          <w:color w:val="auto"/>
        </w:rPr>
      </w:pPr>
    </w:p>
    <w:p w14:paraId="33939F52" w14:textId="2358781C" w:rsidR="00EA2959" w:rsidRDefault="00EA2959" w:rsidP="008051DA">
      <w:pPr>
        <w:pStyle w:val="ListParagraph"/>
        <w:widowControl/>
        <w:ind w:left="0"/>
        <w:rPr>
          <w:color w:val="auto"/>
        </w:rPr>
      </w:pPr>
      <w:r w:rsidRPr="00EA2959">
        <w:rPr>
          <w:color w:val="auto"/>
        </w:rPr>
        <w:t>Note:</w:t>
      </w:r>
      <w:r w:rsidRPr="00EA2959">
        <w:t xml:space="preserve"> </w:t>
      </w:r>
      <w:r w:rsidRPr="00EA2959">
        <w:rPr>
          <w:color w:val="auto"/>
        </w:rPr>
        <w:t>One strain was used in the current study.</w:t>
      </w:r>
    </w:p>
    <w:p w14:paraId="3A24A1DD" w14:textId="77777777" w:rsidR="00EA2959" w:rsidRPr="00E966E8" w:rsidRDefault="00EA2959" w:rsidP="008051DA">
      <w:pPr>
        <w:pStyle w:val="ListParagraph"/>
        <w:widowControl/>
        <w:ind w:left="0"/>
        <w:rPr>
          <w:color w:val="auto"/>
          <w:highlight w:val="yellow"/>
        </w:rPr>
      </w:pPr>
    </w:p>
    <w:p w14:paraId="55F27708" w14:textId="3A6F2F5A" w:rsidR="006D55C3" w:rsidRPr="00E966E8" w:rsidRDefault="006D55C3" w:rsidP="008051DA">
      <w:pPr>
        <w:pStyle w:val="ListParagraph"/>
        <w:widowControl/>
        <w:numPr>
          <w:ilvl w:val="1"/>
          <w:numId w:val="45"/>
        </w:numPr>
        <w:rPr>
          <w:color w:val="auto"/>
          <w:highlight w:val="yellow"/>
        </w:rPr>
      </w:pPr>
      <w:r w:rsidRPr="00E966E8">
        <w:rPr>
          <w:color w:val="auto"/>
          <w:highlight w:val="yellow"/>
        </w:rPr>
        <w:t xml:space="preserve">Use a </w:t>
      </w:r>
      <w:r w:rsidR="00B738D9" w:rsidRPr="00E966E8">
        <w:rPr>
          <w:color w:val="auto"/>
          <w:highlight w:val="yellow"/>
        </w:rPr>
        <w:t xml:space="preserve">sterile </w:t>
      </w:r>
      <w:r w:rsidRPr="00E966E8">
        <w:rPr>
          <w:color w:val="auto"/>
          <w:highlight w:val="yellow"/>
        </w:rPr>
        <w:t>needle to pick out mature spores</w:t>
      </w:r>
      <w:r w:rsidR="00D17FF5" w:rsidRPr="00E966E8">
        <w:rPr>
          <w:color w:val="auto"/>
          <w:highlight w:val="yellow"/>
        </w:rPr>
        <w:t xml:space="preserve"> from these first plates</w:t>
      </w:r>
      <w:r w:rsidR="00EA2959">
        <w:rPr>
          <w:color w:val="auto"/>
          <w:highlight w:val="yellow"/>
        </w:rPr>
        <w:t>. Pick e</w:t>
      </w:r>
      <w:r w:rsidR="00FB58BC" w:rsidRPr="00E966E8">
        <w:rPr>
          <w:color w:val="auto"/>
          <w:highlight w:val="yellow"/>
        </w:rPr>
        <w:t>nough spores to c</w:t>
      </w:r>
      <w:r w:rsidRPr="00E966E8">
        <w:rPr>
          <w:color w:val="auto"/>
          <w:highlight w:val="yellow"/>
        </w:rPr>
        <w:t>over the tip of the needle.</w:t>
      </w:r>
    </w:p>
    <w:p w14:paraId="0F9A8D0F" w14:textId="77777777" w:rsidR="006D55C3" w:rsidRPr="00E966E8" w:rsidRDefault="006D55C3" w:rsidP="008051DA">
      <w:pPr>
        <w:widowControl/>
        <w:rPr>
          <w:color w:val="auto"/>
          <w:highlight w:val="yellow"/>
        </w:rPr>
      </w:pPr>
    </w:p>
    <w:p w14:paraId="489E6B56" w14:textId="2DBA612E" w:rsidR="006D55C3" w:rsidRPr="00E966E8" w:rsidRDefault="00D17FF5" w:rsidP="008051DA">
      <w:pPr>
        <w:pStyle w:val="ListParagraph"/>
        <w:widowControl/>
        <w:numPr>
          <w:ilvl w:val="1"/>
          <w:numId w:val="45"/>
        </w:numPr>
        <w:rPr>
          <w:color w:val="auto"/>
          <w:highlight w:val="yellow"/>
        </w:rPr>
      </w:pPr>
      <w:r w:rsidRPr="00E966E8">
        <w:rPr>
          <w:color w:val="auto"/>
          <w:highlight w:val="yellow"/>
        </w:rPr>
        <w:t>Inoculate</w:t>
      </w:r>
      <w:r w:rsidR="006D55C3" w:rsidRPr="00E966E8">
        <w:rPr>
          <w:color w:val="auto"/>
          <w:highlight w:val="yellow"/>
        </w:rPr>
        <w:t xml:space="preserve"> spores </w:t>
      </w:r>
      <w:bookmarkStart w:id="3" w:name="_GoBack"/>
      <w:bookmarkEnd w:id="3"/>
      <w:r w:rsidR="00D17250">
        <w:rPr>
          <w:color w:val="auto"/>
          <w:highlight w:val="yellow"/>
        </w:rPr>
        <w:t xml:space="preserve">on new plates </w:t>
      </w:r>
      <w:r w:rsidRPr="00E966E8">
        <w:rPr>
          <w:color w:val="auto"/>
          <w:highlight w:val="yellow"/>
        </w:rPr>
        <w:t>under sterile conditions</w:t>
      </w:r>
      <w:r w:rsidR="00D53F66" w:rsidRPr="00E966E8">
        <w:rPr>
          <w:color w:val="auto"/>
          <w:highlight w:val="yellow"/>
        </w:rPr>
        <w:t xml:space="preserve"> and i</w:t>
      </w:r>
      <w:r w:rsidRPr="00E966E8">
        <w:rPr>
          <w:color w:val="auto"/>
          <w:highlight w:val="yellow"/>
        </w:rPr>
        <w:t xml:space="preserve">ncubate at </w:t>
      </w:r>
      <w:r w:rsidR="00EA2959">
        <w:rPr>
          <w:color w:val="auto"/>
          <w:highlight w:val="yellow"/>
        </w:rPr>
        <w:t>~ 2</w:t>
      </w:r>
      <w:r w:rsidRPr="00E966E8">
        <w:rPr>
          <w:color w:val="auto"/>
          <w:highlight w:val="yellow"/>
        </w:rPr>
        <w:t>3</w:t>
      </w:r>
      <w:r w:rsidR="00EA2959">
        <w:rPr>
          <w:color w:val="auto"/>
          <w:highlight w:val="yellow"/>
        </w:rPr>
        <w:t xml:space="preserve"> </w:t>
      </w:r>
      <w:r w:rsidRPr="00E966E8">
        <w:rPr>
          <w:color w:val="auto"/>
          <w:highlight w:val="yellow"/>
        </w:rPr>
        <w:t>°C for approximately two weeks</w:t>
      </w:r>
      <w:r w:rsidR="006D55C3" w:rsidRPr="00E966E8">
        <w:rPr>
          <w:color w:val="auto"/>
          <w:highlight w:val="yellow"/>
        </w:rPr>
        <w:t xml:space="preserve">. </w:t>
      </w:r>
    </w:p>
    <w:p w14:paraId="61CBCF4A" w14:textId="77777777" w:rsidR="00660F36" w:rsidRPr="00E966E8" w:rsidRDefault="00660F36" w:rsidP="008051DA">
      <w:pPr>
        <w:widowControl/>
        <w:rPr>
          <w:color w:val="auto"/>
          <w:highlight w:val="yellow"/>
        </w:rPr>
      </w:pPr>
    </w:p>
    <w:p w14:paraId="51C08A7C" w14:textId="5F94F31B" w:rsidR="00660F36" w:rsidRPr="00E966E8" w:rsidRDefault="00660F36" w:rsidP="008051DA">
      <w:pPr>
        <w:pStyle w:val="ListParagraph"/>
        <w:widowControl/>
        <w:numPr>
          <w:ilvl w:val="1"/>
          <w:numId w:val="45"/>
        </w:numPr>
        <w:rPr>
          <w:color w:val="auto"/>
          <w:highlight w:val="yellow"/>
        </w:rPr>
      </w:pPr>
      <w:r w:rsidRPr="00E966E8">
        <w:rPr>
          <w:color w:val="auto"/>
          <w:highlight w:val="yellow"/>
        </w:rPr>
        <w:lastRenderedPageBreak/>
        <w:t xml:space="preserve">When hyphae have covered the entire plate and grown </w:t>
      </w:r>
      <w:r w:rsidR="0003439B">
        <w:rPr>
          <w:color w:val="auto"/>
          <w:highlight w:val="yellow"/>
        </w:rPr>
        <w:t xml:space="preserve">into </w:t>
      </w:r>
      <w:r w:rsidRPr="00E966E8">
        <w:rPr>
          <w:color w:val="auto"/>
          <w:highlight w:val="yellow"/>
        </w:rPr>
        <w:t xml:space="preserve">mature </w:t>
      </w:r>
      <w:r w:rsidR="00CE4F30" w:rsidRPr="00E966E8">
        <w:rPr>
          <w:color w:val="auto"/>
          <w:highlight w:val="yellow"/>
        </w:rPr>
        <w:t xml:space="preserve">brown </w:t>
      </w:r>
      <w:r w:rsidRPr="00E966E8">
        <w:rPr>
          <w:color w:val="auto"/>
          <w:highlight w:val="yellow"/>
        </w:rPr>
        <w:t>spores, repeat step 1.3 but this time with spores from the new PDA plate.</w:t>
      </w:r>
    </w:p>
    <w:p w14:paraId="2CE84F8E" w14:textId="77777777" w:rsidR="00660F36" w:rsidRPr="00E966E8" w:rsidRDefault="00660F36" w:rsidP="008051DA">
      <w:pPr>
        <w:widowControl/>
        <w:rPr>
          <w:color w:val="auto"/>
          <w:highlight w:val="yellow"/>
        </w:rPr>
      </w:pPr>
    </w:p>
    <w:p w14:paraId="5965627C" w14:textId="066A81AA" w:rsidR="00660F36" w:rsidRPr="00E966E8" w:rsidRDefault="00660F36" w:rsidP="008051DA">
      <w:pPr>
        <w:pStyle w:val="ListParagraph"/>
        <w:widowControl/>
        <w:numPr>
          <w:ilvl w:val="1"/>
          <w:numId w:val="45"/>
        </w:numPr>
        <w:rPr>
          <w:color w:val="auto"/>
          <w:highlight w:val="yellow"/>
        </w:rPr>
      </w:pPr>
      <w:r w:rsidRPr="00E966E8">
        <w:rPr>
          <w:color w:val="auto"/>
          <w:highlight w:val="yellow"/>
        </w:rPr>
        <w:t xml:space="preserve">Repeat the process until a clean stock of </w:t>
      </w:r>
      <w:proofErr w:type="spellStart"/>
      <w:r w:rsidRPr="00E966E8">
        <w:rPr>
          <w:i/>
          <w:color w:val="auto"/>
          <w:highlight w:val="yellow"/>
        </w:rPr>
        <w:t>Escovopsis</w:t>
      </w:r>
      <w:proofErr w:type="spellEnd"/>
      <w:r w:rsidRPr="00E966E8">
        <w:rPr>
          <w:color w:val="auto"/>
          <w:highlight w:val="yellow"/>
        </w:rPr>
        <w:t xml:space="preserve"> for each strain</w:t>
      </w:r>
      <w:r w:rsidR="00C72D95" w:rsidRPr="00E966E8">
        <w:rPr>
          <w:color w:val="auto"/>
          <w:highlight w:val="yellow"/>
        </w:rPr>
        <w:t xml:space="preserve"> is acquired</w:t>
      </w:r>
      <w:r w:rsidR="00D17FF5" w:rsidRPr="00E966E8">
        <w:rPr>
          <w:color w:val="auto"/>
          <w:highlight w:val="yellow"/>
        </w:rPr>
        <w:t xml:space="preserve"> (no visible contaminant</w:t>
      </w:r>
      <w:r w:rsidR="00180E7E" w:rsidRPr="00E966E8">
        <w:rPr>
          <w:color w:val="auto"/>
          <w:highlight w:val="yellow"/>
        </w:rPr>
        <w:t>s growing on or below the plate</w:t>
      </w:r>
      <w:r w:rsidR="00D17FF5" w:rsidRPr="00E966E8">
        <w:rPr>
          <w:color w:val="auto"/>
          <w:highlight w:val="yellow"/>
        </w:rPr>
        <w:t xml:space="preserve"> surface)</w:t>
      </w:r>
      <w:r w:rsidRPr="00E966E8">
        <w:rPr>
          <w:color w:val="auto"/>
          <w:highlight w:val="yellow"/>
        </w:rPr>
        <w:t xml:space="preserve">. </w:t>
      </w:r>
    </w:p>
    <w:p w14:paraId="6233A25A" w14:textId="77777777" w:rsidR="00C945D6" w:rsidRPr="00E966E8" w:rsidRDefault="00C945D6" w:rsidP="008051DA">
      <w:pPr>
        <w:widowControl/>
        <w:rPr>
          <w:color w:val="auto"/>
          <w:highlight w:val="yellow"/>
        </w:rPr>
      </w:pPr>
    </w:p>
    <w:p w14:paraId="74CFF083" w14:textId="370A0C7E" w:rsidR="00E94368" w:rsidRPr="0003439B" w:rsidRDefault="0000322C" w:rsidP="008051DA">
      <w:pPr>
        <w:pStyle w:val="ListParagraph"/>
        <w:widowControl/>
        <w:numPr>
          <w:ilvl w:val="0"/>
          <w:numId w:val="26"/>
        </w:numPr>
        <w:rPr>
          <w:b/>
          <w:color w:val="auto"/>
          <w:highlight w:val="yellow"/>
        </w:rPr>
      </w:pPr>
      <w:r w:rsidRPr="0003439B">
        <w:rPr>
          <w:b/>
          <w:color w:val="auto"/>
          <w:highlight w:val="yellow"/>
        </w:rPr>
        <w:t>Experimental set-up</w:t>
      </w:r>
      <w:r w:rsidR="00986998" w:rsidRPr="0003439B">
        <w:rPr>
          <w:b/>
          <w:color w:val="auto"/>
          <w:highlight w:val="yellow"/>
        </w:rPr>
        <w:t xml:space="preserve"> </w:t>
      </w:r>
    </w:p>
    <w:p w14:paraId="123C8B5A" w14:textId="77777777" w:rsidR="00232FED" w:rsidRPr="00E966E8" w:rsidRDefault="00232FED" w:rsidP="008051DA">
      <w:pPr>
        <w:widowControl/>
        <w:rPr>
          <w:b/>
          <w:color w:val="auto"/>
          <w:highlight w:val="yellow"/>
        </w:rPr>
      </w:pPr>
    </w:p>
    <w:p w14:paraId="5403DFF4" w14:textId="77777777" w:rsidR="00D17250" w:rsidRDefault="00E94368" w:rsidP="008051DA">
      <w:pPr>
        <w:pStyle w:val="ListParagraph"/>
        <w:widowControl/>
        <w:numPr>
          <w:ilvl w:val="0"/>
          <w:numId w:val="32"/>
        </w:numPr>
        <w:rPr>
          <w:color w:val="000000" w:themeColor="text1"/>
          <w:highlight w:val="yellow"/>
        </w:rPr>
      </w:pPr>
      <w:r w:rsidRPr="00E966E8">
        <w:rPr>
          <w:color w:val="000000" w:themeColor="text1"/>
          <w:highlight w:val="yellow"/>
        </w:rPr>
        <w:t xml:space="preserve">Use three </w:t>
      </w:r>
      <w:r w:rsidRPr="00E966E8">
        <w:rPr>
          <w:i/>
          <w:color w:val="000000" w:themeColor="text1"/>
          <w:highlight w:val="yellow"/>
        </w:rPr>
        <w:t>A</w:t>
      </w:r>
      <w:r w:rsidR="00F40740" w:rsidRPr="00E966E8">
        <w:rPr>
          <w:i/>
          <w:color w:val="000000" w:themeColor="text1"/>
          <w:highlight w:val="yellow"/>
        </w:rPr>
        <w:t>.</w:t>
      </w:r>
      <w:r w:rsidRPr="00E966E8">
        <w:rPr>
          <w:i/>
          <w:color w:val="000000" w:themeColor="text1"/>
          <w:highlight w:val="yellow"/>
        </w:rPr>
        <w:t xml:space="preserve"> </w:t>
      </w:r>
      <w:proofErr w:type="spellStart"/>
      <w:r w:rsidRPr="00E966E8">
        <w:rPr>
          <w:i/>
          <w:color w:val="000000" w:themeColor="text1"/>
          <w:highlight w:val="yellow"/>
        </w:rPr>
        <w:t>echinatior</w:t>
      </w:r>
      <w:proofErr w:type="spellEnd"/>
      <w:r w:rsidRPr="00E966E8">
        <w:rPr>
          <w:i/>
          <w:color w:val="000000" w:themeColor="text1"/>
          <w:highlight w:val="yellow"/>
        </w:rPr>
        <w:t xml:space="preserve"> </w:t>
      </w:r>
      <w:r w:rsidRPr="00E966E8">
        <w:rPr>
          <w:color w:val="000000" w:themeColor="text1"/>
          <w:highlight w:val="yellow"/>
        </w:rPr>
        <w:t>colonies</w:t>
      </w:r>
      <w:r w:rsidR="00D17250">
        <w:rPr>
          <w:color w:val="000000" w:themeColor="text1"/>
          <w:highlight w:val="yellow"/>
        </w:rPr>
        <w:t>.</w:t>
      </w:r>
    </w:p>
    <w:p w14:paraId="4948FC64" w14:textId="77777777" w:rsidR="00D17250" w:rsidRPr="00D17250" w:rsidRDefault="00D17250" w:rsidP="00D17250">
      <w:pPr>
        <w:pStyle w:val="ListParagraph"/>
        <w:widowControl/>
        <w:ind w:left="0"/>
        <w:rPr>
          <w:color w:val="000000" w:themeColor="text1"/>
        </w:rPr>
      </w:pPr>
    </w:p>
    <w:p w14:paraId="383B44E8" w14:textId="1F266540" w:rsidR="00EB55B3" w:rsidRPr="00D17250" w:rsidRDefault="00D17250" w:rsidP="00D17250">
      <w:pPr>
        <w:pStyle w:val="ListParagraph"/>
        <w:widowControl/>
        <w:ind w:left="0"/>
        <w:rPr>
          <w:color w:val="000000" w:themeColor="text1"/>
        </w:rPr>
      </w:pPr>
      <w:r w:rsidRPr="00D17250">
        <w:rPr>
          <w:color w:val="000000" w:themeColor="text1"/>
        </w:rPr>
        <w:t>Note: Here t</w:t>
      </w:r>
      <w:r w:rsidR="000A0EB7" w:rsidRPr="00D17250">
        <w:rPr>
          <w:color w:val="000000" w:themeColor="text1"/>
        </w:rPr>
        <w:t>he colonies Ae160b, Ae322 and Ae263</w:t>
      </w:r>
      <w:r w:rsidR="00A2077A" w:rsidRPr="00D17250">
        <w:rPr>
          <w:color w:val="000000" w:themeColor="text1"/>
        </w:rPr>
        <w:t xml:space="preserve"> were used</w:t>
      </w:r>
      <w:r w:rsidR="00E94368" w:rsidRPr="00D17250">
        <w:rPr>
          <w:color w:val="000000" w:themeColor="text1"/>
        </w:rPr>
        <w:t>.</w:t>
      </w:r>
    </w:p>
    <w:p w14:paraId="2F0205C4" w14:textId="77777777" w:rsidR="00442AD0" w:rsidRPr="00E966E8" w:rsidRDefault="00442AD0" w:rsidP="008051DA">
      <w:pPr>
        <w:pStyle w:val="ListParagraph"/>
        <w:widowControl/>
        <w:ind w:left="0"/>
        <w:rPr>
          <w:color w:val="000000" w:themeColor="text1"/>
          <w:highlight w:val="yellow"/>
        </w:rPr>
      </w:pPr>
    </w:p>
    <w:p w14:paraId="2DA602E9" w14:textId="150A57A0" w:rsidR="00D17250" w:rsidRPr="00D17250" w:rsidRDefault="00EB55B3" w:rsidP="008051DA">
      <w:pPr>
        <w:pStyle w:val="ListParagraph"/>
        <w:widowControl/>
        <w:numPr>
          <w:ilvl w:val="0"/>
          <w:numId w:val="32"/>
        </w:numPr>
      </w:pPr>
      <w:r w:rsidRPr="00E966E8">
        <w:rPr>
          <w:color w:val="000000" w:themeColor="text1"/>
          <w:highlight w:val="yellow"/>
        </w:rPr>
        <w:t>F</w:t>
      </w:r>
      <w:r w:rsidR="00F5722C" w:rsidRPr="00E966E8">
        <w:rPr>
          <w:color w:val="000000" w:themeColor="text1"/>
          <w:highlight w:val="yellow"/>
        </w:rPr>
        <w:t>rom</w:t>
      </w:r>
      <w:r w:rsidRPr="00E966E8">
        <w:rPr>
          <w:color w:val="000000" w:themeColor="text1"/>
          <w:highlight w:val="yellow"/>
        </w:rPr>
        <w:t xml:space="preserve"> each colony, make 12 sub-colonies.</w:t>
      </w:r>
      <w:r w:rsidR="000766AD" w:rsidRPr="00E966E8">
        <w:rPr>
          <w:color w:val="000000" w:themeColor="text1"/>
          <w:highlight w:val="yellow"/>
        </w:rPr>
        <w:t xml:space="preserve"> Make</w:t>
      </w:r>
      <w:r w:rsidR="00FF66B2" w:rsidRPr="00E966E8">
        <w:rPr>
          <w:color w:val="000000" w:themeColor="text1"/>
          <w:highlight w:val="yellow"/>
        </w:rPr>
        <w:t xml:space="preserve"> </w:t>
      </w:r>
      <w:r w:rsidR="00CE4F30" w:rsidRPr="00E966E8">
        <w:rPr>
          <w:color w:val="000000" w:themeColor="text1"/>
          <w:highlight w:val="yellow"/>
        </w:rPr>
        <w:t xml:space="preserve">six </w:t>
      </w:r>
      <w:r w:rsidR="000766AD" w:rsidRPr="00E966E8">
        <w:rPr>
          <w:color w:val="000000" w:themeColor="text1"/>
          <w:highlight w:val="yellow"/>
        </w:rPr>
        <w:t>sub-colonies</w:t>
      </w:r>
      <w:r w:rsidR="00FF66B2" w:rsidRPr="00E966E8">
        <w:rPr>
          <w:color w:val="000000" w:themeColor="text1"/>
          <w:highlight w:val="yellow"/>
        </w:rPr>
        <w:t xml:space="preserve"> for observation after 0</w:t>
      </w:r>
      <w:r w:rsidR="00D17250">
        <w:rPr>
          <w:color w:val="000000" w:themeColor="text1"/>
          <w:highlight w:val="yellow"/>
        </w:rPr>
        <w:t xml:space="preserve"> </w:t>
      </w:r>
      <w:r w:rsidR="00FF66B2" w:rsidRPr="00E966E8">
        <w:rPr>
          <w:color w:val="000000" w:themeColor="text1"/>
          <w:highlight w:val="yellow"/>
        </w:rPr>
        <w:t xml:space="preserve">h and </w:t>
      </w:r>
      <w:r w:rsidR="00CE4F30" w:rsidRPr="00E966E8">
        <w:rPr>
          <w:color w:val="000000" w:themeColor="text1"/>
          <w:highlight w:val="yellow"/>
        </w:rPr>
        <w:t xml:space="preserve">six </w:t>
      </w:r>
      <w:r w:rsidR="000766AD" w:rsidRPr="00E966E8">
        <w:rPr>
          <w:color w:val="000000" w:themeColor="text1"/>
          <w:highlight w:val="yellow"/>
        </w:rPr>
        <w:t>sub-colonies</w:t>
      </w:r>
      <w:r w:rsidR="00FF66B2" w:rsidRPr="00E966E8">
        <w:rPr>
          <w:color w:val="000000" w:themeColor="text1"/>
          <w:highlight w:val="yellow"/>
        </w:rPr>
        <w:t xml:space="preserve"> for observation after 72</w:t>
      </w:r>
      <w:r w:rsidR="00D17250">
        <w:rPr>
          <w:color w:val="000000" w:themeColor="text1"/>
          <w:highlight w:val="yellow"/>
        </w:rPr>
        <w:t xml:space="preserve"> </w:t>
      </w:r>
      <w:r w:rsidR="00FF66B2" w:rsidRPr="00E966E8">
        <w:rPr>
          <w:color w:val="000000" w:themeColor="text1"/>
          <w:highlight w:val="yellow"/>
        </w:rPr>
        <w:t xml:space="preserve">h. </w:t>
      </w:r>
      <w:r w:rsidR="000C365C" w:rsidRPr="00E966E8">
        <w:rPr>
          <w:highlight w:val="yellow"/>
        </w:rPr>
        <w:t>This gives a total of 36 sub-colonies</w:t>
      </w:r>
      <w:r w:rsidR="00CE4F30" w:rsidRPr="00E966E8">
        <w:rPr>
          <w:highlight w:val="yellow"/>
        </w:rPr>
        <w:t xml:space="preserve">; </w:t>
      </w:r>
      <w:r w:rsidR="00D17250">
        <w:rPr>
          <w:highlight w:val="yellow"/>
        </w:rPr>
        <w:t xml:space="preserve">mark </w:t>
      </w:r>
      <w:r w:rsidRPr="00E966E8">
        <w:rPr>
          <w:highlight w:val="yellow"/>
        </w:rPr>
        <w:t xml:space="preserve">half of the sub-colonies </w:t>
      </w:r>
      <w:r w:rsidR="000C365C" w:rsidRPr="00E966E8">
        <w:rPr>
          <w:highlight w:val="yellow"/>
        </w:rPr>
        <w:t xml:space="preserve">from each ‘parent’ colony </w:t>
      </w:r>
      <w:r w:rsidRPr="00E966E8">
        <w:rPr>
          <w:highlight w:val="yellow"/>
        </w:rPr>
        <w:t>as control</w:t>
      </w:r>
      <w:r w:rsidR="000C365C" w:rsidRPr="00E966E8">
        <w:rPr>
          <w:highlight w:val="yellow"/>
        </w:rPr>
        <w:t>,</w:t>
      </w:r>
      <w:r w:rsidRPr="00E966E8">
        <w:rPr>
          <w:highlight w:val="yellow"/>
        </w:rPr>
        <w:t xml:space="preserve"> </w:t>
      </w:r>
      <w:r w:rsidR="00D17250">
        <w:rPr>
          <w:highlight w:val="yellow"/>
        </w:rPr>
        <w:t xml:space="preserve">and </w:t>
      </w:r>
      <w:r w:rsidRPr="00E966E8">
        <w:rPr>
          <w:highlight w:val="yellow"/>
        </w:rPr>
        <w:t xml:space="preserve">the other half as </w:t>
      </w:r>
      <w:r w:rsidR="00D17250" w:rsidRPr="00D17250">
        <w:rPr>
          <w:highlight w:val="yellow"/>
        </w:rPr>
        <w:t>‘</w:t>
      </w:r>
      <w:proofErr w:type="spellStart"/>
      <w:r w:rsidRPr="00E966E8">
        <w:rPr>
          <w:i/>
          <w:highlight w:val="yellow"/>
        </w:rPr>
        <w:t>Escovopsis</w:t>
      </w:r>
      <w:proofErr w:type="spellEnd"/>
      <w:r w:rsidRPr="00E966E8">
        <w:rPr>
          <w:highlight w:val="yellow"/>
        </w:rPr>
        <w:t xml:space="preserve"> treatment</w:t>
      </w:r>
      <w:r w:rsidR="00D17250">
        <w:rPr>
          <w:highlight w:val="yellow"/>
        </w:rPr>
        <w:t>’</w:t>
      </w:r>
      <w:r w:rsidRPr="00E966E8">
        <w:rPr>
          <w:highlight w:val="yellow"/>
        </w:rPr>
        <w:t xml:space="preserve">. </w:t>
      </w:r>
    </w:p>
    <w:p w14:paraId="2219AB82" w14:textId="77777777" w:rsidR="00D17250" w:rsidRDefault="00D17250" w:rsidP="00D17250">
      <w:pPr>
        <w:pStyle w:val="ListParagraph"/>
        <w:widowControl/>
        <w:ind w:left="0"/>
        <w:rPr>
          <w:color w:val="000000" w:themeColor="text1"/>
          <w:highlight w:val="yellow"/>
        </w:rPr>
      </w:pPr>
    </w:p>
    <w:p w14:paraId="6FF2ABF2" w14:textId="3511F09B" w:rsidR="00EB55B3" w:rsidRPr="00E966E8" w:rsidRDefault="00E966E8" w:rsidP="00D17250">
      <w:pPr>
        <w:pStyle w:val="ListParagraph"/>
        <w:widowControl/>
        <w:ind w:left="0"/>
      </w:pPr>
      <w:r w:rsidRPr="00D17250">
        <w:t>Note:</w:t>
      </w:r>
      <w:r w:rsidR="00D56B6A" w:rsidRPr="00E966E8">
        <w:rPr>
          <w:b/>
        </w:rPr>
        <w:t xml:space="preserve"> </w:t>
      </w:r>
      <w:r w:rsidR="00D56B6A" w:rsidRPr="00E966E8">
        <w:t xml:space="preserve">While in full colonies </w:t>
      </w:r>
      <w:r w:rsidR="0074008B" w:rsidRPr="00E966E8">
        <w:t xml:space="preserve">the presence of a </w:t>
      </w:r>
      <w:r w:rsidR="00D56B6A" w:rsidRPr="00E966E8">
        <w:t>queen affect</w:t>
      </w:r>
      <w:r w:rsidR="0074008B" w:rsidRPr="00E966E8">
        <w:t>s</w:t>
      </w:r>
      <w:r w:rsidR="00D56B6A" w:rsidRPr="00E966E8">
        <w:t xml:space="preserve"> worker behavior, we expect</w:t>
      </w:r>
      <w:r w:rsidR="00D17250">
        <w:t xml:space="preserve"> (</w:t>
      </w:r>
      <w:r w:rsidR="00D56B6A" w:rsidRPr="00E966E8">
        <w:t xml:space="preserve">although </w:t>
      </w:r>
      <w:r w:rsidR="00D17250">
        <w:t xml:space="preserve">this </w:t>
      </w:r>
      <w:r w:rsidR="00D56B6A" w:rsidRPr="00E966E8">
        <w:t xml:space="preserve">cannot </w:t>
      </w:r>
      <w:r w:rsidR="00D17250">
        <w:t xml:space="preserve">be </w:t>
      </w:r>
      <w:r w:rsidR="00D56B6A" w:rsidRPr="00E966E8">
        <w:t>guarantee</w:t>
      </w:r>
      <w:r w:rsidR="00D17250">
        <w:t>d)</w:t>
      </w:r>
      <w:r w:rsidR="00D56B6A" w:rsidRPr="00E966E8">
        <w:t>, that queen</w:t>
      </w:r>
      <w:r w:rsidR="00D17250">
        <w:t>-</w:t>
      </w:r>
      <w:r w:rsidR="00D56B6A" w:rsidRPr="00E966E8">
        <w:t>less sub-colonies are likely to behave as queenright colonies for the short period of time that the experiment runs.</w:t>
      </w:r>
    </w:p>
    <w:p w14:paraId="64068C99" w14:textId="77777777" w:rsidR="00EB55B3" w:rsidRPr="00E966E8" w:rsidRDefault="00EB55B3" w:rsidP="008051DA">
      <w:pPr>
        <w:widowControl/>
        <w:rPr>
          <w:color w:val="000000" w:themeColor="text1"/>
          <w:highlight w:val="yellow"/>
        </w:rPr>
      </w:pPr>
    </w:p>
    <w:p w14:paraId="1D0AAC7A" w14:textId="77777777" w:rsidR="00D17250" w:rsidRDefault="00EB55B3" w:rsidP="008051DA">
      <w:pPr>
        <w:pStyle w:val="ListParagraph"/>
        <w:widowControl/>
        <w:numPr>
          <w:ilvl w:val="0"/>
          <w:numId w:val="32"/>
        </w:numPr>
        <w:rPr>
          <w:color w:val="000000" w:themeColor="text1"/>
        </w:rPr>
      </w:pPr>
      <w:r w:rsidRPr="00E966E8">
        <w:rPr>
          <w:color w:val="000000" w:themeColor="text1"/>
          <w:highlight w:val="yellow"/>
        </w:rPr>
        <w:t>For each sub-colony</w:t>
      </w:r>
      <w:r w:rsidR="00D17250">
        <w:rPr>
          <w:color w:val="000000" w:themeColor="text1"/>
          <w:highlight w:val="yellow"/>
        </w:rPr>
        <w:t xml:space="preserve">, </w:t>
      </w:r>
      <w:r w:rsidRPr="00E966E8">
        <w:rPr>
          <w:color w:val="000000" w:themeColor="text1"/>
          <w:highlight w:val="yellow"/>
        </w:rPr>
        <w:t>use a square box</w:t>
      </w:r>
      <w:r w:rsidR="005E7671" w:rsidRPr="00E966E8">
        <w:rPr>
          <w:color w:val="000000" w:themeColor="text1"/>
          <w:highlight w:val="yellow"/>
        </w:rPr>
        <w:t xml:space="preserve"> of </w:t>
      </w:r>
      <w:r w:rsidR="00BA6F3B" w:rsidRPr="00E966E8">
        <w:rPr>
          <w:color w:val="000000" w:themeColor="text1"/>
          <w:highlight w:val="yellow"/>
        </w:rPr>
        <w:t>length:</w:t>
      </w:r>
      <w:r w:rsidR="00360790" w:rsidRPr="00E966E8">
        <w:rPr>
          <w:color w:val="000000" w:themeColor="text1"/>
          <w:highlight w:val="yellow"/>
        </w:rPr>
        <w:t xml:space="preserve"> </w:t>
      </w:r>
      <w:r w:rsidR="00D17250">
        <w:rPr>
          <w:color w:val="000000" w:themeColor="text1"/>
          <w:highlight w:val="yellow"/>
        </w:rPr>
        <w:t xml:space="preserve">~ </w:t>
      </w:r>
      <w:r w:rsidR="00360790" w:rsidRPr="00E966E8">
        <w:rPr>
          <w:color w:val="000000" w:themeColor="text1"/>
          <w:highlight w:val="yellow"/>
        </w:rPr>
        <w:t>3</w:t>
      </w:r>
      <w:r w:rsidR="009836EC" w:rsidRPr="00E966E8">
        <w:rPr>
          <w:color w:val="000000" w:themeColor="text1"/>
          <w:highlight w:val="yellow"/>
        </w:rPr>
        <w:t>.</w:t>
      </w:r>
      <w:r w:rsidR="00360790" w:rsidRPr="00E966E8">
        <w:rPr>
          <w:color w:val="000000" w:themeColor="text1"/>
          <w:highlight w:val="yellow"/>
        </w:rPr>
        <w:t>15 in</w:t>
      </w:r>
      <w:r w:rsidR="00186F20" w:rsidRPr="00E966E8">
        <w:rPr>
          <w:color w:val="000000" w:themeColor="text1"/>
          <w:highlight w:val="yellow"/>
        </w:rPr>
        <w:t xml:space="preserve"> (8 cm)</w:t>
      </w:r>
      <w:r w:rsidR="00360790" w:rsidRPr="00E966E8">
        <w:rPr>
          <w:color w:val="000000" w:themeColor="text1"/>
          <w:highlight w:val="yellow"/>
        </w:rPr>
        <w:t xml:space="preserve">, width: </w:t>
      </w:r>
      <w:r w:rsidR="00D17250">
        <w:rPr>
          <w:color w:val="000000" w:themeColor="text1"/>
          <w:highlight w:val="yellow"/>
        </w:rPr>
        <w:t xml:space="preserve">~ </w:t>
      </w:r>
      <w:r w:rsidR="00360790" w:rsidRPr="00E966E8">
        <w:rPr>
          <w:color w:val="000000" w:themeColor="text1"/>
          <w:highlight w:val="yellow"/>
        </w:rPr>
        <w:t>2</w:t>
      </w:r>
      <w:r w:rsidR="009836EC" w:rsidRPr="00E966E8">
        <w:rPr>
          <w:color w:val="000000" w:themeColor="text1"/>
          <w:highlight w:val="yellow"/>
        </w:rPr>
        <w:t>.</w:t>
      </w:r>
      <w:r w:rsidR="00360790" w:rsidRPr="00E966E8">
        <w:rPr>
          <w:color w:val="000000" w:themeColor="text1"/>
          <w:highlight w:val="yellow"/>
        </w:rPr>
        <w:t xml:space="preserve">17 </w:t>
      </w:r>
      <w:r w:rsidR="00186F20" w:rsidRPr="00E966E8">
        <w:rPr>
          <w:color w:val="000000" w:themeColor="text1"/>
          <w:highlight w:val="yellow"/>
        </w:rPr>
        <w:t>in (5.5 cm)</w:t>
      </w:r>
      <w:r w:rsidR="00360790" w:rsidRPr="00E966E8">
        <w:rPr>
          <w:color w:val="000000" w:themeColor="text1"/>
          <w:highlight w:val="yellow"/>
        </w:rPr>
        <w:t xml:space="preserve"> and depth </w:t>
      </w:r>
      <w:r w:rsidR="00D17250">
        <w:rPr>
          <w:color w:val="000000" w:themeColor="text1"/>
          <w:highlight w:val="yellow"/>
        </w:rPr>
        <w:t xml:space="preserve">~ </w:t>
      </w:r>
      <w:r w:rsidR="00360790" w:rsidRPr="00E966E8">
        <w:rPr>
          <w:color w:val="000000" w:themeColor="text1"/>
          <w:highlight w:val="yellow"/>
        </w:rPr>
        <w:t>1</w:t>
      </w:r>
      <w:r w:rsidR="009836EC" w:rsidRPr="00E966E8">
        <w:rPr>
          <w:color w:val="000000" w:themeColor="text1"/>
          <w:highlight w:val="yellow"/>
        </w:rPr>
        <w:t>.</w:t>
      </w:r>
      <w:r w:rsidR="00360790" w:rsidRPr="00E966E8">
        <w:rPr>
          <w:color w:val="000000" w:themeColor="text1"/>
          <w:highlight w:val="yellow"/>
        </w:rPr>
        <w:t>77 in</w:t>
      </w:r>
      <w:r w:rsidR="005E7671" w:rsidRPr="00E966E8">
        <w:rPr>
          <w:color w:val="000000" w:themeColor="text1"/>
          <w:highlight w:val="yellow"/>
        </w:rPr>
        <w:t xml:space="preserve"> (4.5 cm</w:t>
      </w:r>
      <w:r w:rsidR="00186F20" w:rsidRPr="00E966E8">
        <w:rPr>
          <w:color w:val="000000" w:themeColor="text1"/>
          <w:highlight w:val="yellow"/>
        </w:rPr>
        <w:t>)</w:t>
      </w:r>
      <w:r w:rsidR="00360790" w:rsidRPr="00E966E8">
        <w:rPr>
          <w:color w:val="000000" w:themeColor="text1"/>
          <w:highlight w:val="yellow"/>
        </w:rPr>
        <w:t>.</w:t>
      </w:r>
      <w:r w:rsidR="00360790" w:rsidRPr="00E966E8">
        <w:rPr>
          <w:color w:val="000000" w:themeColor="text1"/>
        </w:rPr>
        <w:t xml:space="preserve"> </w:t>
      </w:r>
    </w:p>
    <w:p w14:paraId="3237B366" w14:textId="77777777" w:rsidR="00D17250" w:rsidRDefault="00D17250" w:rsidP="00D17250">
      <w:pPr>
        <w:pStyle w:val="ListParagraph"/>
        <w:widowControl/>
        <w:ind w:left="0"/>
        <w:rPr>
          <w:b/>
          <w:color w:val="000000" w:themeColor="text1"/>
        </w:rPr>
      </w:pPr>
    </w:p>
    <w:p w14:paraId="60348A8D" w14:textId="6FE76209" w:rsidR="00EB55B3" w:rsidRPr="00E966E8" w:rsidRDefault="00E966E8" w:rsidP="00D17250">
      <w:pPr>
        <w:pStyle w:val="ListParagraph"/>
        <w:widowControl/>
        <w:ind w:left="0"/>
        <w:rPr>
          <w:color w:val="000000" w:themeColor="text1"/>
        </w:rPr>
      </w:pPr>
      <w:r w:rsidRPr="00D17250">
        <w:rPr>
          <w:color w:val="000000" w:themeColor="text1"/>
        </w:rPr>
        <w:t>Note:</w:t>
      </w:r>
      <w:r w:rsidR="00360790" w:rsidRPr="00E966E8">
        <w:rPr>
          <w:b/>
          <w:color w:val="000000" w:themeColor="text1"/>
        </w:rPr>
        <w:t xml:space="preserve"> </w:t>
      </w:r>
      <w:r w:rsidR="00D17250">
        <w:rPr>
          <w:color w:val="000000" w:themeColor="text1"/>
        </w:rPr>
        <w:t>T</w:t>
      </w:r>
      <w:r w:rsidR="00360790" w:rsidRPr="00E966E8">
        <w:rPr>
          <w:color w:val="000000" w:themeColor="text1"/>
        </w:rPr>
        <w:t>he importan</w:t>
      </w:r>
      <w:r w:rsidR="009836EC" w:rsidRPr="00E966E8">
        <w:rPr>
          <w:color w:val="000000" w:themeColor="text1"/>
        </w:rPr>
        <w:t>t point</w:t>
      </w:r>
      <w:r w:rsidR="00360790" w:rsidRPr="00E966E8">
        <w:rPr>
          <w:color w:val="000000" w:themeColor="text1"/>
        </w:rPr>
        <w:t xml:space="preserve"> is to </w:t>
      </w:r>
      <w:r w:rsidR="00D17250">
        <w:rPr>
          <w:color w:val="000000" w:themeColor="text1"/>
        </w:rPr>
        <w:t xml:space="preserve">provide </w:t>
      </w:r>
      <w:r w:rsidR="00360790" w:rsidRPr="00E966E8">
        <w:rPr>
          <w:color w:val="000000" w:themeColor="text1"/>
        </w:rPr>
        <w:t xml:space="preserve">enough space </w:t>
      </w:r>
      <w:r w:rsidR="00D17250">
        <w:rPr>
          <w:color w:val="000000" w:themeColor="text1"/>
        </w:rPr>
        <w:t>for</w:t>
      </w:r>
      <w:r w:rsidR="00360790" w:rsidRPr="00E966E8">
        <w:rPr>
          <w:color w:val="000000" w:themeColor="text1"/>
        </w:rPr>
        <w:t xml:space="preserve"> ants outside </w:t>
      </w:r>
      <w:r w:rsidR="009836EC" w:rsidRPr="00E966E8">
        <w:rPr>
          <w:color w:val="000000" w:themeColor="text1"/>
        </w:rPr>
        <w:t xml:space="preserve">the </w:t>
      </w:r>
      <w:r w:rsidR="00360790" w:rsidRPr="00E966E8">
        <w:rPr>
          <w:color w:val="000000" w:themeColor="text1"/>
        </w:rPr>
        <w:t xml:space="preserve">fungus </w:t>
      </w:r>
      <w:r w:rsidR="00F5722C" w:rsidRPr="00E966E8">
        <w:rPr>
          <w:color w:val="000000" w:themeColor="text1"/>
        </w:rPr>
        <w:t xml:space="preserve">fragment </w:t>
      </w:r>
      <w:r w:rsidR="00360790" w:rsidRPr="00E966E8">
        <w:rPr>
          <w:color w:val="000000" w:themeColor="text1"/>
        </w:rPr>
        <w:t xml:space="preserve">to forage and </w:t>
      </w:r>
      <w:r w:rsidR="0059040C" w:rsidRPr="00E966E8">
        <w:rPr>
          <w:color w:val="000000" w:themeColor="text1"/>
        </w:rPr>
        <w:t>dump</w:t>
      </w:r>
      <w:r w:rsidR="00360790" w:rsidRPr="00E966E8">
        <w:rPr>
          <w:color w:val="000000" w:themeColor="text1"/>
        </w:rPr>
        <w:t xml:space="preserve"> waste, but </w:t>
      </w:r>
      <w:r w:rsidR="00F5722C" w:rsidRPr="00E966E8">
        <w:rPr>
          <w:color w:val="000000" w:themeColor="text1"/>
        </w:rPr>
        <w:t xml:space="preserve">at </w:t>
      </w:r>
      <w:r w:rsidR="00360790" w:rsidRPr="00E966E8">
        <w:rPr>
          <w:color w:val="000000" w:themeColor="text1"/>
        </w:rPr>
        <w:t>the same time</w:t>
      </w:r>
      <w:r w:rsidR="00F5722C" w:rsidRPr="00E966E8">
        <w:rPr>
          <w:color w:val="000000" w:themeColor="text1"/>
        </w:rPr>
        <w:t xml:space="preserve"> to</w:t>
      </w:r>
      <w:r w:rsidR="00360790" w:rsidRPr="00E966E8">
        <w:rPr>
          <w:color w:val="000000" w:themeColor="text1"/>
        </w:rPr>
        <w:t xml:space="preserve"> make </w:t>
      </w:r>
      <w:r w:rsidR="009836EC" w:rsidRPr="00E966E8">
        <w:rPr>
          <w:color w:val="000000" w:themeColor="text1"/>
        </w:rPr>
        <w:t>the box</w:t>
      </w:r>
      <w:r w:rsidR="00360790" w:rsidRPr="00E966E8">
        <w:rPr>
          <w:color w:val="000000" w:themeColor="text1"/>
        </w:rPr>
        <w:t xml:space="preserve"> small enough that </w:t>
      </w:r>
      <w:r w:rsidR="0059040C" w:rsidRPr="00E966E8">
        <w:rPr>
          <w:color w:val="000000" w:themeColor="text1"/>
        </w:rPr>
        <w:t>filming</w:t>
      </w:r>
      <w:r w:rsidR="00360790" w:rsidRPr="00E966E8">
        <w:rPr>
          <w:color w:val="000000" w:themeColor="text1"/>
        </w:rPr>
        <w:t xml:space="preserve"> and </w:t>
      </w:r>
      <w:r w:rsidR="00D17250">
        <w:rPr>
          <w:color w:val="000000" w:themeColor="text1"/>
        </w:rPr>
        <w:t xml:space="preserve">behavior </w:t>
      </w:r>
      <w:r w:rsidR="00360790" w:rsidRPr="00E966E8">
        <w:rPr>
          <w:color w:val="000000" w:themeColor="text1"/>
        </w:rPr>
        <w:t>recogni</w:t>
      </w:r>
      <w:r w:rsidR="00D17250">
        <w:rPr>
          <w:color w:val="000000" w:themeColor="text1"/>
        </w:rPr>
        <w:t xml:space="preserve">tion is </w:t>
      </w:r>
      <w:r w:rsidR="00F5722C" w:rsidRPr="00E966E8">
        <w:rPr>
          <w:color w:val="000000" w:themeColor="text1"/>
        </w:rPr>
        <w:t>feasible</w:t>
      </w:r>
      <w:r w:rsidR="00360790" w:rsidRPr="00E966E8">
        <w:rPr>
          <w:color w:val="000000" w:themeColor="text1"/>
        </w:rPr>
        <w:t>.</w:t>
      </w:r>
    </w:p>
    <w:p w14:paraId="4FFF108C" w14:textId="77777777" w:rsidR="00EB55B3" w:rsidRPr="00E966E8" w:rsidRDefault="00EB55B3" w:rsidP="008051DA">
      <w:pPr>
        <w:widowControl/>
        <w:rPr>
          <w:color w:val="000000" w:themeColor="text1"/>
        </w:rPr>
      </w:pPr>
    </w:p>
    <w:p w14:paraId="27F15420" w14:textId="77777777" w:rsidR="00D17250" w:rsidRDefault="00EB55B3" w:rsidP="008051DA">
      <w:pPr>
        <w:pStyle w:val="ListParagraph"/>
        <w:widowControl/>
        <w:numPr>
          <w:ilvl w:val="0"/>
          <w:numId w:val="32"/>
        </w:numPr>
        <w:rPr>
          <w:color w:val="000000" w:themeColor="text1"/>
        </w:rPr>
      </w:pPr>
      <w:r w:rsidRPr="00E966E8">
        <w:rPr>
          <w:color w:val="000000" w:themeColor="text1"/>
          <w:highlight w:val="yellow"/>
        </w:rPr>
        <w:t>For each sub-</w:t>
      </w:r>
      <w:r w:rsidR="008B611B" w:rsidRPr="00E966E8">
        <w:rPr>
          <w:color w:val="000000" w:themeColor="text1"/>
          <w:highlight w:val="yellow"/>
        </w:rPr>
        <w:t>colony,</w:t>
      </w:r>
      <w:r w:rsidRPr="00E966E8">
        <w:rPr>
          <w:color w:val="000000" w:themeColor="text1"/>
          <w:highlight w:val="yellow"/>
        </w:rPr>
        <w:t xml:space="preserve"> approximately 4</w:t>
      </w:r>
      <w:r w:rsidR="00D17250">
        <w:rPr>
          <w:color w:val="000000" w:themeColor="text1"/>
          <w:highlight w:val="yellow"/>
        </w:rPr>
        <w:t xml:space="preserve"> </w:t>
      </w:r>
      <w:r w:rsidR="00B307BB" w:rsidRPr="00E966E8">
        <w:rPr>
          <w:color w:val="000000" w:themeColor="text1"/>
          <w:highlight w:val="yellow"/>
        </w:rPr>
        <w:t>h</w:t>
      </w:r>
      <w:r w:rsidRPr="00E966E8">
        <w:rPr>
          <w:color w:val="000000" w:themeColor="text1"/>
          <w:highlight w:val="yellow"/>
        </w:rPr>
        <w:t xml:space="preserve"> prior to ant introduction</w:t>
      </w:r>
      <w:r w:rsidR="00D17250">
        <w:rPr>
          <w:color w:val="000000" w:themeColor="text1"/>
          <w:highlight w:val="yellow"/>
        </w:rPr>
        <w:t xml:space="preserve">, </w:t>
      </w:r>
      <w:r w:rsidRPr="00E966E8">
        <w:rPr>
          <w:color w:val="000000" w:themeColor="text1"/>
          <w:highlight w:val="yellow"/>
        </w:rPr>
        <w:t>add a tea-spoon sized</w:t>
      </w:r>
      <w:r w:rsidR="004679AD" w:rsidRPr="00E966E8">
        <w:rPr>
          <w:color w:val="000000" w:themeColor="text1"/>
          <w:highlight w:val="yellow"/>
        </w:rPr>
        <w:t xml:space="preserve"> (</w:t>
      </w:r>
      <w:r w:rsidR="00CE4F30" w:rsidRPr="00E966E8">
        <w:rPr>
          <w:color w:val="000000" w:themeColor="text1"/>
          <w:highlight w:val="yellow"/>
        </w:rPr>
        <w:t>approximately</w:t>
      </w:r>
      <w:r w:rsidR="004679AD" w:rsidRPr="00E966E8">
        <w:rPr>
          <w:color w:val="000000" w:themeColor="text1"/>
          <w:highlight w:val="yellow"/>
        </w:rPr>
        <w:t xml:space="preserve"> </w:t>
      </w:r>
      <w:r w:rsidR="00186F20" w:rsidRPr="00E966E8">
        <w:rPr>
          <w:color w:val="000000" w:themeColor="text1"/>
          <w:highlight w:val="yellow"/>
        </w:rPr>
        <w:t>2.2 cm</w:t>
      </w:r>
      <w:r w:rsidR="00186F20" w:rsidRPr="00E966E8">
        <w:rPr>
          <w:color w:val="000000" w:themeColor="text1"/>
          <w:highlight w:val="yellow"/>
          <w:vertAlign w:val="superscript"/>
        </w:rPr>
        <w:t>3</w:t>
      </w:r>
      <w:r w:rsidR="005C759B" w:rsidRPr="00E966E8">
        <w:rPr>
          <w:color w:val="000000" w:themeColor="text1"/>
          <w:highlight w:val="yellow"/>
          <w:vertAlign w:val="superscript"/>
        </w:rPr>
        <w:t xml:space="preserve"> </w:t>
      </w:r>
      <w:r w:rsidR="00EF1DFD" w:rsidRPr="00E966E8">
        <w:rPr>
          <w:color w:val="000000" w:themeColor="text1"/>
          <w:highlight w:val="yellow"/>
        </w:rPr>
        <w:t>and 1.2</w:t>
      </w:r>
      <w:r w:rsidR="00D17250">
        <w:rPr>
          <w:color w:val="000000" w:themeColor="text1"/>
          <w:highlight w:val="yellow"/>
        </w:rPr>
        <w:t xml:space="preserve"> </w:t>
      </w:r>
      <w:r w:rsidR="005C759B" w:rsidRPr="00E966E8">
        <w:rPr>
          <w:color w:val="000000" w:themeColor="text1"/>
          <w:highlight w:val="yellow"/>
        </w:rPr>
        <w:t>g</w:t>
      </w:r>
      <w:r w:rsidR="00485839" w:rsidRPr="00E966E8">
        <w:rPr>
          <w:color w:val="000000" w:themeColor="text1"/>
          <w:highlight w:val="yellow"/>
        </w:rPr>
        <w:t>)</w:t>
      </w:r>
      <w:r w:rsidRPr="00E966E8">
        <w:rPr>
          <w:color w:val="000000" w:themeColor="text1"/>
          <w:highlight w:val="yellow"/>
        </w:rPr>
        <w:t xml:space="preserve"> piece of the </w:t>
      </w:r>
      <w:r w:rsidR="00EF1DFD" w:rsidRPr="00E966E8">
        <w:rPr>
          <w:color w:val="000000" w:themeColor="text1"/>
          <w:highlight w:val="yellow"/>
        </w:rPr>
        <w:t xml:space="preserve">central part of the </w:t>
      </w:r>
      <w:r w:rsidRPr="00E966E8">
        <w:rPr>
          <w:color w:val="000000" w:themeColor="text1"/>
          <w:highlight w:val="yellow"/>
        </w:rPr>
        <w:t>fungus garden (</w:t>
      </w:r>
      <w:r w:rsidRPr="00E966E8">
        <w:rPr>
          <w:i/>
          <w:color w:val="000000" w:themeColor="text1"/>
          <w:highlight w:val="yellow"/>
        </w:rPr>
        <w:t xml:space="preserve">L. </w:t>
      </w:r>
      <w:proofErr w:type="spellStart"/>
      <w:r w:rsidRPr="00E966E8">
        <w:rPr>
          <w:i/>
          <w:color w:val="000000" w:themeColor="text1"/>
          <w:highlight w:val="yellow"/>
        </w:rPr>
        <w:t>gongylophorus</w:t>
      </w:r>
      <w:proofErr w:type="spellEnd"/>
      <w:r w:rsidRPr="00E966E8">
        <w:rPr>
          <w:color w:val="000000" w:themeColor="text1"/>
          <w:highlight w:val="yellow"/>
        </w:rPr>
        <w:t>) from the original colony, a couple of bramble leaves, and a</w:t>
      </w:r>
      <w:r w:rsidR="0002561F" w:rsidRPr="00E966E8">
        <w:rPr>
          <w:color w:val="000000" w:themeColor="text1"/>
          <w:highlight w:val="yellow"/>
        </w:rPr>
        <w:t xml:space="preserve"> </w:t>
      </w:r>
      <w:r w:rsidRPr="00E966E8">
        <w:rPr>
          <w:color w:val="000000" w:themeColor="text1"/>
          <w:highlight w:val="yellow"/>
        </w:rPr>
        <w:t>piece of cotton wool soaked in water</w:t>
      </w:r>
      <w:r w:rsidR="00CE4F30" w:rsidRPr="00E966E8">
        <w:rPr>
          <w:color w:val="000000" w:themeColor="text1"/>
          <w:highlight w:val="yellow"/>
        </w:rPr>
        <w:t>.</w:t>
      </w:r>
      <w:r w:rsidRPr="00E966E8">
        <w:rPr>
          <w:color w:val="000000" w:themeColor="text1"/>
        </w:rPr>
        <w:t xml:space="preserve"> </w:t>
      </w:r>
    </w:p>
    <w:p w14:paraId="35341013" w14:textId="77777777" w:rsidR="00D17250" w:rsidRPr="00D17250" w:rsidRDefault="00D17250" w:rsidP="00D17250">
      <w:pPr>
        <w:pStyle w:val="ListParagraph"/>
        <w:widowControl/>
        <w:ind w:left="0"/>
        <w:rPr>
          <w:color w:val="000000" w:themeColor="text1"/>
        </w:rPr>
      </w:pPr>
    </w:p>
    <w:p w14:paraId="1DDAAB79" w14:textId="07A14297" w:rsidR="00EB55B3" w:rsidRPr="00E966E8" w:rsidRDefault="00E966E8" w:rsidP="00D17250">
      <w:pPr>
        <w:pStyle w:val="ListParagraph"/>
        <w:widowControl/>
        <w:ind w:left="0"/>
        <w:rPr>
          <w:color w:val="000000" w:themeColor="text1"/>
        </w:rPr>
      </w:pPr>
      <w:r w:rsidRPr="00D17250">
        <w:rPr>
          <w:color w:val="000000" w:themeColor="text1"/>
        </w:rPr>
        <w:t>Note:</w:t>
      </w:r>
      <w:r w:rsidR="00EB55B3" w:rsidRPr="00D17250">
        <w:rPr>
          <w:color w:val="000000" w:themeColor="text1"/>
        </w:rPr>
        <w:t xml:space="preserve"> </w:t>
      </w:r>
      <w:r w:rsidR="00D17250">
        <w:rPr>
          <w:color w:val="000000" w:themeColor="text1"/>
        </w:rPr>
        <w:t>T</w:t>
      </w:r>
      <w:r w:rsidR="00EB55B3" w:rsidRPr="00E966E8">
        <w:rPr>
          <w:color w:val="000000" w:themeColor="text1"/>
        </w:rPr>
        <w:t>he cotton wool</w:t>
      </w:r>
      <w:r w:rsidR="00F5722C" w:rsidRPr="00E966E8">
        <w:rPr>
          <w:color w:val="000000" w:themeColor="text1"/>
        </w:rPr>
        <w:t xml:space="preserve"> provide</w:t>
      </w:r>
      <w:r w:rsidR="00D17250">
        <w:rPr>
          <w:color w:val="000000" w:themeColor="text1"/>
        </w:rPr>
        <w:t>s</w:t>
      </w:r>
      <w:r w:rsidR="00F5722C" w:rsidRPr="00E966E8">
        <w:rPr>
          <w:color w:val="000000" w:themeColor="text1"/>
        </w:rPr>
        <w:t xml:space="preserve"> humidity</w:t>
      </w:r>
      <w:r w:rsidR="00D17250">
        <w:rPr>
          <w:color w:val="000000" w:themeColor="text1"/>
        </w:rPr>
        <w:t>.</w:t>
      </w:r>
      <w:r w:rsidR="00F5722C" w:rsidRPr="00E966E8">
        <w:rPr>
          <w:color w:val="000000" w:themeColor="text1"/>
        </w:rPr>
        <w:t xml:space="preserve"> </w:t>
      </w:r>
      <w:r w:rsidR="00D17250">
        <w:rPr>
          <w:color w:val="000000" w:themeColor="text1"/>
        </w:rPr>
        <w:t xml:space="preserve">It </w:t>
      </w:r>
      <w:r w:rsidR="00EB55B3" w:rsidRPr="00E966E8">
        <w:rPr>
          <w:color w:val="000000" w:themeColor="text1"/>
        </w:rPr>
        <w:t>should not be dripping with water</w:t>
      </w:r>
      <w:r w:rsidR="00CE4F30" w:rsidRPr="00E966E8">
        <w:rPr>
          <w:color w:val="000000" w:themeColor="text1"/>
        </w:rPr>
        <w:t xml:space="preserve">, </w:t>
      </w:r>
      <w:r w:rsidR="00D17250">
        <w:rPr>
          <w:color w:val="000000" w:themeColor="text1"/>
        </w:rPr>
        <w:t xml:space="preserve">and </w:t>
      </w:r>
      <w:r w:rsidR="00F5722C" w:rsidRPr="00E966E8">
        <w:rPr>
          <w:color w:val="000000" w:themeColor="text1"/>
        </w:rPr>
        <w:t>should</w:t>
      </w:r>
      <w:r w:rsidR="00D17250">
        <w:rPr>
          <w:color w:val="000000" w:themeColor="text1"/>
        </w:rPr>
        <w:t xml:space="preserve"> not</w:t>
      </w:r>
      <w:r w:rsidR="00CE4F30" w:rsidRPr="00E966E8">
        <w:rPr>
          <w:color w:val="000000" w:themeColor="text1"/>
        </w:rPr>
        <w:t xml:space="preserve"> </w:t>
      </w:r>
      <w:r w:rsidR="00F5722C" w:rsidRPr="00E966E8">
        <w:rPr>
          <w:color w:val="000000" w:themeColor="text1"/>
        </w:rPr>
        <w:t xml:space="preserve">touch </w:t>
      </w:r>
      <w:r w:rsidR="00EB55B3" w:rsidRPr="00E966E8">
        <w:rPr>
          <w:color w:val="000000" w:themeColor="text1"/>
        </w:rPr>
        <w:t>the fungus garden.</w:t>
      </w:r>
    </w:p>
    <w:p w14:paraId="714BBBE5" w14:textId="77777777" w:rsidR="00EB55B3" w:rsidRPr="00E966E8" w:rsidRDefault="00EB55B3" w:rsidP="008051DA">
      <w:pPr>
        <w:widowControl/>
        <w:rPr>
          <w:color w:val="000000" w:themeColor="text1"/>
        </w:rPr>
      </w:pPr>
    </w:p>
    <w:p w14:paraId="12B11AE1" w14:textId="52BF871D" w:rsidR="00EB55B3" w:rsidRPr="00E966E8" w:rsidRDefault="00D17250" w:rsidP="008051DA">
      <w:pPr>
        <w:pStyle w:val="ListParagraph"/>
        <w:widowControl/>
        <w:numPr>
          <w:ilvl w:val="0"/>
          <w:numId w:val="32"/>
        </w:numPr>
        <w:rPr>
          <w:color w:val="000000" w:themeColor="text1"/>
          <w:highlight w:val="yellow"/>
        </w:rPr>
      </w:pPr>
      <w:r>
        <w:rPr>
          <w:color w:val="000000" w:themeColor="text1"/>
          <w:highlight w:val="yellow"/>
        </w:rPr>
        <w:t>F</w:t>
      </w:r>
      <w:r w:rsidR="00EB55B3" w:rsidRPr="00E966E8">
        <w:rPr>
          <w:color w:val="000000" w:themeColor="text1"/>
          <w:highlight w:val="yellow"/>
        </w:rPr>
        <w:t xml:space="preserve">or sub-colonies treated with </w:t>
      </w:r>
      <w:proofErr w:type="spellStart"/>
      <w:r w:rsidR="00EB55B3" w:rsidRPr="00E966E8">
        <w:rPr>
          <w:i/>
          <w:color w:val="000000" w:themeColor="text1"/>
          <w:highlight w:val="yellow"/>
        </w:rPr>
        <w:t>Escovopsis</w:t>
      </w:r>
      <w:proofErr w:type="spellEnd"/>
      <w:r>
        <w:rPr>
          <w:color w:val="000000" w:themeColor="text1"/>
          <w:highlight w:val="yellow"/>
        </w:rPr>
        <w:t>,</w:t>
      </w:r>
      <w:r w:rsidR="000766AD" w:rsidRPr="00E966E8">
        <w:rPr>
          <w:color w:val="000000" w:themeColor="text1"/>
          <w:highlight w:val="yellow"/>
        </w:rPr>
        <w:t xml:space="preserve"> </w:t>
      </w:r>
      <w:r>
        <w:rPr>
          <w:color w:val="000000" w:themeColor="text1"/>
          <w:highlight w:val="yellow"/>
        </w:rPr>
        <w:t>u</w:t>
      </w:r>
      <w:r w:rsidR="000766AD" w:rsidRPr="00E966E8">
        <w:rPr>
          <w:color w:val="000000" w:themeColor="text1"/>
          <w:highlight w:val="yellow"/>
        </w:rPr>
        <w:t>se an</w:t>
      </w:r>
      <w:r w:rsidR="00257994" w:rsidRPr="00E966E8">
        <w:rPr>
          <w:color w:val="000000" w:themeColor="text1"/>
          <w:highlight w:val="yellow"/>
        </w:rPr>
        <w:t xml:space="preserve"> inoculation loop</w:t>
      </w:r>
      <w:r w:rsidR="00683129" w:rsidRPr="00E966E8">
        <w:rPr>
          <w:color w:val="000000" w:themeColor="text1"/>
          <w:highlight w:val="yellow"/>
        </w:rPr>
        <w:t xml:space="preserve"> </w:t>
      </w:r>
      <w:r w:rsidR="005E7671" w:rsidRPr="00E966E8">
        <w:rPr>
          <w:color w:val="000000" w:themeColor="text1"/>
          <w:highlight w:val="yellow"/>
        </w:rPr>
        <w:t>a</w:t>
      </w:r>
      <w:r w:rsidR="00257994" w:rsidRPr="00E966E8">
        <w:rPr>
          <w:color w:val="000000" w:themeColor="text1"/>
          <w:highlight w:val="yellow"/>
        </w:rPr>
        <w:t xml:space="preserve">nd </w:t>
      </w:r>
      <w:r w:rsidR="005132B9" w:rsidRPr="00E966E8">
        <w:rPr>
          <w:color w:val="000000" w:themeColor="text1"/>
          <w:highlight w:val="yellow"/>
        </w:rPr>
        <w:t xml:space="preserve">fill the opening so </w:t>
      </w:r>
      <w:r w:rsidR="00937F54" w:rsidRPr="00E966E8">
        <w:rPr>
          <w:color w:val="000000" w:themeColor="text1"/>
          <w:highlight w:val="yellow"/>
        </w:rPr>
        <w:t xml:space="preserve">it is </w:t>
      </w:r>
      <w:r w:rsidR="005132B9" w:rsidRPr="00E966E8">
        <w:rPr>
          <w:color w:val="000000" w:themeColor="text1"/>
          <w:highlight w:val="yellow"/>
        </w:rPr>
        <w:t xml:space="preserve">just covered by </w:t>
      </w:r>
      <w:proofErr w:type="spellStart"/>
      <w:r w:rsidR="000566A0" w:rsidRPr="00E966E8">
        <w:rPr>
          <w:i/>
          <w:color w:val="000000" w:themeColor="text1"/>
          <w:highlight w:val="yellow"/>
        </w:rPr>
        <w:t>Escovopsis</w:t>
      </w:r>
      <w:proofErr w:type="spellEnd"/>
      <w:r w:rsidR="000566A0" w:rsidRPr="00E966E8">
        <w:rPr>
          <w:color w:val="000000" w:themeColor="text1"/>
          <w:highlight w:val="yellow"/>
        </w:rPr>
        <w:t xml:space="preserve"> </w:t>
      </w:r>
      <w:r w:rsidR="005132B9" w:rsidRPr="00E966E8">
        <w:rPr>
          <w:color w:val="000000" w:themeColor="text1"/>
          <w:highlight w:val="yellow"/>
        </w:rPr>
        <w:t>spores</w:t>
      </w:r>
      <w:r w:rsidR="00257994" w:rsidRPr="00E966E8">
        <w:rPr>
          <w:color w:val="000000" w:themeColor="text1"/>
          <w:highlight w:val="yellow"/>
        </w:rPr>
        <w:t>. Inoculate the spores by gently tap</w:t>
      </w:r>
      <w:r w:rsidR="00683129" w:rsidRPr="00E966E8">
        <w:rPr>
          <w:color w:val="000000" w:themeColor="text1"/>
          <w:highlight w:val="yellow"/>
        </w:rPr>
        <w:t>ping</w:t>
      </w:r>
      <w:r w:rsidR="00257994" w:rsidRPr="00E966E8">
        <w:rPr>
          <w:color w:val="000000" w:themeColor="text1"/>
          <w:highlight w:val="yellow"/>
        </w:rPr>
        <w:t xml:space="preserve"> </w:t>
      </w:r>
      <w:r w:rsidR="00F85262" w:rsidRPr="00E966E8">
        <w:rPr>
          <w:color w:val="000000" w:themeColor="text1"/>
          <w:highlight w:val="yellow"/>
        </w:rPr>
        <w:t xml:space="preserve">a small, localized part of the fungus </w:t>
      </w:r>
      <w:r w:rsidR="000566A0">
        <w:rPr>
          <w:color w:val="000000" w:themeColor="text1"/>
          <w:highlight w:val="yellow"/>
        </w:rPr>
        <w:t xml:space="preserve">garden </w:t>
      </w:r>
      <w:r w:rsidR="00D07289" w:rsidRPr="00E966E8">
        <w:rPr>
          <w:color w:val="000000" w:themeColor="text1"/>
          <w:highlight w:val="yellow"/>
        </w:rPr>
        <w:t>ten to twenty</w:t>
      </w:r>
      <w:r w:rsidR="00257994" w:rsidRPr="00E966E8">
        <w:rPr>
          <w:color w:val="000000" w:themeColor="text1"/>
          <w:highlight w:val="yellow"/>
        </w:rPr>
        <w:t xml:space="preserve"> times so that spores </w:t>
      </w:r>
      <w:r w:rsidR="00E13B62" w:rsidRPr="00E966E8">
        <w:rPr>
          <w:color w:val="000000" w:themeColor="text1"/>
          <w:highlight w:val="yellow"/>
        </w:rPr>
        <w:t>are not too</w:t>
      </w:r>
      <w:r w:rsidR="00257994" w:rsidRPr="00E966E8">
        <w:rPr>
          <w:color w:val="000000" w:themeColor="text1"/>
          <w:highlight w:val="yellow"/>
        </w:rPr>
        <w:t xml:space="preserve"> clustered. </w:t>
      </w:r>
    </w:p>
    <w:p w14:paraId="41E9184A" w14:textId="77777777" w:rsidR="00EB55B3" w:rsidRPr="00E966E8" w:rsidRDefault="00EB55B3" w:rsidP="008051DA">
      <w:pPr>
        <w:widowControl/>
        <w:rPr>
          <w:color w:val="000000" w:themeColor="text1"/>
        </w:rPr>
      </w:pPr>
    </w:p>
    <w:p w14:paraId="3CCCC1C7" w14:textId="77777777" w:rsidR="000566A0" w:rsidRDefault="000566A0" w:rsidP="008051DA">
      <w:pPr>
        <w:pStyle w:val="ListParagraph"/>
        <w:widowControl/>
        <w:numPr>
          <w:ilvl w:val="0"/>
          <w:numId w:val="32"/>
        </w:numPr>
        <w:rPr>
          <w:color w:val="000000" w:themeColor="text1"/>
        </w:rPr>
      </w:pPr>
      <w:r>
        <w:rPr>
          <w:color w:val="000000" w:themeColor="text1"/>
          <w:highlight w:val="yellow"/>
        </w:rPr>
        <w:t>F</w:t>
      </w:r>
      <w:r w:rsidR="00EB55B3" w:rsidRPr="00E966E8">
        <w:rPr>
          <w:color w:val="000000" w:themeColor="text1"/>
          <w:highlight w:val="yellow"/>
        </w:rPr>
        <w:t>or sub-colonies used as controls</w:t>
      </w:r>
      <w:r>
        <w:rPr>
          <w:color w:val="000000" w:themeColor="text1"/>
          <w:highlight w:val="yellow"/>
        </w:rPr>
        <w:t>,</w:t>
      </w:r>
      <w:r w:rsidR="00EB55B3" w:rsidRPr="00E966E8">
        <w:rPr>
          <w:color w:val="000000" w:themeColor="text1"/>
          <w:highlight w:val="yellow"/>
        </w:rPr>
        <w:t xml:space="preserve"> mimic the application of </w:t>
      </w:r>
      <w:proofErr w:type="spellStart"/>
      <w:r w:rsidR="00EB55B3" w:rsidRPr="00E966E8">
        <w:rPr>
          <w:i/>
          <w:color w:val="000000" w:themeColor="text1"/>
          <w:highlight w:val="yellow"/>
        </w:rPr>
        <w:t>Escovopsis</w:t>
      </w:r>
      <w:proofErr w:type="spellEnd"/>
      <w:r w:rsidR="00EB55B3" w:rsidRPr="00E966E8">
        <w:rPr>
          <w:color w:val="000000" w:themeColor="text1"/>
          <w:highlight w:val="yellow"/>
        </w:rPr>
        <w:t xml:space="preserve"> to the fungus garden with a sterile inoculatio</w:t>
      </w:r>
      <w:r w:rsidR="00736728" w:rsidRPr="00E966E8">
        <w:rPr>
          <w:color w:val="000000" w:themeColor="text1"/>
          <w:highlight w:val="yellow"/>
        </w:rPr>
        <w:t>n loop</w:t>
      </w:r>
      <w:r w:rsidR="00A52FB6" w:rsidRPr="00E966E8">
        <w:rPr>
          <w:color w:val="000000" w:themeColor="text1"/>
          <w:highlight w:val="yellow"/>
        </w:rPr>
        <w:t>.</w:t>
      </w:r>
      <w:r w:rsidR="00787E68" w:rsidRPr="00E966E8">
        <w:rPr>
          <w:color w:val="000000" w:themeColor="text1"/>
        </w:rPr>
        <w:t xml:space="preserve"> </w:t>
      </w:r>
    </w:p>
    <w:p w14:paraId="22897B4A" w14:textId="77777777" w:rsidR="000566A0" w:rsidRDefault="000566A0" w:rsidP="000566A0">
      <w:pPr>
        <w:pStyle w:val="ListParagraph"/>
        <w:widowControl/>
        <w:ind w:left="0"/>
        <w:rPr>
          <w:color w:val="000000" w:themeColor="text1"/>
        </w:rPr>
      </w:pPr>
    </w:p>
    <w:p w14:paraId="6F23E155" w14:textId="5B8EB623" w:rsidR="00EB55B3" w:rsidRPr="00E966E8" w:rsidRDefault="000566A0" w:rsidP="000566A0">
      <w:pPr>
        <w:pStyle w:val="ListParagraph"/>
        <w:widowControl/>
        <w:ind w:left="0"/>
        <w:rPr>
          <w:color w:val="000000" w:themeColor="text1"/>
        </w:rPr>
      </w:pPr>
      <w:r>
        <w:rPr>
          <w:color w:val="000000" w:themeColor="text1"/>
        </w:rPr>
        <w:lastRenderedPageBreak/>
        <w:t xml:space="preserve">Note: </w:t>
      </w:r>
      <w:r w:rsidR="00787E68" w:rsidRPr="00E966E8">
        <w:rPr>
          <w:color w:val="000000" w:themeColor="text1"/>
        </w:rPr>
        <w:t xml:space="preserve">Although this was not done in the present experiment, the </w:t>
      </w:r>
      <w:r w:rsidR="0074008B" w:rsidRPr="00E966E8">
        <w:rPr>
          <w:color w:val="000000" w:themeColor="text1"/>
        </w:rPr>
        <w:t>i</w:t>
      </w:r>
      <w:r w:rsidR="00787E68" w:rsidRPr="00E966E8">
        <w:rPr>
          <w:color w:val="000000" w:themeColor="text1"/>
        </w:rPr>
        <w:t>noculation of a sterile powder (like graphite or talcum</w:t>
      </w:r>
      <w:r w:rsidR="002D6EC2" w:rsidRPr="00E966E8">
        <w:rPr>
          <w:color w:val="000000" w:themeColor="text1"/>
        </w:rPr>
        <w:t xml:space="preserve"> powder</w:t>
      </w:r>
      <w:r w:rsidR="00787E68" w:rsidRPr="00E966E8">
        <w:rPr>
          <w:color w:val="000000" w:themeColor="text1"/>
        </w:rPr>
        <w:t xml:space="preserve">) can be done at this stage to differentiate between an infection with a </w:t>
      </w:r>
      <w:r w:rsidR="002D6EC2" w:rsidRPr="00E966E8">
        <w:rPr>
          <w:color w:val="000000" w:themeColor="text1"/>
        </w:rPr>
        <w:t>pathogen</w:t>
      </w:r>
      <w:r w:rsidR="00787E68" w:rsidRPr="00E966E8">
        <w:rPr>
          <w:color w:val="000000" w:themeColor="text1"/>
        </w:rPr>
        <w:t xml:space="preserve"> and an inert agent.</w:t>
      </w:r>
    </w:p>
    <w:p w14:paraId="713E7610" w14:textId="77777777" w:rsidR="00FF66B2" w:rsidRPr="00E966E8" w:rsidRDefault="00FF66B2" w:rsidP="008051DA">
      <w:pPr>
        <w:widowControl/>
        <w:rPr>
          <w:color w:val="000000" w:themeColor="text1"/>
        </w:rPr>
      </w:pPr>
    </w:p>
    <w:p w14:paraId="3D40F8C8" w14:textId="72146012" w:rsidR="000566A0" w:rsidRDefault="00F5722C" w:rsidP="008051DA">
      <w:pPr>
        <w:pStyle w:val="ListParagraph"/>
        <w:widowControl/>
        <w:numPr>
          <w:ilvl w:val="0"/>
          <w:numId w:val="32"/>
        </w:numPr>
        <w:rPr>
          <w:color w:val="000000" w:themeColor="text1"/>
          <w:highlight w:val="yellow"/>
        </w:rPr>
      </w:pPr>
      <w:r w:rsidRPr="000566A0">
        <w:rPr>
          <w:color w:val="000000" w:themeColor="text1"/>
          <w:highlight w:val="yellow"/>
        </w:rPr>
        <w:t>For</w:t>
      </w:r>
      <w:r w:rsidRPr="00E966E8">
        <w:rPr>
          <w:b/>
          <w:color w:val="000000" w:themeColor="text1"/>
          <w:highlight w:val="yellow"/>
        </w:rPr>
        <w:t xml:space="preserve"> </w:t>
      </w:r>
      <w:r w:rsidR="007B0EE6" w:rsidRPr="00E966E8">
        <w:rPr>
          <w:b/>
          <w:color w:val="000000" w:themeColor="text1"/>
          <w:highlight w:val="yellow"/>
        </w:rPr>
        <w:t>72</w:t>
      </w:r>
      <w:r w:rsidR="000566A0">
        <w:rPr>
          <w:b/>
          <w:color w:val="000000" w:themeColor="text1"/>
          <w:highlight w:val="yellow"/>
        </w:rPr>
        <w:t xml:space="preserve"> </w:t>
      </w:r>
      <w:r w:rsidR="00BA6F3B" w:rsidRPr="00E966E8">
        <w:rPr>
          <w:b/>
          <w:color w:val="000000" w:themeColor="text1"/>
          <w:highlight w:val="yellow"/>
        </w:rPr>
        <w:t>h</w:t>
      </w:r>
      <w:r w:rsidRPr="00E966E8">
        <w:rPr>
          <w:b/>
          <w:color w:val="000000" w:themeColor="text1"/>
          <w:highlight w:val="yellow"/>
        </w:rPr>
        <w:t xml:space="preserve"> observations</w:t>
      </w:r>
      <w:r w:rsidR="000566A0" w:rsidRPr="000566A0">
        <w:rPr>
          <w:color w:val="000000" w:themeColor="text1"/>
          <w:highlight w:val="yellow"/>
        </w:rPr>
        <w:t>,</w:t>
      </w:r>
      <w:r w:rsidRPr="00E966E8">
        <w:rPr>
          <w:color w:val="000000" w:themeColor="text1"/>
          <w:highlight w:val="yellow"/>
        </w:rPr>
        <w:t xml:space="preserve"> </w:t>
      </w:r>
      <w:r w:rsidR="000566A0">
        <w:rPr>
          <w:color w:val="000000" w:themeColor="text1"/>
          <w:highlight w:val="yellow"/>
        </w:rPr>
        <w:t>l</w:t>
      </w:r>
      <w:r w:rsidR="00E2543A" w:rsidRPr="00E966E8">
        <w:rPr>
          <w:color w:val="000000" w:themeColor="text1"/>
          <w:highlight w:val="yellow"/>
        </w:rPr>
        <w:t xml:space="preserve">eave </w:t>
      </w:r>
      <w:r w:rsidR="00FF66B2" w:rsidRPr="00E966E8">
        <w:rPr>
          <w:color w:val="000000" w:themeColor="text1"/>
          <w:highlight w:val="yellow"/>
        </w:rPr>
        <w:t xml:space="preserve">half of the sub-colonies (both controls and </w:t>
      </w:r>
      <w:r w:rsidR="005132B9" w:rsidRPr="00E966E8">
        <w:rPr>
          <w:color w:val="000000" w:themeColor="text1"/>
          <w:highlight w:val="yellow"/>
        </w:rPr>
        <w:t xml:space="preserve">infected) </w:t>
      </w:r>
      <w:r w:rsidRPr="00E966E8">
        <w:rPr>
          <w:color w:val="000000" w:themeColor="text1"/>
          <w:highlight w:val="yellow"/>
        </w:rPr>
        <w:t>for</w:t>
      </w:r>
      <w:r w:rsidR="00FF66B2" w:rsidRPr="00E966E8">
        <w:rPr>
          <w:color w:val="000000" w:themeColor="text1"/>
          <w:highlight w:val="yellow"/>
        </w:rPr>
        <w:t xml:space="preserve"> </w:t>
      </w:r>
      <w:r w:rsidR="00E2543A" w:rsidRPr="00E966E8">
        <w:rPr>
          <w:color w:val="000000" w:themeColor="text1"/>
          <w:highlight w:val="yellow"/>
        </w:rPr>
        <w:t>72</w:t>
      </w:r>
      <w:r w:rsidR="000566A0">
        <w:rPr>
          <w:color w:val="000000" w:themeColor="text1"/>
          <w:highlight w:val="yellow"/>
        </w:rPr>
        <w:t xml:space="preserve"> </w:t>
      </w:r>
      <w:r w:rsidR="00BA6F3B" w:rsidRPr="00E966E8">
        <w:rPr>
          <w:color w:val="000000" w:themeColor="text1"/>
          <w:highlight w:val="yellow"/>
        </w:rPr>
        <w:t>h</w:t>
      </w:r>
      <w:r w:rsidR="00E2543A" w:rsidRPr="00E966E8">
        <w:rPr>
          <w:color w:val="000000" w:themeColor="text1"/>
          <w:highlight w:val="yellow"/>
        </w:rPr>
        <w:t xml:space="preserve"> after introduction of </w:t>
      </w:r>
      <w:proofErr w:type="spellStart"/>
      <w:r w:rsidR="00E2543A" w:rsidRPr="00E966E8">
        <w:rPr>
          <w:i/>
          <w:color w:val="000000" w:themeColor="text1"/>
          <w:highlight w:val="yellow"/>
        </w:rPr>
        <w:t>Escovopsis</w:t>
      </w:r>
      <w:proofErr w:type="spellEnd"/>
      <w:r w:rsidR="00E2543A" w:rsidRPr="00E966E8">
        <w:rPr>
          <w:color w:val="000000" w:themeColor="text1"/>
          <w:highlight w:val="yellow"/>
        </w:rPr>
        <w:t xml:space="preserve"> before </w:t>
      </w:r>
      <w:r w:rsidR="0018474C" w:rsidRPr="00E966E8">
        <w:rPr>
          <w:color w:val="000000" w:themeColor="text1"/>
          <w:highlight w:val="yellow"/>
        </w:rPr>
        <w:t xml:space="preserve">adding ants or </w:t>
      </w:r>
      <w:r w:rsidR="00FF66B2" w:rsidRPr="00E966E8">
        <w:rPr>
          <w:color w:val="000000" w:themeColor="text1"/>
          <w:highlight w:val="yellow"/>
        </w:rPr>
        <w:t>video recording.</w:t>
      </w:r>
      <w:r w:rsidR="00037ED6" w:rsidRPr="00E966E8">
        <w:rPr>
          <w:color w:val="000000" w:themeColor="text1"/>
          <w:highlight w:val="yellow"/>
        </w:rPr>
        <w:t xml:space="preserve"> </w:t>
      </w:r>
    </w:p>
    <w:p w14:paraId="3133E7E7" w14:textId="77777777" w:rsidR="000566A0" w:rsidRDefault="000566A0" w:rsidP="000566A0">
      <w:pPr>
        <w:pStyle w:val="ListParagraph"/>
        <w:widowControl/>
        <w:ind w:left="0"/>
        <w:rPr>
          <w:b/>
          <w:color w:val="000000" w:themeColor="text1"/>
        </w:rPr>
      </w:pPr>
    </w:p>
    <w:p w14:paraId="095BFF53" w14:textId="5F1C332B" w:rsidR="00A52FB6" w:rsidRPr="00E966E8" w:rsidRDefault="00E966E8" w:rsidP="000566A0">
      <w:pPr>
        <w:pStyle w:val="ListParagraph"/>
        <w:widowControl/>
        <w:ind w:left="0"/>
        <w:rPr>
          <w:color w:val="000000" w:themeColor="text1"/>
          <w:highlight w:val="yellow"/>
        </w:rPr>
      </w:pPr>
      <w:r w:rsidRPr="000566A0">
        <w:rPr>
          <w:color w:val="000000" w:themeColor="text1"/>
        </w:rPr>
        <w:t>Note:</w:t>
      </w:r>
      <w:r w:rsidR="00037ED6" w:rsidRPr="00E966E8">
        <w:rPr>
          <w:color w:val="000000" w:themeColor="text1"/>
        </w:rPr>
        <w:t xml:space="preserve"> </w:t>
      </w:r>
      <w:r w:rsidR="00037ED6" w:rsidRPr="00E966E8">
        <w:t>Waiting 72</w:t>
      </w:r>
      <w:r w:rsidR="000566A0">
        <w:t xml:space="preserve"> </w:t>
      </w:r>
      <w:r w:rsidR="00037ED6" w:rsidRPr="00E966E8">
        <w:t>h</w:t>
      </w:r>
      <w:r w:rsidR="00272AC9" w:rsidRPr="00E966E8">
        <w:t xml:space="preserve"> </w:t>
      </w:r>
      <w:r w:rsidR="001B7A97" w:rsidRPr="00E966E8">
        <w:t xml:space="preserve">in the absence of ants </w:t>
      </w:r>
      <w:r w:rsidR="00272AC9" w:rsidRPr="00E966E8">
        <w:t>makes it likely</w:t>
      </w:r>
      <w:r w:rsidR="00037ED6" w:rsidRPr="00E966E8">
        <w:t xml:space="preserve"> </w:t>
      </w:r>
      <w:r w:rsidR="00272AC9" w:rsidRPr="00E966E8">
        <w:t xml:space="preserve">that </w:t>
      </w:r>
      <w:proofErr w:type="spellStart"/>
      <w:r w:rsidR="00272AC9" w:rsidRPr="00E966E8">
        <w:rPr>
          <w:i/>
        </w:rPr>
        <w:t>Escovopsis</w:t>
      </w:r>
      <w:proofErr w:type="spellEnd"/>
      <w:r w:rsidR="00037ED6" w:rsidRPr="00E966E8">
        <w:t xml:space="preserve"> spores </w:t>
      </w:r>
      <w:r w:rsidR="00272AC9" w:rsidRPr="00E966E8">
        <w:t>will</w:t>
      </w:r>
      <w:r w:rsidR="00037ED6" w:rsidRPr="00E966E8">
        <w:t xml:space="preserve"> germinate</w:t>
      </w:r>
      <w:r w:rsidR="00551400" w:rsidRPr="00E966E8">
        <w:t xml:space="preserve"> (unpublished </w:t>
      </w:r>
      <w:r w:rsidRPr="00E966E8">
        <w:rPr>
          <w:i/>
        </w:rPr>
        <w:t>in vitro</w:t>
      </w:r>
      <w:r w:rsidR="00551400" w:rsidRPr="00E966E8">
        <w:rPr>
          <w:i/>
        </w:rPr>
        <w:t xml:space="preserve"> </w:t>
      </w:r>
      <w:r w:rsidR="00551400" w:rsidRPr="00E966E8">
        <w:t>data)</w:t>
      </w:r>
      <w:r w:rsidR="00F956B5" w:rsidRPr="00E966E8">
        <w:t>; although this also increases the chance of other infection</w:t>
      </w:r>
      <w:r w:rsidR="00ED189B" w:rsidRPr="00E966E8">
        <w:t>s</w:t>
      </w:r>
      <w:r w:rsidR="00F956B5" w:rsidRPr="00E966E8">
        <w:t xml:space="preserve"> (for example, from a fungus already present in the fungus garden), this time period is preferable </w:t>
      </w:r>
      <w:r w:rsidR="00272AC9" w:rsidRPr="00E966E8">
        <w:t xml:space="preserve">for this treatment to represent </w:t>
      </w:r>
      <w:r w:rsidR="00FC15BA" w:rsidRPr="00E966E8">
        <w:t>the</w:t>
      </w:r>
      <w:r w:rsidR="00272AC9" w:rsidRPr="00E966E8">
        <w:t xml:space="preserve"> early stage of</w:t>
      </w:r>
      <w:r w:rsidR="001B7A97" w:rsidRPr="00E966E8">
        <w:t xml:space="preserve"> an established</w:t>
      </w:r>
      <w:r w:rsidR="00272AC9" w:rsidRPr="00E966E8">
        <w:t xml:space="preserve"> infection.</w:t>
      </w:r>
      <w:r w:rsidR="00037ED6" w:rsidRPr="00E966E8">
        <w:t xml:space="preserve"> </w:t>
      </w:r>
    </w:p>
    <w:p w14:paraId="37C6D74F" w14:textId="77777777" w:rsidR="00EB55B3" w:rsidRPr="00E966E8" w:rsidRDefault="00EB55B3" w:rsidP="008051DA">
      <w:pPr>
        <w:widowControl/>
        <w:rPr>
          <w:color w:val="000000" w:themeColor="text1"/>
        </w:rPr>
      </w:pPr>
    </w:p>
    <w:p w14:paraId="4B76EE2E" w14:textId="77777777" w:rsidR="000566A0" w:rsidRPr="000566A0" w:rsidRDefault="00A52FB6" w:rsidP="008051DA">
      <w:pPr>
        <w:pStyle w:val="ListParagraph"/>
        <w:widowControl/>
        <w:numPr>
          <w:ilvl w:val="0"/>
          <w:numId w:val="32"/>
        </w:numPr>
        <w:rPr>
          <w:b/>
          <w:color w:val="auto"/>
          <w:highlight w:val="yellow"/>
        </w:rPr>
      </w:pPr>
      <w:r w:rsidRPr="000566A0">
        <w:rPr>
          <w:color w:val="000000" w:themeColor="text1"/>
          <w:highlight w:val="yellow"/>
        </w:rPr>
        <w:t>For</w:t>
      </w:r>
      <w:r w:rsidRPr="00E966E8">
        <w:rPr>
          <w:b/>
          <w:color w:val="000000" w:themeColor="text1"/>
          <w:highlight w:val="yellow"/>
        </w:rPr>
        <w:t xml:space="preserve"> 0</w:t>
      </w:r>
      <w:r w:rsidR="000566A0">
        <w:rPr>
          <w:b/>
          <w:color w:val="000000" w:themeColor="text1"/>
          <w:highlight w:val="yellow"/>
        </w:rPr>
        <w:t xml:space="preserve"> </w:t>
      </w:r>
      <w:r w:rsidR="00BA6F3B" w:rsidRPr="00E966E8">
        <w:rPr>
          <w:b/>
          <w:color w:val="000000" w:themeColor="text1"/>
          <w:highlight w:val="yellow"/>
        </w:rPr>
        <w:t>h</w:t>
      </w:r>
      <w:r w:rsidRPr="00E966E8">
        <w:rPr>
          <w:b/>
          <w:color w:val="000000" w:themeColor="text1"/>
          <w:highlight w:val="yellow"/>
        </w:rPr>
        <w:t xml:space="preserve"> observations</w:t>
      </w:r>
      <w:r w:rsidR="000566A0">
        <w:rPr>
          <w:color w:val="000000" w:themeColor="text1"/>
          <w:highlight w:val="yellow"/>
        </w:rPr>
        <w:t>,</w:t>
      </w:r>
      <w:r w:rsidRPr="00E966E8">
        <w:rPr>
          <w:color w:val="000000" w:themeColor="text1"/>
          <w:highlight w:val="yellow"/>
        </w:rPr>
        <w:t xml:space="preserve"> </w:t>
      </w:r>
      <w:r w:rsidR="000566A0">
        <w:rPr>
          <w:color w:val="000000" w:themeColor="text1"/>
          <w:highlight w:val="yellow"/>
        </w:rPr>
        <w:t>d</w:t>
      </w:r>
      <w:r w:rsidRPr="00E966E8">
        <w:rPr>
          <w:color w:val="000000" w:themeColor="text1"/>
          <w:highlight w:val="yellow"/>
        </w:rPr>
        <w:t xml:space="preserve">irectly after step </w:t>
      </w:r>
      <w:r w:rsidR="000566A0">
        <w:rPr>
          <w:color w:val="000000" w:themeColor="text1"/>
          <w:highlight w:val="yellow"/>
        </w:rPr>
        <w:t>2.6</w:t>
      </w:r>
      <w:r w:rsidR="00EB55B3" w:rsidRPr="00E966E8">
        <w:rPr>
          <w:color w:val="000000" w:themeColor="text1"/>
          <w:highlight w:val="yellow"/>
        </w:rPr>
        <w:t xml:space="preserve"> </w:t>
      </w:r>
      <w:r w:rsidR="00BC58E0" w:rsidRPr="00E966E8">
        <w:rPr>
          <w:color w:val="000000" w:themeColor="text1"/>
          <w:highlight w:val="yellow"/>
        </w:rPr>
        <w:t xml:space="preserve">and </w:t>
      </w:r>
      <w:r w:rsidR="00EB55B3" w:rsidRPr="00E966E8">
        <w:rPr>
          <w:color w:val="000000" w:themeColor="text1"/>
          <w:highlight w:val="yellow"/>
        </w:rPr>
        <w:t xml:space="preserve">approximately 30 min before </w:t>
      </w:r>
      <w:r w:rsidR="00E2543A" w:rsidRPr="00E966E8">
        <w:rPr>
          <w:color w:val="000000" w:themeColor="text1"/>
          <w:highlight w:val="yellow"/>
        </w:rPr>
        <w:t>recording</w:t>
      </w:r>
      <w:r w:rsidR="000566A0">
        <w:rPr>
          <w:color w:val="000000" w:themeColor="text1"/>
          <w:highlight w:val="yellow"/>
        </w:rPr>
        <w:t>,</w:t>
      </w:r>
      <w:r w:rsidR="00EB55B3" w:rsidRPr="00E966E8">
        <w:rPr>
          <w:color w:val="000000" w:themeColor="text1"/>
          <w:highlight w:val="yellow"/>
        </w:rPr>
        <w:t xml:space="preserve"> add two brood, four minor workers and four major workers</w:t>
      </w:r>
      <w:r w:rsidR="00F5722C" w:rsidRPr="00E966E8">
        <w:rPr>
          <w:color w:val="000000" w:themeColor="text1"/>
          <w:highlight w:val="yellow"/>
        </w:rPr>
        <w:t xml:space="preserve"> </w:t>
      </w:r>
      <w:r w:rsidR="0018474C" w:rsidRPr="00E966E8">
        <w:rPr>
          <w:color w:val="000000" w:themeColor="text1"/>
          <w:highlight w:val="yellow"/>
        </w:rPr>
        <w:t>simultaneously</w:t>
      </w:r>
      <w:r w:rsidR="0018474C" w:rsidRPr="00E966E8" w:rsidDel="00960809">
        <w:rPr>
          <w:color w:val="000000" w:themeColor="text1"/>
          <w:highlight w:val="yellow"/>
        </w:rPr>
        <w:t xml:space="preserve"> </w:t>
      </w:r>
      <w:r w:rsidR="00E2543A" w:rsidRPr="00E966E8">
        <w:rPr>
          <w:color w:val="000000" w:themeColor="text1"/>
          <w:highlight w:val="yellow"/>
        </w:rPr>
        <w:t>from the parent colony</w:t>
      </w:r>
      <w:r w:rsidR="00960809" w:rsidRPr="00E966E8">
        <w:rPr>
          <w:color w:val="000000" w:themeColor="text1"/>
          <w:highlight w:val="yellow"/>
        </w:rPr>
        <w:t xml:space="preserve"> to each box</w:t>
      </w:r>
      <w:r w:rsidR="00EB55B3" w:rsidRPr="00E966E8">
        <w:rPr>
          <w:color w:val="000000" w:themeColor="text1"/>
          <w:highlight w:val="yellow"/>
        </w:rPr>
        <w:t xml:space="preserve">. </w:t>
      </w:r>
    </w:p>
    <w:p w14:paraId="7EF28A68" w14:textId="77777777" w:rsidR="000566A0" w:rsidRDefault="000566A0" w:rsidP="000566A0">
      <w:pPr>
        <w:widowControl/>
        <w:rPr>
          <w:color w:val="000000" w:themeColor="text1"/>
          <w:highlight w:val="yellow"/>
        </w:rPr>
      </w:pPr>
    </w:p>
    <w:p w14:paraId="3B713C40" w14:textId="77777777" w:rsidR="000566A0" w:rsidRDefault="000566A0" w:rsidP="000566A0">
      <w:pPr>
        <w:widowControl/>
        <w:rPr>
          <w:color w:val="000000" w:themeColor="text1"/>
          <w:highlight w:val="yellow"/>
        </w:rPr>
      </w:pPr>
      <w:r>
        <w:rPr>
          <w:color w:val="000000" w:themeColor="text1"/>
          <w:highlight w:val="yellow"/>
        </w:rPr>
        <w:t xml:space="preserve">2.8.1. </w:t>
      </w:r>
      <w:r w:rsidR="00E2543A" w:rsidRPr="000566A0">
        <w:rPr>
          <w:color w:val="000000" w:themeColor="text1"/>
          <w:highlight w:val="yellow"/>
        </w:rPr>
        <w:t>Use t</w:t>
      </w:r>
      <w:r w:rsidR="00EB55B3" w:rsidRPr="000566A0">
        <w:rPr>
          <w:color w:val="000000" w:themeColor="text1"/>
          <w:highlight w:val="yellow"/>
        </w:rPr>
        <w:t xml:space="preserve">wo major workers from within the garden </w:t>
      </w:r>
      <w:r w:rsidR="00E2543A" w:rsidRPr="000566A0">
        <w:rPr>
          <w:color w:val="000000" w:themeColor="text1"/>
          <w:highlight w:val="yellow"/>
        </w:rPr>
        <w:t xml:space="preserve">that </w:t>
      </w:r>
      <w:r w:rsidR="00EB55B3" w:rsidRPr="000566A0">
        <w:rPr>
          <w:color w:val="000000" w:themeColor="text1"/>
          <w:highlight w:val="yellow"/>
        </w:rPr>
        <w:t xml:space="preserve">are young with light pigment, with </w:t>
      </w:r>
      <w:r w:rsidR="009925EA" w:rsidRPr="000566A0">
        <w:rPr>
          <w:color w:val="000000" w:themeColor="text1"/>
          <w:highlight w:val="yellow"/>
        </w:rPr>
        <w:t>A</w:t>
      </w:r>
      <w:r w:rsidR="00D6483E" w:rsidRPr="000566A0">
        <w:rPr>
          <w:color w:val="000000" w:themeColor="text1"/>
          <w:highlight w:val="yellow"/>
        </w:rPr>
        <w:t>ctinobacteria</w:t>
      </w:r>
      <w:r w:rsidR="00EB55B3" w:rsidRPr="000566A0">
        <w:rPr>
          <w:i/>
          <w:color w:val="000000" w:themeColor="text1"/>
          <w:highlight w:val="yellow"/>
        </w:rPr>
        <w:t xml:space="preserve"> </w:t>
      </w:r>
      <w:r w:rsidR="00EB55B3" w:rsidRPr="000566A0">
        <w:rPr>
          <w:color w:val="000000" w:themeColor="text1"/>
          <w:highlight w:val="yellow"/>
        </w:rPr>
        <w:t xml:space="preserve">covering </w:t>
      </w:r>
      <w:r w:rsidR="00D6483E" w:rsidRPr="000566A0">
        <w:rPr>
          <w:color w:val="000000" w:themeColor="text1"/>
          <w:highlight w:val="yellow"/>
        </w:rPr>
        <w:t>most of the cuticle</w:t>
      </w:r>
      <w:r w:rsidR="00EB55B3" w:rsidRPr="000566A0">
        <w:rPr>
          <w:color w:val="000000" w:themeColor="text1"/>
          <w:highlight w:val="yellow"/>
        </w:rPr>
        <w:t>. T</w:t>
      </w:r>
      <w:r w:rsidR="00E2543A" w:rsidRPr="000566A0">
        <w:rPr>
          <w:color w:val="000000" w:themeColor="text1"/>
          <w:highlight w:val="yellow"/>
        </w:rPr>
        <w:t>ake t</w:t>
      </w:r>
      <w:r w:rsidR="00EB55B3" w:rsidRPr="000566A0">
        <w:rPr>
          <w:color w:val="000000" w:themeColor="text1"/>
          <w:highlight w:val="yellow"/>
        </w:rPr>
        <w:t xml:space="preserve">he other two from outside the garden, with dark pigment and </w:t>
      </w:r>
      <w:r w:rsidR="00180E7E" w:rsidRPr="000566A0">
        <w:rPr>
          <w:color w:val="000000" w:themeColor="text1"/>
          <w:highlight w:val="yellow"/>
        </w:rPr>
        <w:t>A</w:t>
      </w:r>
      <w:r w:rsidR="00D6483E" w:rsidRPr="000566A0">
        <w:rPr>
          <w:color w:val="000000" w:themeColor="text1"/>
          <w:highlight w:val="yellow"/>
        </w:rPr>
        <w:t xml:space="preserve">ctinobacteria </w:t>
      </w:r>
      <w:r w:rsidR="00EB55B3" w:rsidRPr="000566A0">
        <w:rPr>
          <w:color w:val="000000" w:themeColor="text1"/>
          <w:highlight w:val="yellow"/>
        </w:rPr>
        <w:t xml:space="preserve">only covering the </w:t>
      </w:r>
      <w:proofErr w:type="spellStart"/>
      <w:r w:rsidR="00EB55B3" w:rsidRPr="000566A0">
        <w:rPr>
          <w:color w:val="000000" w:themeColor="text1"/>
          <w:highlight w:val="yellow"/>
        </w:rPr>
        <w:t>laterocervical</w:t>
      </w:r>
      <w:proofErr w:type="spellEnd"/>
      <w:r w:rsidR="00EB55B3" w:rsidRPr="000566A0">
        <w:rPr>
          <w:color w:val="000000" w:themeColor="text1"/>
          <w:highlight w:val="yellow"/>
        </w:rPr>
        <w:t xml:space="preserve"> plat</w:t>
      </w:r>
      <w:r w:rsidR="00A52FB6" w:rsidRPr="000566A0">
        <w:rPr>
          <w:color w:val="000000" w:themeColor="text1"/>
          <w:highlight w:val="yellow"/>
        </w:rPr>
        <w:t>e</w:t>
      </w:r>
      <w:r w:rsidR="00EB55B3" w:rsidRPr="000566A0">
        <w:rPr>
          <w:color w:val="000000" w:themeColor="text1"/>
          <w:highlight w:val="yellow"/>
        </w:rPr>
        <w:t>s.</w:t>
      </w:r>
      <w:r w:rsidR="00F23528" w:rsidRPr="000566A0">
        <w:rPr>
          <w:color w:val="000000" w:themeColor="text1"/>
          <w:highlight w:val="yellow"/>
        </w:rPr>
        <w:t xml:space="preserve"> </w:t>
      </w:r>
    </w:p>
    <w:p w14:paraId="6B33F422" w14:textId="77777777" w:rsidR="000566A0" w:rsidRDefault="000566A0" w:rsidP="000566A0">
      <w:pPr>
        <w:widowControl/>
        <w:rPr>
          <w:b/>
          <w:color w:val="000000" w:themeColor="text1"/>
          <w:highlight w:val="yellow"/>
        </w:rPr>
      </w:pPr>
    </w:p>
    <w:p w14:paraId="14E76B9E" w14:textId="043EA12E" w:rsidR="000566A0" w:rsidRDefault="000566A0" w:rsidP="000566A0">
      <w:pPr>
        <w:widowControl/>
        <w:rPr>
          <w:color w:val="000000" w:themeColor="text1"/>
          <w:highlight w:val="yellow"/>
        </w:rPr>
      </w:pPr>
      <w:r w:rsidRPr="000566A0">
        <w:rPr>
          <w:color w:val="000000" w:themeColor="text1"/>
          <w:highlight w:val="yellow"/>
        </w:rPr>
        <w:t>2.</w:t>
      </w:r>
      <w:r>
        <w:rPr>
          <w:color w:val="000000" w:themeColor="text1"/>
          <w:highlight w:val="yellow"/>
        </w:rPr>
        <w:t xml:space="preserve">9. </w:t>
      </w:r>
      <w:r w:rsidR="00A52FB6" w:rsidRPr="000566A0">
        <w:rPr>
          <w:color w:val="000000" w:themeColor="text1"/>
          <w:highlight w:val="yellow"/>
        </w:rPr>
        <w:t xml:space="preserve">For </w:t>
      </w:r>
      <w:r w:rsidR="00A52FB6" w:rsidRPr="000566A0">
        <w:rPr>
          <w:b/>
          <w:color w:val="000000" w:themeColor="text1"/>
          <w:highlight w:val="yellow"/>
        </w:rPr>
        <w:t>72</w:t>
      </w:r>
      <w:r>
        <w:rPr>
          <w:b/>
          <w:color w:val="000000" w:themeColor="text1"/>
          <w:highlight w:val="yellow"/>
        </w:rPr>
        <w:t xml:space="preserve"> </w:t>
      </w:r>
      <w:r w:rsidR="00BA6F3B" w:rsidRPr="000566A0">
        <w:rPr>
          <w:b/>
          <w:color w:val="000000" w:themeColor="text1"/>
          <w:highlight w:val="yellow"/>
        </w:rPr>
        <w:t>h</w:t>
      </w:r>
      <w:r w:rsidR="00A52FB6" w:rsidRPr="000566A0">
        <w:rPr>
          <w:b/>
          <w:color w:val="000000" w:themeColor="text1"/>
          <w:highlight w:val="yellow"/>
        </w:rPr>
        <w:t xml:space="preserve"> observations</w:t>
      </w:r>
      <w:r>
        <w:rPr>
          <w:color w:val="000000" w:themeColor="text1"/>
          <w:highlight w:val="yellow"/>
        </w:rPr>
        <w:t xml:space="preserve">, repeat 2.8 and 2.8.1 </w:t>
      </w:r>
      <w:r w:rsidR="0002561F" w:rsidRPr="000566A0">
        <w:rPr>
          <w:color w:val="000000" w:themeColor="text1"/>
          <w:highlight w:val="yellow"/>
        </w:rPr>
        <w:t>at</w:t>
      </w:r>
      <w:r w:rsidR="005132B9" w:rsidRPr="000566A0">
        <w:rPr>
          <w:color w:val="000000" w:themeColor="text1"/>
          <w:highlight w:val="yellow"/>
        </w:rPr>
        <w:t xml:space="preserve"> 30</w:t>
      </w:r>
      <w:r>
        <w:rPr>
          <w:color w:val="000000" w:themeColor="text1"/>
          <w:highlight w:val="yellow"/>
        </w:rPr>
        <w:t xml:space="preserve"> </w:t>
      </w:r>
      <w:r w:rsidR="005132B9" w:rsidRPr="000566A0">
        <w:rPr>
          <w:color w:val="000000" w:themeColor="text1"/>
          <w:highlight w:val="yellow"/>
        </w:rPr>
        <w:t>min before recording</w:t>
      </w:r>
      <w:r w:rsidR="00960809" w:rsidRPr="000566A0">
        <w:rPr>
          <w:color w:val="000000" w:themeColor="text1"/>
          <w:highlight w:val="yellow"/>
        </w:rPr>
        <w:t>,</w:t>
      </w:r>
      <w:r w:rsidR="005132B9" w:rsidRPr="000566A0">
        <w:rPr>
          <w:color w:val="000000" w:themeColor="text1"/>
          <w:highlight w:val="yellow"/>
        </w:rPr>
        <w:t xml:space="preserve"> </w:t>
      </w:r>
      <w:r w:rsidR="00E966E8" w:rsidRPr="000566A0">
        <w:rPr>
          <w:i/>
          <w:color w:val="000000" w:themeColor="text1"/>
          <w:highlight w:val="yellow"/>
        </w:rPr>
        <w:t>i.e.</w:t>
      </w:r>
      <w:r w:rsidR="007E07E5" w:rsidRPr="000566A0">
        <w:rPr>
          <w:color w:val="000000" w:themeColor="text1"/>
          <w:highlight w:val="yellow"/>
        </w:rPr>
        <w:t>,</w:t>
      </w:r>
      <w:r w:rsidR="005132B9" w:rsidRPr="000566A0">
        <w:rPr>
          <w:color w:val="000000" w:themeColor="text1"/>
          <w:highlight w:val="yellow"/>
        </w:rPr>
        <w:t xml:space="preserve"> 71</w:t>
      </w:r>
      <w:r>
        <w:rPr>
          <w:color w:val="000000" w:themeColor="text1"/>
          <w:highlight w:val="yellow"/>
        </w:rPr>
        <w:t xml:space="preserve">.5 </w:t>
      </w:r>
      <w:r w:rsidR="005132B9" w:rsidRPr="000566A0">
        <w:rPr>
          <w:color w:val="000000" w:themeColor="text1"/>
          <w:highlight w:val="yellow"/>
        </w:rPr>
        <w:t>h after inoculation</w:t>
      </w:r>
      <w:r w:rsidR="00D67698">
        <w:rPr>
          <w:color w:val="000000" w:themeColor="text1"/>
          <w:highlight w:val="yellow"/>
        </w:rPr>
        <w:t>.</w:t>
      </w:r>
    </w:p>
    <w:p w14:paraId="6D7E4DE3" w14:textId="77777777" w:rsidR="000566A0" w:rsidRDefault="000566A0" w:rsidP="000566A0">
      <w:pPr>
        <w:widowControl/>
        <w:rPr>
          <w:color w:val="000000" w:themeColor="text1"/>
          <w:highlight w:val="yellow"/>
        </w:rPr>
      </w:pPr>
    </w:p>
    <w:p w14:paraId="72D5E7B4" w14:textId="40943587" w:rsidR="006A732E" w:rsidRPr="000566A0" w:rsidRDefault="000566A0" w:rsidP="000566A0">
      <w:pPr>
        <w:widowControl/>
        <w:rPr>
          <w:b/>
          <w:color w:val="auto"/>
          <w:highlight w:val="yellow"/>
        </w:rPr>
      </w:pPr>
      <w:r w:rsidRPr="00D67698">
        <w:rPr>
          <w:color w:val="000000" w:themeColor="text1"/>
        </w:rPr>
        <w:t>N</w:t>
      </w:r>
      <w:r w:rsidR="00E966E8" w:rsidRPr="00D67698">
        <w:rPr>
          <w:color w:val="000000" w:themeColor="text1"/>
        </w:rPr>
        <w:t>ote:</w:t>
      </w:r>
      <w:r w:rsidR="00825524" w:rsidRPr="00D67698">
        <w:rPr>
          <w:color w:val="000000" w:themeColor="text1"/>
        </w:rPr>
        <w:t xml:space="preserve"> </w:t>
      </w:r>
      <w:r w:rsidR="00D67698">
        <w:rPr>
          <w:color w:val="000000" w:themeColor="text1"/>
        </w:rPr>
        <w:t>E</w:t>
      </w:r>
      <w:r w:rsidR="00825524" w:rsidRPr="00D67698">
        <w:rPr>
          <w:color w:val="000000" w:themeColor="text1"/>
        </w:rPr>
        <w:t xml:space="preserve">xperimental sub-colonies are significantly smaller than established natural </w:t>
      </w:r>
      <w:proofErr w:type="spellStart"/>
      <w:r w:rsidR="00825524" w:rsidRPr="00D67698">
        <w:rPr>
          <w:i/>
          <w:color w:val="000000" w:themeColor="text1"/>
        </w:rPr>
        <w:t>Acromyrmex</w:t>
      </w:r>
      <w:proofErr w:type="spellEnd"/>
      <w:r w:rsidR="00825524" w:rsidRPr="00D67698">
        <w:rPr>
          <w:color w:val="000000" w:themeColor="text1"/>
        </w:rPr>
        <w:t xml:space="preserve"> colonies</w:t>
      </w:r>
      <w:r w:rsidR="00D67698">
        <w:rPr>
          <w:color w:val="000000" w:themeColor="text1"/>
        </w:rPr>
        <w:t>.</w:t>
      </w:r>
      <w:r w:rsidR="00825524" w:rsidRPr="000566A0">
        <w:rPr>
          <w:color w:val="000000" w:themeColor="text1"/>
        </w:rPr>
        <w:t xml:space="preserve"> </w:t>
      </w:r>
      <w:r w:rsidR="00D67698">
        <w:rPr>
          <w:color w:val="000000" w:themeColor="text1"/>
        </w:rPr>
        <w:t>T</w:t>
      </w:r>
      <w:r w:rsidR="00825524" w:rsidRPr="000566A0">
        <w:rPr>
          <w:color w:val="000000" w:themeColor="text1"/>
        </w:rPr>
        <w:t>his is necessary in order to accurately record behavior</w:t>
      </w:r>
      <w:r w:rsidR="00D67698">
        <w:rPr>
          <w:color w:val="000000" w:themeColor="text1"/>
        </w:rPr>
        <w:t>.</w:t>
      </w:r>
      <w:r w:rsidR="00825524" w:rsidRPr="000566A0">
        <w:rPr>
          <w:color w:val="000000" w:themeColor="text1"/>
        </w:rPr>
        <w:t xml:space="preserve"> </w:t>
      </w:r>
      <w:r w:rsidR="00D67698">
        <w:rPr>
          <w:color w:val="000000" w:themeColor="text1"/>
        </w:rPr>
        <w:t>W</w:t>
      </w:r>
      <w:r w:rsidR="00825524" w:rsidRPr="000566A0">
        <w:rPr>
          <w:color w:val="000000" w:themeColor="text1"/>
        </w:rPr>
        <w:t xml:space="preserve">hile </w:t>
      </w:r>
      <w:r w:rsidR="00D67698">
        <w:rPr>
          <w:color w:val="000000" w:themeColor="text1"/>
        </w:rPr>
        <w:t>this</w:t>
      </w:r>
      <w:r w:rsidR="00825524" w:rsidRPr="000566A0">
        <w:rPr>
          <w:color w:val="000000" w:themeColor="text1"/>
        </w:rPr>
        <w:t xml:space="preserve"> may influence the frequency of some behaviors qualitatively, the composition of sub</w:t>
      </w:r>
      <w:r w:rsidR="00855D56" w:rsidRPr="000566A0">
        <w:rPr>
          <w:color w:val="000000" w:themeColor="text1"/>
        </w:rPr>
        <w:t>-</w:t>
      </w:r>
      <w:r w:rsidR="00825524" w:rsidRPr="000566A0">
        <w:rPr>
          <w:color w:val="000000" w:themeColor="text1"/>
        </w:rPr>
        <w:t xml:space="preserve">colonies was chosen to reflect the mix of </w:t>
      </w:r>
      <w:r w:rsidR="00CF3DAF" w:rsidRPr="000566A0">
        <w:rPr>
          <w:color w:val="000000" w:themeColor="text1"/>
        </w:rPr>
        <w:t xml:space="preserve">workers in </w:t>
      </w:r>
      <w:r w:rsidR="00825524" w:rsidRPr="000566A0">
        <w:rPr>
          <w:color w:val="000000" w:themeColor="text1"/>
        </w:rPr>
        <w:t xml:space="preserve">natural colonies to more likely </w:t>
      </w:r>
      <w:r w:rsidR="00D67698" w:rsidRPr="000566A0">
        <w:rPr>
          <w:color w:val="000000" w:themeColor="text1"/>
        </w:rPr>
        <w:t xml:space="preserve">qualitatively </w:t>
      </w:r>
      <w:r w:rsidR="00825524" w:rsidRPr="000566A0">
        <w:rPr>
          <w:color w:val="000000" w:themeColor="text1"/>
        </w:rPr>
        <w:t>reflect the behavioral interactions.</w:t>
      </w:r>
    </w:p>
    <w:p w14:paraId="747A9F9E" w14:textId="77777777" w:rsidR="00E94368" w:rsidRPr="00D67698" w:rsidRDefault="00E94368" w:rsidP="008051DA">
      <w:pPr>
        <w:widowControl/>
        <w:rPr>
          <w:b/>
          <w:color w:val="auto"/>
        </w:rPr>
      </w:pPr>
    </w:p>
    <w:p w14:paraId="4A762716" w14:textId="1EE090FD" w:rsidR="00E94368" w:rsidRPr="00D67698" w:rsidRDefault="00641BD1" w:rsidP="008051DA">
      <w:pPr>
        <w:pStyle w:val="ListParagraph"/>
        <w:widowControl/>
        <w:numPr>
          <w:ilvl w:val="0"/>
          <w:numId w:val="26"/>
        </w:numPr>
        <w:rPr>
          <w:b/>
          <w:color w:val="auto"/>
          <w:highlight w:val="yellow"/>
        </w:rPr>
      </w:pPr>
      <w:r w:rsidRPr="00D67698">
        <w:rPr>
          <w:b/>
          <w:color w:val="auto"/>
          <w:highlight w:val="yellow"/>
        </w:rPr>
        <w:t xml:space="preserve">Video recording and </w:t>
      </w:r>
      <w:r w:rsidR="00876FAE" w:rsidRPr="00D67698">
        <w:rPr>
          <w:b/>
          <w:color w:val="auto"/>
          <w:highlight w:val="yellow"/>
        </w:rPr>
        <w:t>scoring b</w:t>
      </w:r>
      <w:r w:rsidR="00E94368" w:rsidRPr="00D67698">
        <w:rPr>
          <w:b/>
          <w:color w:val="auto"/>
          <w:highlight w:val="yellow"/>
        </w:rPr>
        <w:t>ehavior</w:t>
      </w:r>
      <w:r w:rsidR="00876FAE" w:rsidRPr="00D67698">
        <w:rPr>
          <w:b/>
          <w:color w:val="auto"/>
          <w:highlight w:val="yellow"/>
        </w:rPr>
        <w:t>s</w:t>
      </w:r>
    </w:p>
    <w:p w14:paraId="3B516558" w14:textId="0D297407" w:rsidR="00360790" w:rsidRPr="00E966E8" w:rsidRDefault="00360790" w:rsidP="008051DA">
      <w:pPr>
        <w:widowControl/>
        <w:rPr>
          <w:b/>
          <w:color w:val="auto"/>
        </w:rPr>
      </w:pPr>
    </w:p>
    <w:p w14:paraId="30F1EDC5" w14:textId="199E407A" w:rsidR="00360790" w:rsidRPr="00E966E8" w:rsidRDefault="00C0210A" w:rsidP="008051DA">
      <w:pPr>
        <w:pStyle w:val="ListParagraph"/>
        <w:widowControl/>
        <w:numPr>
          <w:ilvl w:val="0"/>
          <w:numId w:val="33"/>
        </w:numPr>
        <w:rPr>
          <w:color w:val="000000" w:themeColor="text1"/>
        </w:rPr>
      </w:pPr>
      <w:r w:rsidRPr="00E966E8">
        <w:rPr>
          <w:color w:val="000000" w:themeColor="text1"/>
        </w:rPr>
        <w:t xml:space="preserve">Use a </w:t>
      </w:r>
      <w:r w:rsidR="00360790" w:rsidRPr="00E966E8">
        <w:rPr>
          <w:color w:val="000000" w:themeColor="text1"/>
        </w:rPr>
        <w:t>USB endoscope attached to a laptop</w:t>
      </w:r>
      <w:r w:rsidR="00C33F5B" w:rsidRPr="00E966E8">
        <w:rPr>
          <w:color w:val="000000" w:themeColor="text1"/>
        </w:rPr>
        <w:t xml:space="preserve"> (or </w:t>
      </w:r>
      <w:r w:rsidR="00CE1F8C" w:rsidRPr="00E966E8">
        <w:rPr>
          <w:color w:val="000000" w:themeColor="text1"/>
        </w:rPr>
        <w:t>equivalent</w:t>
      </w:r>
      <w:r w:rsidR="00C33F5B" w:rsidRPr="00E966E8">
        <w:rPr>
          <w:color w:val="000000" w:themeColor="text1"/>
        </w:rPr>
        <w:t>)</w:t>
      </w:r>
      <w:r w:rsidR="00360790" w:rsidRPr="00E966E8">
        <w:rPr>
          <w:color w:val="000000" w:themeColor="text1"/>
        </w:rPr>
        <w:t xml:space="preserve"> </w:t>
      </w:r>
      <w:r w:rsidR="00EF1DFD" w:rsidRPr="00E966E8">
        <w:rPr>
          <w:color w:val="000000" w:themeColor="text1"/>
        </w:rPr>
        <w:t>and provide sufficient light</w:t>
      </w:r>
      <w:r w:rsidR="00360790" w:rsidRPr="00E966E8">
        <w:rPr>
          <w:color w:val="000000" w:themeColor="text1"/>
        </w:rPr>
        <w:t>.</w:t>
      </w:r>
    </w:p>
    <w:p w14:paraId="32F5A96E" w14:textId="77777777" w:rsidR="00360790" w:rsidRPr="00E966E8" w:rsidRDefault="00360790" w:rsidP="008051DA">
      <w:pPr>
        <w:pStyle w:val="ListParagraph"/>
        <w:widowControl/>
        <w:ind w:left="0"/>
        <w:rPr>
          <w:color w:val="000000" w:themeColor="text1"/>
        </w:rPr>
      </w:pPr>
    </w:p>
    <w:p w14:paraId="1326DA42" w14:textId="0582D456" w:rsidR="006A732E" w:rsidRPr="00116303" w:rsidRDefault="00360790" w:rsidP="008051DA">
      <w:pPr>
        <w:pStyle w:val="ListParagraph"/>
        <w:widowControl/>
        <w:numPr>
          <w:ilvl w:val="0"/>
          <w:numId w:val="33"/>
        </w:numPr>
        <w:rPr>
          <w:b/>
          <w:color w:val="auto"/>
          <w:highlight w:val="yellow"/>
        </w:rPr>
      </w:pPr>
      <w:r w:rsidRPr="00116303">
        <w:rPr>
          <w:color w:val="000000" w:themeColor="text1"/>
          <w:highlight w:val="yellow"/>
        </w:rPr>
        <w:t xml:space="preserve">For each sub-colony, </w:t>
      </w:r>
      <w:r w:rsidR="00D67698" w:rsidRPr="00116303">
        <w:rPr>
          <w:color w:val="000000" w:themeColor="text1"/>
          <w:highlight w:val="yellow"/>
        </w:rPr>
        <w:t xml:space="preserve">perform video </w:t>
      </w:r>
      <w:r w:rsidRPr="00116303">
        <w:rPr>
          <w:color w:val="000000" w:themeColor="text1"/>
          <w:highlight w:val="yellow"/>
        </w:rPr>
        <w:t>record</w:t>
      </w:r>
      <w:r w:rsidR="00D67698" w:rsidRPr="00116303">
        <w:rPr>
          <w:color w:val="000000" w:themeColor="text1"/>
          <w:highlight w:val="yellow"/>
        </w:rPr>
        <w:t>ing</w:t>
      </w:r>
      <w:r w:rsidRPr="00116303">
        <w:rPr>
          <w:color w:val="000000" w:themeColor="text1"/>
          <w:highlight w:val="yellow"/>
        </w:rPr>
        <w:t xml:space="preserve"> for </w:t>
      </w:r>
      <w:r w:rsidR="00D67698" w:rsidRPr="00116303">
        <w:rPr>
          <w:color w:val="000000" w:themeColor="text1"/>
          <w:highlight w:val="yellow"/>
        </w:rPr>
        <w:t>4 h</w:t>
      </w:r>
      <w:r w:rsidR="00C0210A" w:rsidRPr="00116303">
        <w:rPr>
          <w:color w:val="000000" w:themeColor="text1"/>
          <w:highlight w:val="yellow"/>
        </w:rPr>
        <w:t xml:space="preserve"> (starting at either 0</w:t>
      </w:r>
      <w:r w:rsidR="00D67698" w:rsidRPr="00116303">
        <w:rPr>
          <w:color w:val="000000" w:themeColor="text1"/>
          <w:highlight w:val="yellow"/>
        </w:rPr>
        <w:t xml:space="preserve"> </w:t>
      </w:r>
      <w:r w:rsidR="00BD4302" w:rsidRPr="00116303">
        <w:rPr>
          <w:color w:val="000000" w:themeColor="text1"/>
          <w:highlight w:val="yellow"/>
        </w:rPr>
        <w:t xml:space="preserve">h </w:t>
      </w:r>
      <w:r w:rsidR="00C0210A" w:rsidRPr="00116303">
        <w:rPr>
          <w:color w:val="000000" w:themeColor="text1"/>
          <w:highlight w:val="yellow"/>
        </w:rPr>
        <w:t>or 72</w:t>
      </w:r>
      <w:r w:rsidR="00D67698" w:rsidRPr="00116303">
        <w:rPr>
          <w:color w:val="000000" w:themeColor="text1"/>
          <w:highlight w:val="yellow"/>
        </w:rPr>
        <w:t xml:space="preserve"> </w:t>
      </w:r>
      <w:r w:rsidR="00C0210A" w:rsidRPr="00116303">
        <w:rPr>
          <w:color w:val="000000" w:themeColor="text1"/>
          <w:highlight w:val="yellow"/>
        </w:rPr>
        <w:t>h post-infection)</w:t>
      </w:r>
      <w:r w:rsidRPr="00116303">
        <w:rPr>
          <w:color w:val="000000" w:themeColor="text1"/>
          <w:highlight w:val="yellow"/>
        </w:rPr>
        <w:t>.</w:t>
      </w:r>
      <w:r w:rsidR="00F23528" w:rsidRPr="00116303">
        <w:rPr>
          <w:color w:val="000000" w:themeColor="text1"/>
          <w:highlight w:val="yellow"/>
        </w:rPr>
        <w:t xml:space="preserve"> </w:t>
      </w:r>
    </w:p>
    <w:p w14:paraId="6D5AF6FA" w14:textId="77777777" w:rsidR="00360790" w:rsidRPr="00E966E8" w:rsidRDefault="00360790" w:rsidP="008051DA">
      <w:pPr>
        <w:pStyle w:val="ListParagraph"/>
        <w:widowControl/>
        <w:ind w:left="0"/>
        <w:rPr>
          <w:b/>
          <w:color w:val="auto"/>
        </w:rPr>
      </w:pPr>
    </w:p>
    <w:p w14:paraId="4A11B8C3" w14:textId="77777777" w:rsidR="00D67698" w:rsidRDefault="00360790" w:rsidP="008051DA">
      <w:pPr>
        <w:pStyle w:val="ListParagraph"/>
        <w:widowControl/>
        <w:numPr>
          <w:ilvl w:val="0"/>
          <w:numId w:val="33"/>
        </w:numPr>
        <w:rPr>
          <w:color w:val="000000" w:themeColor="text1"/>
        </w:rPr>
      </w:pPr>
      <w:r w:rsidRPr="00E966E8">
        <w:rPr>
          <w:color w:val="000000" w:themeColor="text1"/>
          <w:highlight w:val="yellow"/>
        </w:rPr>
        <w:t>After recording the 36 sub-colonies</w:t>
      </w:r>
      <w:r w:rsidR="00CE1F8C" w:rsidRPr="00E966E8">
        <w:rPr>
          <w:color w:val="000000" w:themeColor="text1"/>
          <w:highlight w:val="yellow"/>
        </w:rPr>
        <w:t>,</w:t>
      </w:r>
      <w:r w:rsidRPr="00E966E8">
        <w:rPr>
          <w:color w:val="000000" w:themeColor="text1"/>
          <w:highlight w:val="yellow"/>
        </w:rPr>
        <w:t xml:space="preserve"> review the total of </w:t>
      </w:r>
      <w:r w:rsidR="00BA6F3B" w:rsidRPr="00E966E8">
        <w:rPr>
          <w:color w:val="000000" w:themeColor="text1"/>
          <w:highlight w:val="yellow"/>
        </w:rPr>
        <w:t>144</w:t>
      </w:r>
      <w:r w:rsidR="00D67698">
        <w:rPr>
          <w:color w:val="000000" w:themeColor="text1"/>
          <w:highlight w:val="yellow"/>
        </w:rPr>
        <w:t xml:space="preserve"> </w:t>
      </w:r>
      <w:r w:rsidRPr="00E966E8">
        <w:rPr>
          <w:color w:val="000000" w:themeColor="text1"/>
          <w:highlight w:val="yellow"/>
        </w:rPr>
        <w:t xml:space="preserve">h </w:t>
      </w:r>
      <w:r w:rsidR="00CE1F8C" w:rsidRPr="00E966E8">
        <w:rPr>
          <w:color w:val="000000" w:themeColor="text1"/>
          <w:highlight w:val="yellow"/>
        </w:rPr>
        <w:t>of f</w:t>
      </w:r>
      <w:r w:rsidR="00D67698">
        <w:rPr>
          <w:color w:val="000000" w:themeColor="text1"/>
          <w:highlight w:val="yellow"/>
        </w:rPr>
        <w:t>ootage</w:t>
      </w:r>
      <w:r w:rsidR="00CE1F8C" w:rsidRPr="00E966E8">
        <w:rPr>
          <w:color w:val="000000" w:themeColor="text1"/>
          <w:highlight w:val="yellow"/>
        </w:rPr>
        <w:t xml:space="preserve"> </w:t>
      </w:r>
      <w:r w:rsidRPr="00E966E8">
        <w:rPr>
          <w:color w:val="000000" w:themeColor="text1"/>
          <w:highlight w:val="yellow"/>
        </w:rPr>
        <w:t xml:space="preserve">and </w:t>
      </w:r>
      <w:r w:rsidR="00E038B3" w:rsidRPr="00E966E8">
        <w:rPr>
          <w:color w:val="000000" w:themeColor="text1"/>
          <w:highlight w:val="yellow"/>
        </w:rPr>
        <w:t>score all behaviors of interest for all individuals in each</w:t>
      </w:r>
      <w:r w:rsidR="00E038B3" w:rsidRPr="00E966E8" w:rsidDel="00E038B3">
        <w:rPr>
          <w:color w:val="000000" w:themeColor="text1"/>
          <w:highlight w:val="yellow"/>
        </w:rPr>
        <w:t xml:space="preserve"> </w:t>
      </w:r>
      <w:r w:rsidRPr="00E966E8">
        <w:rPr>
          <w:color w:val="000000" w:themeColor="text1"/>
          <w:highlight w:val="yellow"/>
        </w:rPr>
        <w:t>sub-colony.</w:t>
      </w:r>
      <w:r w:rsidR="005B01EE" w:rsidRPr="00E966E8">
        <w:rPr>
          <w:color w:val="000000" w:themeColor="text1"/>
        </w:rPr>
        <w:t xml:space="preserve"> </w:t>
      </w:r>
    </w:p>
    <w:p w14:paraId="01A0D5EC" w14:textId="77777777" w:rsidR="00D67698" w:rsidRDefault="00D67698" w:rsidP="00D67698">
      <w:pPr>
        <w:pStyle w:val="ListParagraph"/>
        <w:widowControl/>
        <w:ind w:left="0"/>
        <w:rPr>
          <w:b/>
          <w:color w:val="000000" w:themeColor="text1"/>
        </w:rPr>
      </w:pPr>
    </w:p>
    <w:p w14:paraId="548FBED0" w14:textId="13781A97" w:rsidR="006A732E" w:rsidRPr="00E966E8" w:rsidRDefault="005B01EE" w:rsidP="00D67698">
      <w:pPr>
        <w:pStyle w:val="ListParagraph"/>
        <w:widowControl/>
        <w:ind w:left="0"/>
        <w:rPr>
          <w:color w:val="000000" w:themeColor="text1"/>
        </w:rPr>
      </w:pPr>
      <w:r w:rsidRPr="00D67698">
        <w:rPr>
          <w:color w:val="000000" w:themeColor="text1"/>
        </w:rPr>
        <w:t>Note</w:t>
      </w:r>
      <w:r w:rsidR="00736728" w:rsidRPr="00D67698">
        <w:rPr>
          <w:color w:val="000000" w:themeColor="text1"/>
        </w:rPr>
        <w:t>:</w:t>
      </w:r>
      <w:r w:rsidRPr="00E966E8">
        <w:rPr>
          <w:color w:val="000000" w:themeColor="text1"/>
        </w:rPr>
        <w:t xml:space="preserve"> </w:t>
      </w:r>
      <w:r w:rsidR="00736728" w:rsidRPr="00E966E8">
        <w:rPr>
          <w:color w:val="000000" w:themeColor="text1"/>
        </w:rPr>
        <w:t>I</w:t>
      </w:r>
      <w:r w:rsidRPr="00E966E8">
        <w:rPr>
          <w:color w:val="000000" w:themeColor="text1"/>
        </w:rPr>
        <w:t xml:space="preserve">n the current experimental example, we had to exclude two sub-colonies (a control from colony </w:t>
      </w:r>
      <w:r w:rsidR="00835ACF" w:rsidRPr="00E966E8">
        <w:rPr>
          <w:color w:val="000000" w:themeColor="text1"/>
        </w:rPr>
        <w:t>Ae160b</w:t>
      </w:r>
      <w:r w:rsidRPr="00E966E8">
        <w:rPr>
          <w:color w:val="000000" w:themeColor="text1"/>
        </w:rPr>
        <w:t xml:space="preserve"> and a treatment sub-colony from colony </w:t>
      </w:r>
      <w:r w:rsidR="00835ACF" w:rsidRPr="00E966E8">
        <w:rPr>
          <w:color w:val="000000" w:themeColor="text1"/>
        </w:rPr>
        <w:t>Ae322)</w:t>
      </w:r>
      <w:r w:rsidRPr="00E966E8">
        <w:rPr>
          <w:color w:val="000000" w:themeColor="text1"/>
        </w:rPr>
        <w:t xml:space="preserve"> due to infection with fungi </w:t>
      </w:r>
      <w:r w:rsidR="001735C1" w:rsidRPr="00E966E8">
        <w:rPr>
          <w:color w:val="000000" w:themeColor="text1"/>
        </w:rPr>
        <w:t xml:space="preserve">other </w:t>
      </w:r>
      <w:r w:rsidRPr="00E966E8">
        <w:rPr>
          <w:color w:val="000000" w:themeColor="text1"/>
        </w:rPr>
        <w:t xml:space="preserve">than </w:t>
      </w:r>
      <w:proofErr w:type="spellStart"/>
      <w:r w:rsidRPr="00E966E8">
        <w:rPr>
          <w:i/>
          <w:color w:val="000000" w:themeColor="text1"/>
        </w:rPr>
        <w:t>Escovopsis</w:t>
      </w:r>
      <w:proofErr w:type="spellEnd"/>
      <w:r w:rsidRPr="00E966E8">
        <w:rPr>
          <w:color w:val="000000" w:themeColor="text1"/>
        </w:rPr>
        <w:t>, reducing the total number of hours of observations to 136.</w:t>
      </w:r>
    </w:p>
    <w:p w14:paraId="13391D8F" w14:textId="77777777" w:rsidR="00360790" w:rsidRPr="00E966E8" w:rsidRDefault="00360790" w:rsidP="008051DA">
      <w:pPr>
        <w:widowControl/>
      </w:pPr>
    </w:p>
    <w:p w14:paraId="70057478" w14:textId="291CD89A" w:rsidR="00D67698" w:rsidRDefault="00360790" w:rsidP="008051DA">
      <w:pPr>
        <w:pStyle w:val="ListParagraph"/>
        <w:widowControl/>
        <w:numPr>
          <w:ilvl w:val="0"/>
          <w:numId w:val="33"/>
        </w:numPr>
        <w:rPr>
          <w:color w:val="000000" w:themeColor="text1"/>
        </w:rPr>
      </w:pPr>
      <w:r w:rsidRPr="00E966E8">
        <w:rPr>
          <w:color w:val="000000" w:themeColor="text1"/>
          <w:highlight w:val="yellow"/>
        </w:rPr>
        <w:t xml:space="preserve">Each time a </w:t>
      </w:r>
      <w:r w:rsidR="00ED5B5C" w:rsidRPr="00E966E8">
        <w:rPr>
          <w:color w:val="000000" w:themeColor="text1"/>
          <w:highlight w:val="yellow"/>
        </w:rPr>
        <w:t>behavior</w:t>
      </w:r>
      <w:r w:rsidRPr="00E966E8">
        <w:rPr>
          <w:color w:val="000000" w:themeColor="text1"/>
          <w:highlight w:val="yellow"/>
        </w:rPr>
        <w:t xml:space="preserve"> is observed</w:t>
      </w:r>
      <w:r w:rsidR="00876FAE" w:rsidRPr="00E966E8">
        <w:rPr>
          <w:color w:val="000000" w:themeColor="text1"/>
          <w:highlight w:val="yellow"/>
        </w:rPr>
        <w:t>,</w:t>
      </w:r>
      <w:r w:rsidRPr="00E966E8">
        <w:rPr>
          <w:color w:val="000000" w:themeColor="text1"/>
          <w:highlight w:val="yellow"/>
        </w:rPr>
        <w:t xml:space="preserve"> </w:t>
      </w:r>
      <w:r w:rsidR="00876FAE" w:rsidRPr="00E966E8">
        <w:rPr>
          <w:color w:val="000000" w:themeColor="text1"/>
          <w:highlight w:val="yellow"/>
        </w:rPr>
        <w:t xml:space="preserve">record </w:t>
      </w:r>
      <w:r w:rsidRPr="00E966E8">
        <w:rPr>
          <w:color w:val="000000" w:themeColor="text1"/>
          <w:highlight w:val="yellow"/>
        </w:rPr>
        <w:t>i</w:t>
      </w:r>
      <w:r w:rsidR="007D3144">
        <w:rPr>
          <w:color w:val="000000" w:themeColor="text1"/>
          <w:highlight w:val="yellow"/>
        </w:rPr>
        <w:t>t</w:t>
      </w:r>
      <w:r w:rsidRPr="00E966E8">
        <w:rPr>
          <w:color w:val="000000" w:themeColor="text1"/>
          <w:highlight w:val="yellow"/>
        </w:rPr>
        <w:t xml:space="preserve"> as 1</w:t>
      </w:r>
      <w:r w:rsidR="007D3144">
        <w:rPr>
          <w:color w:val="000000" w:themeColor="text1"/>
          <w:highlight w:val="yellow"/>
        </w:rPr>
        <w:t xml:space="preserve"> occurrence</w:t>
      </w:r>
      <w:r w:rsidRPr="00E966E8">
        <w:rPr>
          <w:color w:val="000000" w:themeColor="text1"/>
          <w:highlight w:val="yellow"/>
        </w:rPr>
        <w:t>.</w:t>
      </w:r>
      <w:r w:rsidRPr="00E966E8">
        <w:rPr>
          <w:color w:val="000000" w:themeColor="text1"/>
        </w:rPr>
        <w:t xml:space="preserve"> </w:t>
      </w:r>
    </w:p>
    <w:p w14:paraId="4E56A1E4" w14:textId="77777777" w:rsidR="00D67698" w:rsidRDefault="00D67698" w:rsidP="00D67698">
      <w:pPr>
        <w:pStyle w:val="ListParagraph"/>
        <w:widowControl/>
        <w:ind w:left="0"/>
        <w:rPr>
          <w:color w:val="000000" w:themeColor="text1"/>
        </w:rPr>
      </w:pPr>
    </w:p>
    <w:p w14:paraId="2CA2FD4F" w14:textId="404EF279" w:rsidR="00360790" w:rsidRPr="00E966E8" w:rsidRDefault="00E966E8" w:rsidP="00D67698">
      <w:pPr>
        <w:pStyle w:val="ListParagraph"/>
        <w:widowControl/>
        <w:ind w:left="0"/>
        <w:rPr>
          <w:color w:val="000000" w:themeColor="text1"/>
        </w:rPr>
      </w:pPr>
      <w:r>
        <w:rPr>
          <w:b/>
          <w:color w:val="000000" w:themeColor="text1"/>
        </w:rPr>
        <w:t>Note:</w:t>
      </w:r>
      <w:r w:rsidR="00360790" w:rsidRPr="00E966E8">
        <w:rPr>
          <w:b/>
          <w:color w:val="000000" w:themeColor="text1"/>
        </w:rPr>
        <w:t xml:space="preserve"> </w:t>
      </w:r>
      <w:r w:rsidR="00D67698">
        <w:rPr>
          <w:color w:val="000000" w:themeColor="text1"/>
        </w:rPr>
        <w:t>A</w:t>
      </w:r>
      <w:r w:rsidR="00360790" w:rsidRPr="00E966E8">
        <w:rPr>
          <w:color w:val="000000" w:themeColor="text1"/>
        </w:rPr>
        <w:t xml:space="preserve"> behavior can </w:t>
      </w:r>
      <w:r w:rsidR="00201194" w:rsidRPr="00E966E8">
        <w:rPr>
          <w:color w:val="000000" w:themeColor="text1"/>
        </w:rPr>
        <w:t xml:space="preserve">be </w:t>
      </w:r>
      <w:r w:rsidR="00D26E0A" w:rsidRPr="00E966E8">
        <w:rPr>
          <w:color w:val="000000" w:themeColor="text1"/>
        </w:rPr>
        <w:t xml:space="preserve">of </w:t>
      </w:r>
      <w:r w:rsidR="00360790" w:rsidRPr="00E966E8">
        <w:rPr>
          <w:color w:val="000000" w:themeColor="text1"/>
        </w:rPr>
        <w:t>short or long</w:t>
      </w:r>
      <w:r w:rsidR="00D67698">
        <w:rPr>
          <w:color w:val="000000" w:themeColor="text1"/>
        </w:rPr>
        <w:t xml:space="preserve"> </w:t>
      </w:r>
      <w:r w:rsidR="00D26E0A" w:rsidRPr="00E966E8">
        <w:rPr>
          <w:color w:val="000000" w:themeColor="text1"/>
        </w:rPr>
        <w:t>duration</w:t>
      </w:r>
      <w:r w:rsidR="00360790" w:rsidRPr="00E966E8">
        <w:rPr>
          <w:color w:val="000000" w:themeColor="text1"/>
        </w:rPr>
        <w:t xml:space="preserve">, but only score </w:t>
      </w:r>
      <w:r w:rsidR="00D67698">
        <w:rPr>
          <w:color w:val="000000" w:themeColor="text1"/>
        </w:rPr>
        <w:t>it as &gt; 1</w:t>
      </w:r>
      <w:r w:rsidR="00360790" w:rsidRPr="00E966E8">
        <w:rPr>
          <w:color w:val="000000" w:themeColor="text1"/>
        </w:rPr>
        <w:t xml:space="preserve"> if it is </w:t>
      </w:r>
      <w:r w:rsidR="00201194" w:rsidRPr="00E966E8">
        <w:rPr>
          <w:color w:val="000000" w:themeColor="text1"/>
        </w:rPr>
        <w:t xml:space="preserve">interrupted by </w:t>
      </w:r>
      <w:r w:rsidR="00360790" w:rsidRPr="00E966E8">
        <w:rPr>
          <w:color w:val="000000" w:themeColor="text1"/>
        </w:rPr>
        <w:t>another behavio</w:t>
      </w:r>
      <w:r w:rsidR="00D67698">
        <w:rPr>
          <w:color w:val="000000" w:themeColor="text1"/>
        </w:rPr>
        <w:t>r</w:t>
      </w:r>
      <w:r w:rsidR="001735C1" w:rsidRPr="00E966E8">
        <w:rPr>
          <w:color w:val="000000" w:themeColor="text1"/>
        </w:rPr>
        <w:t>,</w:t>
      </w:r>
      <w:r w:rsidR="00360790" w:rsidRPr="00E966E8">
        <w:rPr>
          <w:color w:val="000000" w:themeColor="text1"/>
        </w:rPr>
        <w:t xml:space="preserve"> or </w:t>
      </w:r>
      <w:r w:rsidR="001735C1" w:rsidRPr="00E966E8">
        <w:rPr>
          <w:color w:val="000000" w:themeColor="text1"/>
        </w:rPr>
        <w:t xml:space="preserve">if </w:t>
      </w:r>
      <w:r w:rsidR="00360790" w:rsidRPr="00E966E8">
        <w:rPr>
          <w:color w:val="000000" w:themeColor="text1"/>
        </w:rPr>
        <w:t>the ant is passive</w:t>
      </w:r>
      <w:r w:rsidR="001735C1" w:rsidRPr="00E966E8">
        <w:rPr>
          <w:color w:val="000000" w:themeColor="text1"/>
        </w:rPr>
        <w:t xml:space="preserve"> for a period of time</w:t>
      </w:r>
      <w:r w:rsidR="00941ACF" w:rsidRPr="00E966E8">
        <w:rPr>
          <w:color w:val="000000" w:themeColor="text1"/>
        </w:rPr>
        <w:t>.</w:t>
      </w:r>
    </w:p>
    <w:p w14:paraId="7FBDA21C" w14:textId="21E66968" w:rsidR="00E94368" w:rsidRPr="00E966E8" w:rsidRDefault="00E94368" w:rsidP="008051DA">
      <w:pPr>
        <w:widowControl/>
        <w:rPr>
          <w:color w:val="000000" w:themeColor="text1"/>
        </w:rPr>
      </w:pPr>
    </w:p>
    <w:p w14:paraId="7F60D20C" w14:textId="4583CF48" w:rsidR="00D67698" w:rsidRPr="00D67698" w:rsidRDefault="00D67698" w:rsidP="008051DA">
      <w:pPr>
        <w:pStyle w:val="ListParagraph"/>
        <w:widowControl/>
        <w:numPr>
          <w:ilvl w:val="0"/>
          <w:numId w:val="26"/>
        </w:numPr>
        <w:rPr>
          <w:b/>
          <w:color w:val="auto"/>
          <w:highlight w:val="yellow"/>
        </w:rPr>
      </w:pPr>
      <w:r w:rsidRPr="00D67698">
        <w:rPr>
          <w:b/>
          <w:color w:val="auto"/>
          <w:highlight w:val="yellow"/>
        </w:rPr>
        <w:t>Behaviors</w:t>
      </w:r>
    </w:p>
    <w:p w14:paraId="6CB3DC03" w14:textId="77777777" w:rsidR="00D67698" w:rsidRPr="00D67698" w:rsidRDefault="00D67698" w:rsidP="00D67698">
      <w:pPr>
        <w:pStyle w:val="ListParagraph"/>
        <w:widowControl/>
        <w:ind w:left="0"/>
        <w:rPr>
          <w:b/>
          <w:color w:val="auto"/>
        </w:rPr>
      </w:pPr>
    </w:p>
    <w:p w14:paraId="33873C90" w14:textId="08B0F39F" w:rsidR="00627623" w:rsidRPr="00E966E8" w:rsidRDefault="00D67698" w:rsidP="00D67698">
      <w:pPr>
        <w:pStyle w:val="ListParagraph"/>
        <w:widowControl/>
        <w:ind w:left="0"/>
        <w:rPr>
          <w:b/>
          <w:color w:val="auto"/>
        </w:rPr>
      </w:pPr>
      <w:r w:rsidRPr="00D67698">
        <w:rPr>
          <w:color w:val="auto"/>
        </w:rPr>
        <w:t xml:space="preserve">Note: </w:t>
      </w:r>
      <w:r w:rsidR="00627623" w:rsidRPr="00D67698">
        <w:rPr>
          <w:color w:val="auto"/>
        </w:rPr>
        <w:t xml:space="preserve">Behavioral </w:t>
      </w:r>
      <w:r w:rsidR="00876FAE" w:rsidRPr="00D67698">
        <w:rPr>
          <w:color w:val="auto"/>
        </w:rPr>
        <w:t>definitions</w:t>
      </w:r>
      <w:r w:rsidR="00586557" w:rsidRPr="00D67698">
        <w:t xml:space="preserve"> were made using a combination of </w:t>
      </w:r>
      <w:r w:rsidR="00E13B62" w:rsidRPr="00D67698">
        <w:t xml:space="preserve">descriptions from </w:t>
      </w:r>
      <w:r w:rsidR="00586557" w:rsidRPr="00D67698">
        <w:t>previous studies</w:t>
      </w:r>
      <w:r w:rsidR="00C064B0" w:rsidRPr="00D67698">
        <w:fldChar w:fldCharType="begin">
          <w:fldData xml:space="preserve">PEVuZE5vdGU+PENpdGU+PEF1dGhvcj5SZWJlcjwvQXV0aG9yPjxZZWFyPjIwMTE8L1llYXI+PFJl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</w:fldData>
        </w:fldChar>
      </w:r>
      <w:r w:rsidR="00835ACF" w:rsidRPr="00D67698">
        <w:instrText xml:space="preserve"> ADDIN EN.CITE </w:instrText>
      </w:r>
      <w:r w:rsidR="00835ACF" w:rsidRPr="00D67698">
        <w:fldChar w:fldCharType="begin">
          <w:fldData xml:space="preserve">PEVuZE5vdGU+PENpdGU+PEF1dGhvcj5SZWJlcjwvQXV0aG9yPjxZZWFyPjIwMTE8L1llYXI+PFJl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</w:fldData>
        </w:fldChar>
      </w:r>
      <w:r w:rsidR="00835ACF" w:rsidRPr="00D67698">
        <w:instrText xml:space="preserve"> ADDIN EN.CITE.DATA </w:instrText>
      </w:r>
      <w:r w:rsidR="00835ACF" w:rsidRPr="00D67698">
        <w:fldChar w:fldCharType="end"/>
      </w:r>
      <w:r w:rsidR="00C064B0" w:rsidRPr="00D67698">
        <w:fldChar w:fldCharType="separate"/>
      </w:r>
      <w:r w:rsidR="00835ACF" w:rsidRPr="00D67698">
        <w:rPr>
          <w:vertAlign w:val="superscript"/>
        </w:rPr>
        <w:t>23,27,28,31,45</w:t>
      </w:r>
      <w:r w:rsidR="00C064B0" w:rsidRPr="00D67698">
        <w:fldChar w:fldCharType="end"/>
      </w:r>
      <w:r w:rsidR="00E13B62" w:rsidRPr="00D67698">
        <w:t xml:space="preserve"> and</w:t>
      </w:r>
      <w:r w:rsidR="00C72D95" w:rsidRPr="00D67698">
        <w:t xml:space="preserve"> personal</w:t>
      </w:r>
      <w:r w:rsidR="007B0EE6" w:rsidRPr="00D67698">
        <w:t xml:space="preserve"> </w:t>
      </w:r>
      <w:r w:rsidR="00E13B62" w:rsidRPr="00D67698">
        <w:t>observations.</w:t>
      </w:r>
      <w:r w:rsidR="009F26A8" w:rsidRPr="00D67698">
        <w:t xml:space="preserve"> For a detailed illustration showcasing important morphological structures used in the protocol for recognition of behaviors</w:t>
      </w:r>
      <w:r w:rsidR="00D16CC7" w:rsidRPr="00D67698">
        <w:t>,</w:t>
      </w:r>
      <w:r w:rsidR="009F26A8" w:rsidRPr="00D67698">
        <w:t xml:space="preserve"> see </w:t>
      </w:r>
      <w:r w:rsidR="00E966E8" w:rsidRPr="00D67698">
        <w:rPr>
          <w:b/>
        </w:rPr>
        <w:t>Figure 1</w:t>
      </w:r>
      <w:r w:rsidR="009F26A8" w:rsidRPr="00D67698">
        <w:t>.</w:t>
      </w:r>
    </w:p>
    <w:p w14:paraId="79F5087B" w14:textId="0A367F78" w:rsidR="0070211B" w:rsidRPr="00E966E8" w:rsidRDefault="0070211B" w:rsidP="008051DA">
      <w:pPr>
        <w:pStyle w:val="ListParagraph"/>
        <w:widowControl/>
        <w:ind w:left="0"/>
        <w:rPr>
          <w:color w:val="000000" w:themeColor="text1"/>
        </w:rPr>
      </w:pPr>
    </w:p>
    <w:p w14:paraId="7C0006EB" w14:textId="21DAE4B0" w:rsidR="00B50B3D" w:rsidRPr="00610FCB" w:rsidRDefault="00B50B3D" w:rsidP="008051DA">
      <w:pPr>
        <w:pStyle w:val="ListParagraph"/>
        <w:widowControl/>
        <w:numPr>
          <w:ilvl w:val="0"/>
          <w:numId w:val="19"/>
        </w:numPr>
        <w:rPr>
          <w:b/>
          <w:color w:val="000000" w:themeColor="text1"/>
          <w:highlight w:val="yellow"/>
        </w:rPr>
      </w:pPr>
      <w:r w:rsidRPr="00610FCB">
        <w:rPr>
          <w:b/>
          <w:color w:val="000000" w:themeColor="text1"/>
          <w:highlight w:val="yellow"/>
        </w:rPr>
        <w:t xml:space="preserve">Self-grooming and </w:t>
      </w:r>
      <w:r w:rsidR="00E13B62" w:rsidRPr="00610FCB">
        <w:rPr>
          <w:b/>
          <w:color w:val="000000" w:themeColor="text1"/>
          <w:highlight w:val="yellow"/>
        </w:rPr>
        <w:t xml:space="preserve">antenna </w:t>
      </w:r>
      <w:r w:rsidRPr="00610FCB">
        <w:rPr>
          <w:b/>
          <w:color w:val="000000" w:themeColor="text1"/>
          <w:highlight w:val="yellow"/>
        </w:rPr>
        <w:t xml:space="preserve">cleaning </w:t>
      </w:r>
      <w:r w:rsidR="00594774" w:rsidRPr="00610FCB">
        <w:rPr>
          <w:color w:val="000000" w:themeColor="text1"/>
          <w:highlight w:val="yellow"/>
        </w:rPr>
        <w:t>(</w:t>
      </w:r>
      <w:r w:rsidR="007D3144" w:rsidRPr="00610FCB">
        <w:rPr>
          <w:b/>
          <w:color w:val="000000" w:themeColor="text1"/>
          <w:highlight w:val="yellow"/>
        </w:rPr>
        <w:t>Video 1</w:t>
      </w:r>
      <w:r w:rsidR="007D3144" w:rsidRPr="00610FCB">
        <w:rPr>
          <w:color w:val="000000" w:themeColor="text1"/>
          <w:highlight w:val="yellow"/>
        </w:rPr>
        <w:t>)</w:t>
      </w:r>
    </w:p>
    <w:p w14:paraId="15593934" w14:textId="15402BEA" w:rsidR="00E96D37" w:rsidRPr="00116303" w:rsidRDefault="00E96D37" w:rsidP="008051DA">
      <w:pPr>
        <w:widowControl/>
        <w:rPr>
          <w:b/>
          <w:color w:val="000000" w:themeColor="text1"/>
        </w:rPr>
      </w:pPr>
    </w:p>
    <w:p w14:paraId="29980B2E" w14:textId="5D6FBFF3" w:rsidR="006A732E" w:rsidRPr="00610FCB" w:rsidRDefault="007D3144" w:rsidP="00610FCB">
      <w:pPr>
        <w:pStyle w:val="ListParagraph"/>
        <w:widowControl/>
        <w:numPr>
          <w:ilvl w:val="1"/>
          <w:numId w:val="19"/>
        </w:numPr>
        <w:rPr>
          <w:b/>
          <w:color w:val="000000" w:themeColor="text1"/>
          <w:highlight w:val="yellow"/>
        </w:rPr>
      </w:pPr>
      <w:r w:rsidRPr="00610FCB">
        <w:rPr>
          <w:color w:val="000000" w:themeColor="text1"/>
          <w:highlight w:val="yellow"/>
        </w:rPr>
        <w:t>Notice if t</w:t>
      </w:r>
      <w:r w:rsidR="00FD0949" w:rsidRPr="00610FCB">
        <w:rPr>
          <w:color w:val="000000" w:themeColor="text1"/>
          <w:highlight w:val="yellow"/>
        </w:rPr>
        <w:t>he ant stop</w:t>
      </w:r>
      <w:r w:rsidR="00DB6BFF" w:rsidRPr="00610FCB">
        <w:rPr>
          <w:color w:val="000000" w:themeColor="text1"/>
          <w:highlight w:val="yellow"/>
        </w:rPr>
        <w:t>s</w:t>
      </w:r>
      <w:r w:rsidR="00971D5D" w:rsidRPr="00610FCB">
        <w:rPr>
          <w:color w:val="000000" w:themeColor="text1"/>
          <w:highlight w:val="yellow"/>
        </w:rPr>
        <w:t xml:space="preserve"> leg</w:t>
      </w:r>
      <w:r w:rsidR="007C4A32" w:rsidRPr="00610FCB">
        <w:rPr>
          <w:color w:val="000000" w:themeColor="text1"/>
          <w:highlight w:val="yellow"/>
        </w:rPr>
        <w:t xml:space="preserve"> </w:t>
      </w:r>
      <w:r w:rsidR="00FD0949" w:rsidRPr="00610FCB">
        <w:rPr>
          <w:color w:val="000000" w:themeColor="text1"/>
          <w:highlight w:val="yellow"/>
        </w:rPr>
        <w:t>movement</w:t>
      </w:r>
      <w:r w:rsidR="00971D5D" w:rsidRPr="00610FCB">
        <w:rPr>
          <w:color w:val="000000" w:themeColor="text1"/>
          <w:highlight w:val="yellow"/>
        </w:rPr>
        <w:t xml:space="preserve"> </w:t>
      </w:r>
      <w:r w:rsidR="00FD0949" w:rsidRPr="00610FCB">
        <w:rPr>
          <w:color w:val="000000" w:themeColor="text1"/>
          <w:highlight w:val="yellow"/>
        </w:rPr>
        <w:t>to initiate self-grooming.</w:t>
      </w:r>
      <w:r w:rsidR="00610FCB" w:rsidRPr="00610FCB">
        <w:rPr>
          <w:b/>
          <w:color w:val="000000" w:themeColor="text1"/>
          <w:highlight w:val="yellow"/>
        </w:rPr>
        <w:t xml:space="preserve"> </w:t>
      </w:r>
      <w:r w:rsidRPr="00610FCB">
        <w:rPr>
          <w:color w:val="000000" w:themeColor="text1"/>
          <w:highlight w:val="yellow"/>
        </w:rPr>
        <w:t>Check that t</w:t>
      </w:r>
      <w:r w:rsidR="009017BF" w:rsidRPr="00610FCB">
        <w:rPr>
          <w:color w:val="000000" w:themeColor="text1"/>
          <w:highlight w:val="yellow"/>
        </w:rPr>
        <w:t xml:space="preserve">he </w:t>
      </w:r>
      <w:r w:rsidR="00B20A2E" w:rsidRPr="00610FCB">
        <w:rPr>
          <w:color w:val="000000" w:themeColor="text1"/>
          <w:highlight w:val="yellow"/>
        </w:rPr>
        <w:t>antennae</w:t>
      </w:r>
      <w:r w:rsidR="009017BF" w:rsidRPr="00610FCB">
        <w:rPr>
          <w:color w:val="000000" w:themeColor="text1"/>
          <w:highlight w:val="yellow"/>
        </w:rPr>
        <w:t xml:space="preserve"> are pulled through the antenna cleaners on the front legs</w:t>
      </w:r>
      <w:r w:rsidR="009F26A8" w:rsidRPr="00610FCB">
        <w:rPr>
          <w:color w:val="000000" w:themeColor="text1"/>
          <w:highlight w:val="yellow"/>
        </w:rPr>
        <w:t xml:space="preserve"> (</w:t>
      </w:r>
      <w:r w:rsidR="00E966E8" w:rsidRPr="00610FCB">
        <w:rPr>
          <w:b/>
          <w:color w:val="000000" w:themeColor="text1"/>
          <w:highlight w:val="yellow"/>
        </w:rPr>
        <w:t>Figure 1</w:t>
      </w:r>
      <w:r w:rsidR="009F26A8" w:rsidRPr="00610FCB">
        <w:rPr>
          <w:color w:val="000000" w:themeColor="text1"/>
          <w:highlight w:val="yellow"/>
        </w:rPr>
        <w:t>)</w:t>
      </w:r>
      <w:r w:rsidR="009017BF" w:rsidRPr="00610FCB">
        <w:rPr>
          <w:color w:val="000000" w:themeColor="text1"/>
          <w:highlight w:val="yellow"/>
        </w:rPr>
        <w:t>, a clamp-like structure located on the tibia-tarsus joint consisting of a notch facing a spur with different sized bristles and combs</w:t>
      </w:r>
      <w:r w:rsidR="00C064B0" w:rsidRPr="00610FCB">
        <w:rPr>
          <w:color w:val="000000" w:themeColor="text1"/>
          <w:highlight w:val="yellow"/>
        </w:rPr>
        <w:fldChar w:fldCharType="begin"/>
      </w:r>
      <w:r w:rsidR="006C5613" w:rsidRPr="00610FCB">
        <w:rPr>
          <w:color w:val="000000" w:themeColor="text1"/>
          <w:highlight w:val="yellow"/>
        </w:rPr>
        <w:instrText xml:space="preserve"> ADDIN EN.CITE &lt;EndNote&gt;&lt;Cite&gt;&lt;Author&gt;Hackmann&lt;/Author&gt;&lt;Year&gt;2015&lt;/Year&gt;&lt;RecNum&gt;181&lt;/RecNum&gt;&lt;DisplayText&gt;&lt;style face="superscript"&gt;45&lt;/style&gt;&lt;/DisplayText&gt;&lt;record&gt;&lt;rec-number&gt;181&lt;/rec-number&gt;&lt;foreign-keys&gt;&lt;key app="EN" db-id="0eswrwvzkvprpbestrnxvf0xxp2pxwdsap0w" timestamp="1521129994"&gt;181&lt;/key&gt;&lt;/foreign-keys&gt;&lt;ref-type name="Journal Article"&gt;17&lt;/ref-type&gt;&lt;contributors&gt;&lt;authors&gt;&lt;author&gt;Hackmann, A.&lt;/author&gt;&lt;author&gt;Delacave, H.&lt;/author&gt;&lt;author&gt;Robinson, A.&lt;/author&gt;&lt;author&gt;Labonte, D.&lt;/author&gt;&lt;author&gt;Federle, W.&lt;/author&gt;&lt;/authors&gt;&lt;/contributors&gt;&lt;auth-address&gt;Univ Cambridge, Dept Zool, Downing St, Cambridge CB2 3EJ, England&amp;#xD;Univ Warwick, Warwick Med Sch, Coventry CV4 7AL, W Midlands, England&lt;/auth-address&gt;&lt;titles&gt;&lt;title&gt;Functional morphology and efficiency of the antenna cleaner in Camponotus rufifemur ants&lt;/title&gt;&lt;secondary-title&gt;Royal Society Open Science&lt;/secondary-title&gt;&lt;alt-title&gt;Roy Soc Open Sci&lt;/alt-title&gt;&lt;/titles&gt;&lt;periodical&gt;&lt;full-title&gt;Royal Society Open Science&lt;/full-title&gt;&lt;abbr-1&gt;Roy Soc Open Sci&lt;/abbr-1&gt;&lt;/periodical&gt;&lt;alt-periodical&gt;&lt;full-title&gt;Royal Society Open Science&lt;/full-title&gt;&lt;abbr-1&gt;Roy Soc Open Sci&lt;/abbr-1&gt;&lt;/alt-periodical&gt;&lt;volume&gt;2&lt;/volume&gt;&lt;number&gt;7&lt;/number&gt;&lt;keywords&gt;&lt;keyword&gt;biomechanics&lt;/keyword&gt;&lt;keyword&gt;biomimetics&lt;/keyword&gt;&lt;keyword&gt;surface cleaning&lt;/keyword&gt;&lt;keyword&gt;insects&lt;/keyword&gt;&lt;keyword&gt;functional morphology&lt;/keyword&gt;&lt;keyword&gt;hymenoptera&lt;/keyword&gt;&lt;keyword&gt;formicidae&lt;/keyword&gt;&lt;keyword&gt;insecta&lt;/keyword&gt;&lt;keyword&gt;systems&lt;/keyword&gt;&lt;keyword&gt;hairy&lt;/keyword&gt;&lt;/keywords&gt;&lt;dates&gt;&lt;year&gt;2015&lt;/year&gt;&lt;pub-dates&gt;&lt;date&gt;Jul&lt;/date&gt;&lt;/pub-dates&gt;&lt;/dates&gt;&lt;isbn&gt;2054-5703&lt;/isbn&gt;&lt;accession-num&gt;WOS:000377966100018&lt;/accession-num&gt;&lt;urls&gt;&lt;related-urls&gt;&lt;url&gt;&amp;lt;Go to ISI&amp;gt;://WOS:000377966100018&lt;/url&gt;&lt;/related-urls&gt;&lt;/urls&gt;&lt;electronic-resource-num&gt;ARTN 150129&amp;#xD;10.1098/rsos.150129&lt;/electronic-resource-num&gt;&lt;language&gt;English&lt;/language&gt;&lt;/record&gt;&lt;/Cite&gt;&lt;/EndNote&gt;</w:instrText>
      </w:r>
      <w:r w:rsidR="00C064B0" w:rsidRPr="00610FCB">
        <w:rPr>
          <w:color w:val="000000" w:themeColor="text1"/>
          <w:highlight w:val="yellow"/>
        </w:rPr>
        <w:fldChar w:fldCharType="separate"/>
      </w:r>
      <w:r w:rsidR="006C5613" w:rsidRPr="00610FCB">
        <w:rPr>
          <w:color w:val="000000" w:themeColor="text1"/>
          <w:highlight w:val="yellow"/>
          <w:vertAlign w:val="superscript"/>
        </w:rPr>
        <w:t>45</w:t>
      </w:r>
      <w:r w:rsidR="00C064B0" w:rsidRPr="00610FCB">
        <w:rPr>
          <w:color w:val="000000" w:themeColor="text1"/>
          <w:highlight w:val="yellow"/>
        </w:rPr>
        <w:fldChar w:fldCharType="end"/>
      </w:r>
      <w:r w:rsidRPr="00610FCB">
        <w:rPr>
          <w:color w:val="000000" w:themeColor="text1"/>
          <w:highlight w:val="yellow"/>
          <w:vertAlign w:val="superscript"/>
        </w:rPr>
        <w:t>,46</w:t>
      </w:r>
      <w:r w:rsidR="009017BF" w:rsidRPr="00610FCB">
        <w:rPr>
          <w:color w:val="000000" w:themeColor="text1"/>
          <w:highlight w:val="yellow"/>
        </w:rPr>
        <w:t>.</w:t>
      </w:r>
      <w:r w:rsidR="004D4B48" w:rsidRPr="00610FCB">
        <w:rPr>
          <w:b/>
          <w:color w:val="000000" w:themeColor="text1"/>
          <w:highlight w:val="yellow"/>
        </w:rPr>
        <w:t xml:space="preserve"> </w:t>
      </w:r>
    </w:p>
    <w:p w14:paraId="205F1201" w14:textId="77777777" w:rsidR="009017BF" w:rsidRPr="00116303" w:rsidRDefault="009017BF" w:rsidP="008051DA">
      <w:pPr>
        <w:pStyle w:val="ListParagraph"/>
        <w:widowControl/>
        <w:ind w:left="0"/>
        <w:rPr>
          <w:b/>
          <w:color w:val="000000" w:themeColor="text1"/>
        </w:rPr>
      </w:pPr>
    </w:p>
    <w:p w14:paraId="6A1D26A6" w14:textId="77777777" w:rsidR="007D3144" w:rsidRPr="00610FCB" w:rsidRDefault="009017BF" w:rsidP="008051DA">
      <w:pPr>
        <w:pStyle w:val="ListParagraph"/>
        <w:widowControl/>
        <w:numPr>
          <w:ilvl w:val="1"/>
          <w:numId w:val="19"/>
        </w:numPr>
        <w:rPr>
          <w:b/>
          <w:color w:val="000000" w:themeColor="text1"/>
          <w:highlight w:val="yellow"/>
        </w:rPr>
      </w:pPr>
      <w:r w:rsidRPr="00610FCB">
        <w:rPr>
          <w:color w:val="000000" w:themeColor="text1"/>
          <w:highlight w:val="yellow"/>
        </w:rPr>
        <w:t xml:space="preserve">After cleaning the antenna, </w:t>
      </w:r>
      <w:r w:rsidR="007D3144" w:rsidRPr="00610FCB">
        <w:rPr>
          <w:color w:val="000000" w:themeColor="text1"/>
          <w:highlight w:val="yellow"/>
        </w:rPr>
        <w:t xml:space="preserve">observe that </w:t>
      </w:r>
      <w:r w:rsidRPr="00610FCB">
        <w:rPr>
          <w:color w:val="000000" w:themeColor="text1"/>
          <w:highlight w:val="yellow"/>
        </w:rPr>
        <w:t>the ant will clean the legs and the antenna cleaner</w:t>
      </w:r>
      <w:r w:rsidR="007C4A32" w:rsidRPr="00610FCB">
        <w:rPr>
          <w:color w:val="000000" w:themeColor="text1"/>
          <w:highlight w:val="yellow"/>
        </w:rPr>
        <w:t>s,</w:t>
      </w:r>
      <w:r w:rsidRPr="00610FCB">
        <w:rPr>
          <w:color w:val="000000" w:themeColor="text1"/>
          <w:highlight w:val="yellow"/>
        </w:rPr>
        <w:t xml:space="preserve"> by pulling the legs through the mouthparts, removing particles and potential pathogens with the glossa</w:t>
      </w:r>
      <w:r w:rsidR="009F26A8" w:rsidRPr="00610FCB">
        <w:rPr>
          <w:color w:val="000000" w:themeColor="text1"/>
          <w:highlight w:val="yellow"/>
        </w:rPr>
        <w:t xml:space="preserve"> (</w:t>
      </w:r>
      <w:r w:rsidR="00E966E8" w:rsidRPr="00610FCB">
        <w:rPr>
          <w:b/>
          <w:color w:val="000000" w:themeColor="text1"/>
          <w:highlight w:val="yellow"/>
        </w:rPr>
        <w:t>Figure 1</w:t>
      </w:r>
      <w:r w:rsidR="009F26A8" w:rsidRPr="00610FCB">
        <w:rPr>
          <w:color w:val="000000" w:themeColor="text1"/>
          <w:highlight w:val="yellow"/>
        </w:rPr>
        <w:t>)</w:t>
      </w:r>
      <w:r w:rsidRPr="00610FCB">
        <w:rPr>
          <w:color w:val="000000" w:themeColor="text1"/>
          <w:highlight w:val="yellow"/>
        </w:rPr>
        <w:t xml:space="preserve">. </w:t>
      </w:r>
    </w:p>
    <w:p w14:paraId="78991983" w14:textId="77777777" w:rsidR="007D3144" w:rsidRDefault="007D3144" w:rsidP="007D3144">
      <w:pPr>
        <w:pStyle w:val="ListParagraph"/>
        <w:widowControl/>
        <w:ind w:left="0"/>
        <w:rPr>
          <w:b/>
          <w:color w:val="000000" w:themeColor="text1"/>
        </w:rPr>
      </w:pPr>
    </w:p>
    <w:p w14:paraId="48F1A07A" w14:textId="00474F0A" w:rsidR="006A732E" w:rsidRPr="00E966E8" w:rsidRDefault="00E966E8" w:rsidP="007D3144">
      <w:pPr>
        <w:pStyle w:val="ListParagraph"/>
        <w:widowControl/>
        <w:ind w:left="0"/>
        <w:rPr>
          <w:b/>
          <w:color w:val="000000" w:themeColor="text1"/>
          <w:highlight w:val="yellow"/>
        </w:rPr>
      </w:pPr>
      <w:r w:rsidRPr="007D3144">
        <w:rPr>
          <w:color w:val="000000" w:themeColor="text1"/>
        </w:rPr>
        <w:t>Note:</w:t>
      </w:r>
      <w:r w:rsidR="00543E9F" w:rsidRPr="007D3144">
        <w:rPr>
          <w:color w:val="000000" w:themeColor="text1"/>
        </w:rPr>
        <w:t xml:space="preserve"> </w:t>
      </w:r>
      <w:r w:rsidR="007D3144" w:rsidRPr="007D3144">
        <w:rPr>
          <w:color w:val="000000" w:themeColor="text1"/>
        </w:rPr>
        <w:t>S</w:t>
      </w:r>
      <w:r w:rsidR="00543E9F" w:rsidRPr="007D3144">
        <w:rPr>
          <w:color w:val="000000" w:themeColor="text1"/>
        </w:rPr>
        <w:t>elf</w:t>
      </w:r>
      <w:r w:rsidR="00543E9F" w:rsidRPr="00E966E8">
        <w:rPr>
          <w:color w:val="000000" w:themeColor="text1"/>
        </w:rPr>
        <w:t xml:space="preserve">-grooming can consist of cleaning </w:t>
      </w:r>
      <w:r w:rsidR="007C4A32" w:rsidRPr="00E966E8">
        <w:rPr>
          <w:color w:val="000000" w:themeColor="text1"/>
        </w:rPr>
        <w:t>the</w:t>
      </w:r>
      <w:r w:rsidR="00543E9F" w:rsidRPr="00E966E8">
        <w:rPr>
          <w:color w:val="000000" w:themeColor="text1"/>
        </w:rPr>
        <w:t xml:space="preserve"> antenna and subsequently </w:t>
      </w:r>
      <w:r w:rsidR="00E13B62" w:rsidRPr="00E966E8">
        <w:rPr>
          <w:color w:val="000000" w:themeColor="text1"/>
        </w:rPr>
        <w:t xml:space="preserve">the </w:t>
      </w:r>
      <w:r w:rsidR="00543E9F" w:rsidRPr="00E966E8">
        <w:rPr>
          <w:color w:val="000000" w:themeColor="text1"/>
        </w:rPr>
        <w:t>antenna cleaners</w:t>
      </w:r>
      <w:r w:rsidR="009F26A8" w:rsidRPr="00E966E8">
        <w:rPr>
          <w:color w:val="000000" w:themeColor="text1"/>
        </w:rPr>
        <w:t xml:space="preserve"> (</w:t>
      </w:r>
      <w:r w:rsidRPr="00E966E8">
        <w:rPr>
          <w:b/>
          <w:color w:val="000000" w:themeColor="text1"/>
        </w:rPr>
        <w:t>Figure 1</w:t>
      </w:r>
      <w:r w:rsidR="009F26A8" w:rsidRPr="00E966E8">
        <w:rPr>
          <w:color w:val="000000" w:themeColor="text1"/>
        </w:rPr>
        <w:t>)</w:t>
      </w:r>
      <w:r w:rsidR="00543E9F" w:rsidRPr="00E966E8">
        <w:rPr>
          <w:color w:val="000000" w:themeColor="text1"/>
        </w:rPr>
        <w:t xml:space="preserve">, but also </w:t>
      </w:r>
      <w:r w:rsidR="00E13B62" w:rsidRPr="00E966E8">
        <w:rPr>
          <w:color w:val="000000" w:themeColor="text1"/>
        </w:rPr>
        <w:t xml:space="preserve">using mouthparts to </w:t>
      </w:r>
      <w:r w:rsidR="00543E9F" w:rsidRPr="00E966E8">
        <w:rPr>
          <w:color w:val="000000" w:themeColor="text1"/>
        </w:rPr>
        <w:t>clean</w:t>
      </w:r>
      <w:r w:rsidR="00E13B62" w:rsidRPr="00E966E8">
        <w:rPr>
          <w:color w:val="000000" w:themeColor="text1"/>
        </w:rPr>
        <w:t xml:space="preserve"> </w:t>
      </w:r>
      <w:r w:rsidR="00543E9F" w:rsidRPr="00E966E8">
        <w:rPr>
          <w:color w:val="000000" w:themeColor="text1"/>
        </w:rPr>
        <w:t xml:space="preserve">the legs. When </w:t>
      </w:r>
      <w:r w:rsidR="00396554" w:rsidRPr="00E966E8">
        <w:rPr>
          <w:color w:val="000000" w:themeColor="text1"/>
        </w:rPr>
        <w:t xml:space="preserve">an </w:t>
      </w:r>
      <w:r w:rsidR="00543E9F" w:rsidRPr="00E966E8">
        <w:rPr>
          <w:color w:val="000000" w:themeColor="text1"/>
        </w:rPr>
        <w:t xml:space="preserve">ant is cleaning its </w:t>
      </w:r>
      <w:r w:rsidR="001A4E90" w:rsidRPr="00E966E8">
        <w:rPr>
          <w:color w:val="000000" w:themeColor="text1"/>
        </w:rPr>
        <w:t>legs,</w:t>
      </w:r>
      <w:r w:rsidR="00543E9F" w:rsidRPr="00E966E8">
        <w:rPr>
          <w:color w:val="000000" w:themeColor="text1"/>
        </w:rPr>
        <w:t xml:space="preserve"> it most often clean</w:t>
      </w:r>
      <w:r w:rsidR="00876FAE" w:rsidRPr="00E966E8">
        <w:rPr>
          <w:color w:val="000000" w:themeColor="text1"/>
        </w:rPr>
        <w:t>s</w:t>
      </w:r>
      <w:r w:rsidR="00543E9F" w:rsidRPr="00E966E8">
        <w:rPr>
          <w:color w:val="000000" w:themeColor="text1"/>
        </w:rPr>
        <w:t xml:space="preserve"> all </w:t>
      </w:r>
      <w:r w:rsidR="00E13B62" w:rsidRPr="00E966E8">
        <w:rPr>
          <w:color w:val="000000" w:themeColor="text1"/>
        </w:rPr>
        <w:t xml:space="preserve">six </w:t>
      </w:r>
      <w:r w:rsidR="00543E9F" w:rsidRPr="00E966E8">
        <w:rPr>
          <w:color w:val="000000" w:themeColor="text1"/>
        </w:rPr>
        <w:t>legs</w:t>
      </w:r>
      <w:r w:rsidR="00C900BC" w:rsidRPr="00E966E8">
        <w:rPr>
          <w:color w:val="000000" w:themeColor="text1"/>
        </w:rPr>
        <w:t xml:space="preserve"> in succession</w:t>
      </w:r>
      <w:r w:rsidR="00543E9F" w:rsidRPr="00E966E8">
        <w:rPr>
          <w:color w:val="000000" w:themeColor="text1"/>
        </w:rPr>
        <w:t>.</w:t>
      </w:r>
    </w:p>
    <w:p w14:paraId="7B08A4BC" w14:textId="29C0CE2D" w:rsidR="00B50B3D" w:rsidRPr="00E966E8" w:rsidRDefault="00B50B3D" w:rsidP="008051DA">
      <w:pPr>
        <w:widowControl/>
        <w:rPr>
          <w:b/>
          <w:color w:val="000000" w:themeColor="text1"/>
          <w:highlight w:val="yellow"/>
        </w:rPr>
      </w:pPr>
    </w:p>
    <w:p w14:paraId="26B6B379" w14:textId="6C342A00" w:rsidR="00712EC4" w:rsidRPr="007D3144" w:rsidRDefault="00627623" w:rsidP="008051DA">
      <w:pPr>
        <w:pStyle w:val="ListParagraph"/>
        <w:widowControl/>
        <w:numPr>
          <w:ilvl w:val="0"/>
          <w:numId w:val="19"/>
        </w:numPr>
        <w:rPr>
          <w:b/>
          <w:color w:val="000000" w:themeColor="text1"/>
          <w:highlight w:val="yellow"/>
        </w:rPr>
      </w:pPr>
      <w:r w:rsidRPr="007D3144">
        <w:rPr>
          <w:b/>
          <w:color w:val="000000" w:themeColor="text1"/>
          <w:highlight w:val="yellow"/>
        </w:rPr>
        <w:t xml:space="preserve">Fungus </w:t>
      </w:r>
      <w:r w:rsidRPr="00B13B27">
        <w:rPr>
          <w:b/>
          <w:color w:val="000000" w:themeColor="text1"/>
          <w:highlight w:val="yellow"/>
        </w:rPr>
        <w:t>grooming</w:t>
      </w:r>
      <w:r w:rsidR="00AC3A55" w:rsidRPr="00B13B27">
        <w:rPr>
          <w:b/>
          <w:color w:val="000000" w:themeColor="text1"/>
          <w:highlight w:val="yellow"/>
        </w:rPr>
        <w:t xml:space="preserve"> </w:t>
      </w:r>
      <w:r w:rsidR="00594774" w:rsidRPr="00B13B27">
        <w:rPr>
          <w:b/>
          <w:color w:val="000000" w:themeColor="text1"/>
          <w:highlight w:val="yellow"/>
        </w:rPr>
        <w:t>(</w:t>
      </w:r>
      <w:r w:rsidR="007D3144" w:rsidRPr="00B13B27">
        <w:rPr>
          <w:b/>
          <w:color w:val="000000" w:themeColor="text1"/>
          <w:highlight w:val="yellow"/>
        </w:rPr>
        <w:t>Video 2)</w:t>
      </w:r>
    </w:p>
    <w:p w14:paraId="7FDA6C05" w14:textId="08DF42DC" w:rsidR="00712EC4" w:rsidRPr="00E966E8" w:rsidRDefault="00712EC4" w:rsidP="008051DA">
      <w:pPr>
        <w:widowControl/>
        <w:rPr>
          <w:b/>
          <w:color w:val="000000" w:themeColor="text1"/>
          <w:highlight w:val="yellow"/>
        </w:rPr>
      </w:pPr>
    </w:p>
    <w:p w14:paraId="78A64E12" w14:textId="644BDF0D" w:rsidR="006A732E" w:rsidRPr="00610FCB" w:rsidRDefault="007D3144" w:rsidP="00610FCB">
      <w:pPr>
        <w:pStyle w:val="ListParagraph"/>
        <w:widowControl/>
        <w:numPr>
          <w:ilvl w:val="0"/>
          <w:numId w:val="35"/>
        </w:numPr>
        <w:rPr>
          <w:color w:val="000000" w:themeColor="text1"/>
          <w:highlight w:val="yellow"/>
        </w:rPr>
      </w:pPr>
      <w:r>
        <w:rPr>
          <w:color w:val="000000" w:themeColor="text1"/>
          <w:highlight w:val="yellow"/>
        </w:rPr>
        <w:t>Notice if t</w:t>
      </w:r>
      <w:r w:rsidR="00712EC4" w:rsidRPr="00E966E8">
        <w:rPr>
          <w:color w:val="000000" w:themeColor="text1"/>
          <w:highlight w:val="yellow"/>
        </w:rPr>
        <w:t xml:space="preserve">he ant stops leg movements at a fixed point </w:t>
      </w:r>
      <w:r w:rsidR="00E13B62" w:rsidRPr="00E966E8">
        <w:rPr>
          <w:color w:val="000000" w:themeColor="text1"/>
          <w:highlight w:val="yellow"/>
        </w:rPr>
        <w:t xml:space="preserve">on </w:t>
      </w:r>
      <w:r w:rsidR="00712EC4" w:rsidRPr="00E966E8">
        <w:rPr>
          <w:color w:val="000000" w:themeColor="text1"/>
          <w:highlight w:val="yellow"/>
        </w:rPr>
        <w:t>the fungus</w:t>
      </w:r>
      <w:r w:rsidR="00E13B62" w:rsidRPr="00E966E8">
        <w:rPr>
          <w:color w:val="000000" w:themeColor="text1"/>
          <w:highlight w:val="yellow"/>
        </w:rPr>
        <w:t xml:space="preserve"> garden</w:t>
      </w:r>
      <w:r w:rsidR="00712EC4" w:rsidRPr="00E966E8">
        <w:rPr>
          <w:color w:val="000000" w:themeColor="text1"/>
          <w:highlight w:val="yellow"/>
        </w:rPr>
        <w:t>.</w:t>
      </w:r>
      <w:r w:rsidR="00610FCB">
        <w:rPr>
          <w:color w:val="000000" w:themeColor="text1"/>
          <w:highlight w:val="yellow"/>
        </w:rPr>
        <w:t xml:space="preserve"> </w:t>
      </w:r>
      <w:r w:rsidRPr="00610FCB">
        <w:rPr>
          <w:color w:val="000000" w:themeColor="text1"/>
          <w:highlight w:val="yellow"/>
        </w:rPr>
        <w:t>Observe that t</w:t>
      </w:r>
      <w:r w:rsidR="00E13B62" w:rsidRPr="00610FCB">
        <w:rPr>
          <w:color w:val="000000" w:themeColor="text1"/>
          <w:highlight w:val="yellow"/>
        </w:rPr>
        <w:t xml:space="preserve">he antennae </w:t>
      </w:r>
      <w:r w:rsidR="00712EC4" w:rsidRPr="00610FCB">
        <w:rPr>
          <w:color w:val="000000" w:themeColor="text1"/>
          <w:highlight w:val="yellow"/>
        </w:rPr>
        <w:t>are motionless and parallel pointed towards the fungus so that the ang</w:t>
      </w:r>
      <w:r w:rsidR="0035070F" w:rsidRPr="00610FCB">
        <w:rPr>
          <w:color w:val="000000" w:themeColor="text1"/>
          <w:highlight w:val="yellow"/>
        </w:rPr>
        <w:t>le</w:t>
      </w:r>
      <w:r w:rsidR="00712EC4" w:rsidRPr="00610FCB">
        <w:rPr>
          <w:color w:val="000000" w:themeColor="text1"/>
          <w:highlight w:val="yellow"/>
        </w:rPr>
        <w:t xml:space="preserve"> between the scape and funiculus</w:t>
      </w:r>
      <w:r w:rsidR="00B24CDC" w:rsidRPr="00610FCB">
        <w:rPr>
          <w:color w:val="000000" w:themeColor="text1"/>
          <w:highlight w:val="yellow"/>
        </w:rPr>
        <w:t xml:space="preserve"> (</w:t>
      </w:r>
      <w:r w:rsidR="00E966E8" w:rsidRPr="00610FCB">
        <w:rPr>
          <w:b/>
          <w:color w:val="000000" w:themeColor="text1"/>
          <w:highlight w:val="yellow"/>
        </w:rPr>
        <w:t>Figure 1</w:t>
      </w:r>
      <w:r w:rsidR="00B24CDC" w:rsidRPr="00610FCB">
        <w:rPr>
          <w:color w:val="000000" w:themeColor="text1"/>
          <w:highlight w:val="yellow"/>
        </w:rPr>
        <w:t>)</w:t>
      </w:r>
      <w:r w:rsidR="00712EC4" w:rsidRPr="00610FCB">
        <w:rPr>
          <w:color w:val="000000" w:themeColor="text1"/>
          <w:highlight w:val="yellow"/>
        </w:rPr>
        <w:t xml:space="preserve"> is approximately 45</w:t>
      </w:r>
      <w:r w:rsidRPr="00610FCB">
        <w:rPr>
          <w:color w:val="000000" w:themeColor="text1"/>
          <w:highlight w:val="yellow"/>
        </w:rPr>
        <w:t>°</w:t>
      </w:r>
      <w:r w:rsidR="00712EC4" w:rsidRPr="00610FCB">
        <w:rPr>
          <w:color w:val="000000" w:themeColor="text1"/>
          <w:highlight w:val="yellow"/>
        </w:rPr>
        <w:t xml:space="preserve">, and the tip of the </w:t>
      </w:r>
      <w:r w:rsidR="00B20A2E" w:rsidRPr="00610FCB">
        <w:rPr>
          <w:color w:val="000000" w:themeColor="text1"/>
          <w:highlight w:val="yellow"/>
        </w:rPr>
        <w:t>antennae</w:t>
      </w:r>
      <w:r w:rsidR="00712EC4" w:rsidRPr="00610FCB">
        <w:rPr>
          <w:color w:val="000000" w:themeColor="text1"/>
          <w:highlight w:val="yellow"/>
        </w:rPr>
        <w:t xml:space="preserve"> are almost touching each other, </w:t>
      </w:r>
      <w:r w:rsidR="0075741F" w:rsidRPr="00610FCB">
        <w:rPr>
          <w:color w:val="000000" w:themeColor="text1"/>
          <w:highlight w:val="yellow"/>
        </w:rPr>
        <w:t>close to</w:t>
      </w:r>
      <w:r w:rsidR="00712EC4" w:rsidRPr="00610FCB">
        <w:rPr>
          <w:color w:val="000000" w:themeColor="text1"/>
          <w:highlight w:val="yellow"/>
        </w:rPr>
        <w:t xml:space="preserve"> the tip of the mandibles</w:t>
      </w:r>
      <w:r w:rsidR="009F26A8" w:rsidRPr="00610FCB">
        <w:rPr>
          <w:color w:val="000000" w:themeColor="text1"/>
          <w:highlight w:val="yellow"/>
        </w:rPr>
        <w:t xml:space="preserve"> (</w:t>
      </w:r>
      <w:r w:rsidR="00E966E8" w:rsidRPr="00610FCB">
        <w:rPr>
          <w:b/>
          <w:color w:val="000000" w:themeColor="text1"/>
          <w:highlight w:val="yellow"/>
        </w:rPr>
        <w:t>Figure 1</w:t>
      </w:r>
      <w:r w:rsidR="009F26A8" w:rsidRPr="00610FCB">
        <w:rPr>
          <w:color w:val="000000" w:themeColor="text1"/>
          <w:highlight w:val="yellow"/>
        </w:rPr>
        <w:t>)</w:t>
      </w:r>
      <w:r w:rsidR="00712EC4" w:rsidRPr="00610FCB">
        <w:rPr>
          <w:color w:val="000000" w:themeColor="text1"/>
          <w:highlight w:val="yellow"/>
        </w:rPr>
        <w:t>.</w:t>
      </w:r>
      <w:r w:rsidR="00712EC4" w:rsidRPr="00610FCB">
        <w:rPr>
          <w:color w:val="000000" w:themeColor="text1"/>
        </w:rPr>
        <w:t xml:space="preserve"> </w:t>
      </w:r>
    </w:p>
    <w:p w14:paraId="57AC0695" w14:textId="77777777" w:rsidR="00985A63" w:rsidRPr="00E966E8" w:rsidRDefault="00985A63" w:rsidP="008051DA">
      <w:pPr>
        <w:pStyle w:val="ListParagraph"/>
        <w:widowControl/>
        <w:ind w:left="0"/>
        <w:rPr>
          <w:color w:val="000000" w:themeColor="text1"/>
          <w:highlight w:val="yellow"/>
        </w:rPr>
      </w:pPr>
    </w:p>
    <w:p w14:paraId="1F0DFC02" w14:textId="7D2A1D04" w:rsidR="006A732E" w:rsidRPr="00E966E8" w:rsidRDefault="00B13B27" w:rsidP="008051DA">
      <w:pPr>
        <w:pStyle w:val="ListParagraph"/>
        <w:widowControl/>
        <w:numPr>
          <w:ilvl w:val="0"/>
          <w:numId w:val="35"/>
        </w:numPr>
        <w:rPr>
          <w:highlight w:val="yellow"/>
        </w:rPr>
      </w:pPr>
      <w:r>
        <w:rPr>
          <w:color w:val="000000" w:themeColor="text1"/>
          <w:highlight w:val="yellow"/>
        </w:rPr>
        <w:t>Note that t</w:t>
      </w:r>
      <w:r w:rsidR="00985A63" w:rsidRPr="00E966E8">
        <w:rPr>
          <w:color w:val="000000" w:themeColor="text1"/>
          <w:highlight w:val="yellow"/>
        </w:rPr>
        <w:t xml:space="preserve">he </w:t>
      </w:r>
      <w:r w:rsidR="00A70418" w:rsidRPr="00E966E8">
        <w:rPr>
          <w:color w:val="000000" w:themeColor="text1"/>
          <w:highlight w:val="yellow"/>
        </w:rPr>
        <w:t>upper</w:t>
      </w:r>
      <w:r w:rsidR="00A70418" w:rsidRPr="00E966E8" w:rsidDel="00A70418">
        <w:rPr>
          <w:color w:val="000000" w:themeColor="text1"/>
          <w:highlight w:val="yellow"/>
        </w:rPr>
        <w:t xml:space="preserve"> </w:t>
      </w:r>
      <w:r w:rsidR="00A70418" w:rsidRPr="00E966E8">
        <w:rPr>
          <w:color w:val="000000" w:themeColor="text1"/>
          <w:highlight w:val="yellow"/>
        </w:rPr>
        <w:t>(</w:t>
      </w:r>
      <w:r w:rsidR="00985A63" w:rsidRPr="00E966E8">
        <w:rPr>
          <w:color w:val="000000" w:themeColor="text1"/>
          <w:highlight w:val="yellow"/>
        </w:rPr>
        <w:t>maxillae</w:t>
      </w:r>
      <w:r w:rsidR="009F26A8" w:rsidRPr="00E966E8">
        <w:rPr>
          <w:color w:val="000000" w:themeColor="text1"/>
          <w:highlight w:val="yellow"/>
        </w:rPr>
        <w:t>)</w:t>
      </w:r>
      <w:r w:rsidR="00985A63" w:rsidRPr="00E966E8">
        <w:rPr>
          <w:color w:val="000000" w:themeColor="text1"/>
          <w:highlight w:val="yellow"/>
        </w:rPr>
        <w:t xml:space="preserve"> and </w:t>
      </w:r>
      <w:r w:rsidR="009F26A8" w:rsidRPr="00E966E8">
        <w:rPr>
          <w:color w:val="000000" w:themeColor="text1"/>
          <w:highlight w:val="yellow"/>
        </w:rPr>
        <w:t>lower</w:t>
      </w:r>
      <w:r w:rsidR="00A70418" w:rsidRPr="00E966E8">
        <w:rPr>
          <w:color w:val="000000" w:themeColor="text1"/>
          <w:highlight w:val="yellow"/>
        </w:rPr>
        <w:t xml:space="preserve"> (labium</w:t>
      </w:r>
      <w:r w:rsidR="009F26A8" w:rsidRPr="00E966E8">
        <w:rPr>
          <w:color w:val="000000" w:themeColor="text1"/>
          <w:highlight w:val="yellow"/>
        </w:rPr>
        <w:t>)</w:t>
      </w:r>
      <w:r w:rsidR="00985A63" w:rsidRPr="00E966E8">
        <w:rPr>
          <w:color w:val="000000" w:themeColor="text1"/>
          <w:highlight w:val="yellow"/>
        </w:rPr>
        <w:t xml:space="preserve"> </w:t>
      </w:r>
      <w:r w:rsidR="00A70418" w:rsidRPr="00E966E8">
        <w:rPr>
          <w:color w:val="000000" w:themeColor="text1"/>
          <w:highlight w:val="yellow"/>
        </w:rPr>
        <w:t xml:space="preserve">mouthparts </w:t>
      </w:r>
      <w:r w:rsidR="004B26F7" w:rsidRPr="00E966E8">
        <w:rPr>
          <w:color w:val="000000" w:themeColor="text1"/>
          <w:highlight w:val="yellow"/>
        </w:rPr>
        <w:t xml:space="preserve">are </w:t>
      </w:r>
      <w:r w:rsidR="00985A63" w:rsidRPr="00E966E8">
        <w:rPr>
          <w:color w:val="000000" w:themeColor="text1"/>
          <w:highlight w:val="yellow"/>
        </w:rPr>
        <w:t>open, with the glossa</w:t>
      </w:r>
      <w:r w:rsidR="009F26A8" w:rsidRPr="00E966E8">
        <w:rPr>
          <w:color w:val="000000" w:themeColor="text1"/>
          <w:highlight w:val="yellow"/>
        </w:rPr>
        <w:t xml:space="preserve"> </w:t>
      </w:r>
      <w:r w:rsidR="009F26A8" w:rsidRPr="00B13B27">
        <w:rPr>
          <w:color w:val="000000" w:themeColor="text1"/>
          <w:highlight w:val="yellow"/>
        </w:rPr>
        <w:t>(</w:t>
      </w:r>
      <w:r w:rsidR="00E966E8" w:rsidRPr="00B13B27">
        <w:rPr>
          <w:b/>
          <w:color w:val="000000" w:themeColor="text1"/>
          <w:highlight w:val="yellow"/>
        </w:rPr>
        <w:t>Figure 1</w:t>
      </w:r>
      <w:r w:rsidR="009F26A8" w:rsidRPr="00B13B27">
        <w:rPr>
          <w:color w:val="000000" w:themeColor="text1"/>
          <w:highlight w:val="yellow"/>
        </w:rPr>
        <w:t>)</w:t>
      </w:r>
      <w:r w:rsidR="00985A63" w:rsidRPr="00B13B27">
        <w:rPr>
          <w:color w:val="000000" w:themeColor="text1"/>
          <w:highlight w:val="yellow"/>
        </w:rPr>
        <w:t xml:space="preserve"> emerging to lick the fungus.</w:t>
      </w:r>
    </w:p>
    <w:p w14:paraId="4F7A966C" w14:textId="77777777" w:rsidR="00AB2294" w:rsidRPr="00B13B27" w:rsidRDefault="00AB2294" w:rsidP="008051DA">
      <w:pPr>
        <w:widowControl/>
        <w:rPr>
          <w:b/>
          <w:highlight w:val="yellow"/>
        </w:rPr>
      </w:pPr>
    </w:p>
    <w:p w14:paraId="1044EAD9" w14:textId="6EC39EB9" w:rsidR="005225A4" w:rsidRPr="00B13B27" w:rsidRDefault="00AB2294" w:rsidP="008051DA">
      <w:pPr>
        <w:pStyle w:val="ListParagraph"/>
        <w:widowControl/>
        <w:numPr>
          <w:ilvl w:val="0"/>
          <w:numId w:val="19"/>
        </w:numPr>
        <w:rPr>
          <w:b/>
          <w:color w:val="000000" w:themeColor="text1"/>
          <w:highlight w:val="yellow"/>
        </w:rPr>
      </w:pPr>
      <w:proofErr w:type="spellStart"/>
      <w:r w:rsidRPr="00B13B27">
        <w:rPr>
          <w:b/>
          <w:color w:val="000000" w:themeColor="text1"/>
          <w:highlight w:val="yellow"/>
        </w:rPr>
        <w:t>Allogrooming</w:t>
      </w:r>
      <w:proofErr w:type="spellEnd"/>
      <w:r w:rsidR="00594774" w:rsidRPr="00B13B27">
        <w:rPr>
          <w:b/>
          <w:color w:val="000000" w:themeColor="text1"/>
          <w:highlight w:val="yellow"/>
        </w:rPr>
        <w:t xml:space="preserve"> (</w:t>
      </w:r>
      <w:r w:rsidR="00B13B27" w:rsidRPr="00B13B27">
        <w:rPr>
          <w:b/>
          <w:color w:val="000000" w:themeColor="text1"/>
          <w:highlight w:val="yellow"/>
        </w:rPr>
        <w:t>Video</w:t>
      </w:r>
      <w:r w:rsidR="001C7C8D" w:rsidRPr="00B13B27">
        <w:rPr>
          <w:b/>
          <w:color w:val="000000" w:themeColor="text1"/>
          <w:highlight w:val="yellow"/>
        </w:rPr>
        <w:t xml:space="preserve"> 3</w:t>
      </w:r>
      <w:r w:rsidR="00B13B27" w:rsidRPr="00B13B27">
        <w:rPr>
          <w:b/>
          <w:color w:val="000000" w:themeColor="text1"/>
          <w:highlight w:val="yellow"/>
        </w:rPr>
        <w:t>)</w:t>
      </w:r>
    </w:p>
    <w:p w14:paraId="4B144256" w14:textId="77777777" w:rsidR="00B3272B" w:rsidRPr="00E966E8" w:rsidRDefault="00B3272B" w:rsidP="008051DA">
      <w:pPr>
        <w:widowControl/>
        <w:rPr>
          <w:color w:val="000000" w:themeColor="text1"/>
          <w:highlight w:val="yellow"/>
        </w:rPr>
      </w:pPr>
    </w:p>
    <w:p w14:paraId="288135D3" w14:textId="3AEED04A" w:rsidR="005225A4" w:rsidRPr="00E966E8" w:rsidRDefault="00B13B27" w:rsidP="008051DA">
      <w:pPr>
        <w:pStyle w:val="ListParagraph"/>
        <w:widowControl/>
        <w:numPr>
          <w:ilvl w:val="0"/>
          <w:numId w:val="37"/>
        </w:numPr>
        <w:rPr>
          <w:color w:val="000000" w:themeColor="text1"/>
          <w:highlight w:val="yellow"/>
        </w:rPr>
      </w:pPr>
      <w:r>
        <w:rPr>
          <w:color w:val="000000" w:themeColor="text1"/>
          <w:highlight w:val="yellow"/>
        </w:rPr>
        <w:t>Observe this behavior when o</w:t>
      </w:r>
      <w:r w:rsidR="005225A4" w:rsidRPr="00E966E8">
        <w:rPr>
          <w:color w:val="000000" w:themeColor="text1"/>
          <w:highlight w:val="yellow"/>
        </w:rPr>
        <w:t>ne or more ants have approached a</w:t>
      </w:r>
      <w:r w:rsidR="0045262D" w:rsidRPr="00E966E8">
        <w:rPr>
          <w:color w:val="000000" w:themeColor="text1"/>
          <w:highlight w:val="yellow"/>
        </w:rPr>
        <w:t>nother</w:t>
      </w:r>
      <w:r w:rsidR="005225A4" w:rsidRPr="00E966E8">
        <w:rPr>
          <w:color w:val="000000" w:themeColor="text1"/>
          <w:highlight w:val="yellow"/>
        </w:rPr>
        <w:t xml:space="preserve"> </w:t>
      </w:r>
      <w:r w:rsidR="0045262D" w:rsidRPr="00E966E8">
        <w:rPr>
          <w:color w:val="000000" w:themeColor="text1"/>
          <w:highlight w:val="yellow"/>
        </w:rPr>
        <w:t>(</w:t>
      </w:r>
      <w:r w:rsidR="005225A4" w:rsidRPr="00E966E8">
        <w:rPr>
          <w:color w:val="000000" w:themeColor="text1"/>
          <w:highlight w:val="yellow"/>
        </w:rPr>
        <w:t>rec</w:t>
      </w:r>
      <w:r w:rsidR="0045262D" w:rsidRPr="00E966E8">
        <w:rPr>
          <w:color w:val="000000" w:themeColor="text1"/>
          <w:highlight w:val="yellow"/>
        </w:rPr>
        <w:t>ipient)</w:t>
      </w:r>
      <w:r w:rsidR="005225A4" w:rsidRPr="00E966E8">
        <w:rPr>
          <w:color w:val="000000" w:themeColor="text1"/>
          <w:highlight w:val="yellow"/>
        </w:rPr>
        <w:t xml:space="preserve"> ant or </w:t>
      </w:r>
      <w:r w:rsidR="005225A4" w:rsidRPr="00E966E8">
        <w:rPr>
          <w:i/>
          <w:color w:val="000000" w:themeColor="text1"/>
          <w:highlight w:val="yellow"/>
        </w:rPr>
        <w:t>vice versa</w:t>
      </w:r>
      <w:r w:rsidR="005225A4" w:rsidRPr="00E966E8">
        <w:rPr>
          <w:color w:val="000000" w:themeColor="text1"/>
          <w:highlight w:val="yellow"/>
        </w:rPr>
        <w:t xml:space="preserve">. During the behavior, the ants stop movement </w:t>
      </w:r>
      <w:r w:rsidR="007C23EB" w:rsidRPr="00E966E8">
        <w:rPr>
          <w:color w:val="000000" w:themeColor="text1"/>
          <w:highlight w:val="yellow"/>
        </w:rPr>
        <w:t>and</w:t>
      </w:r>
      <w:r w:rsidR="005225A4" w:rsidRPr="00E966E8">
        <w:rPr>
          <w:color w:val="000000" w:themeColor="text1"/>
          <w:highlight w:val="yellow"/>
        </w:rPr>
        <w:t xml:space="preserve"> stand closely together with physical contact. The</w:t>
      </w:r>
      <w:r w:rsidR="0045262D" w:rsidRPr="00E966E8">
        <w:rPr>
          <w:color w:val="000000" w:themeColor="text1"/>
          <w:highlight w:val="yellow"/>
        </w:rPr>
        <w:t xml:space="preserve"> grooming ant(s)</w:t>
      </w:r>
      <w:r w:rsidR="005225A4" w:rsidRPr="00E966E8">
        <w:rPr>
          <w:color w:val="000000" w:themeColor="text1"/>
          <w:highlight w:val="yellow"/>
        </w:rPr>
        <w:t xml:space="preserve"> </w:t>
      </w:r>
      <w:r w:rsidR="007C23EB" w:rsidRPr="00E966E8">
        <w:rPr>
          <w:color w:val="000000" w:themeColor="text1"/>
          <w:highlight w:val="yellow"/>
        </w:rPr>
        <w:t>may</w:t>
      </w:r>
      <w:r w:rsidR="005225A4" w:rsidRPr="00E966E8">
        <w:rPr>
          <w:color w:val="000000" w:themeColor="text1"/>
          <w:highlight w:val="yellow"/>
        </w:rPr>
        <w:t xml:space="preserve"> </w:t>
      </w:r>
      <w:r w:rsidR="007C23EB" w:rsidRPr="00E966E8">
        <w:rPr>
          <w:color w:val="000000" w:themeColor="text1"/>
          <w:highlight w:val="yellow"/>
        </w:rPr>
        <w:t xml:space="preserve">move </w:t>
      </w:r>
      <w:r w:rsidR="005225A4" w:rsidRPr="00E966E8">
        <w:rPr>
          <w:color w:val="000000" w:themeColor="text1"/>
          <w:highlight w:val="yellow"/>
        </w:rPr>
        <w:t xml:space="preserve">slightly </w:t>
      </w:r>
      <w:r w:rsidR="00F62C4A" w:rsidRPr="00E966E8">
        <w:rPr>
          <w:color w:val="000000" w:themeColor="text1"/>
          <w:highlight w:val="yellow"/>
        </w:rPr>
        <w:t>to</w:t>
      </w:r>
      <w:r w:rsidR="005225A4" w:rsidRPr="00E966E8">
        <w:rPr>
          <w:color w:val="000000" w:themeColor="text1"/>
          <w:highlight w:val="yellow"/>
        </w:rPr>
        <w:t xml:space="preserve"> cover a larger area of the rec</w:t>
      </w:r>
      <w:r w:rsidR="0045262D" w:rsidRPr="00E966E8">
        <w:rPr>
          <w:color w:val="000000" w:themeColor="text1"/>
          <w:highlight w:val="yellow"/>
        </w:rPr>
        <w:t>ipient</w:t>
      </w:r>
      <w:r w:rsidR="005225A4" w:rsidRPr="00E966E8">
        <w:rPr>
          <w:color w:val="000000" w:themeColor="text1"/>
          <w:highlight w:val="yellow"/>
        </w:rPr>
        <w:t xml:space="preserve"> ant</w:t>
      </w:r>
      <w:r w:rsidR="00B2165D" w:rsidRPr="00E966E8">
        <w:rPr>
          <w:color w:val="000000" w:themeColor="text1"/>
          <w:highlight w:val="yellow"/>
        </w:rPr>
        <w:t>’s body</w:t>
      </w:r>
      <w:r w:rsidR="005225A4" w:rsidRPr="00E966E8">
        <w:rPr>
          <w:color w:val="000000" w:themeColor="text1"/>
          <w:highlight w:val="yellow"/>
        </w:rPr>
        <w:t>.</w:t>
      </w:r>
    </w:p>
    <w:p w14:paraId="7FFA99CB" w14:textId="77777777" w:rsidR="005225A4" w:rsidRPr="00E966E8" w:rsidRDefault="005225A4" w:rsidP="008051DA">
      <w:pPr>
        <w:pStyle w:val="ListParagraph"/>
        <w:widowControl/>
        <w:ind w:left="0"/>
        <w:rPr>
          <w:color w:val="000000" w:themeColor="text1"/>
          <w:highlight w:val="yellow"/>
        </w:rPr>
      </w:pPr>
    </w:p>
    <w:p w14:paraId="49EE1199" w14:textId="3E30C0C3" w:rsidR="0063134B" w:rsidRPr="00E966E8" w:rsidRDefault="00B13B27" w:rsidP="008051DA">
      <w:pPr>
        <w:pStyle w:val="ListParagraph"/>
        <w:widowControl/>
        <w:numPr>
          <w:ilvl w:val="0"/>
          <w:numId w:val="37"/>
        </w:numPr>
        <w:rPr>
          <w:color w:val="000000" w:themeColor="text1"/>
          <w:highlight w:val="yellow"/>
        </w:rPr>
      </w:pPr>
      <w:r>
        <w:rPr>
          <w:color w:val="000000" w:themeColor="text1"/>
          <w:highlight w:val="yellow"/>
        </w:rPr>
        <w:t>Observe that t</w:t>
      </w:r>
      <w:r w:rsidR="005225A4" w:rsidRPr="00E966E8">
        <w:rPr>
          <w:color w:val="000000" w:themeColor="text1"/>
          <w:highlight w:val="yellow"/>
        </w:rPr>
        <w:t xml:space="preserve">he </w:t>
      </w:r>
      <w:r w:rsidR="00B20A2E" w:rsidRPr="00E966E8">
        <w:rPr>
          <w:color w:val="000000" w:themeColor="text1"/>
          <w:highlight w:val="yellow"/>
        </w:rPr>
        <w:t>antennae</w:t>
      </w:r>
      <w:r w:rsidR="005225A4" w:rsidRPr="00E966E8">
        <w:rPr>
          <w:color w:val="000000" w:themeColor="text1"/>
          <w:highlight w:val="yellow"/>
        </w:rPr>
        <w:t xml:space="preserve"> of the actor(s) can be motionless </w:t>
      </w:r>
      <w:r w:rsidR="0078489B" w:rsidRPr="00E966E8">
        <w:rPr>
          <w:color w:val="000000" w:themeColor="text1"/>
          <w:highlight w:val="yellow"/>
        </w:rPr>
        <w:t xml:space="preserve">and </w:t>
      </w:r>
      <w:r w:rsidR="005225A4" w:rsidRPr="00E966E8">
        <w:rPr>
          <w:color w:val="000000" w:themeColor="text1"/>
          <w:highlight w:val="yellow"/>
        </w:rPr>
        <w:t xml:space="preserve">pointed towards a specific point of the receiving </w:t>
      </w:r>
      <w:r w:rsidR="00D32AC9" w:rsidRPr="00E966E8">
        <w:rPr>
          <w:color w:val="000000" w:themeColor="text1"/>
          <w:highlight w:val="yellow"/>
        </w:rPr>
        <w:t>ant or</w:t>
      </w:r>
      <w:r w:rsidR="005225A4" w:rsidRPr="00E966E8">
        <w:rPr>
          <w:color w:val="000000" w:themeColor="text1"/>
          <w:highlight w:val="yellow"/>
        </w:rPr>
        <w:t xml:space="preserve"> moving </w:t>
      </w:r>
      <w:r w:rsidR="0078489B" w:rsidRPr="00E966E8">
        <w:rPr>
          <w:color w:val="000000" w:themeColor="text1"/>
          <w:highlight w:val="yellow"/>
        </w:rPr>
        <w:t>and</w:t>
      </w:r>
      <w:r w:rsidR="005225A4" w:rsidRPr="00E966E8">
        <w:rPr>
          <w:color w:val="000000" w:themeColor="text1"/>
          <w:highlight w:val="yellow"/>
        </w:rPr>
        <w:t xml:space="preserve"> </w:t>
      </w:r>
      <w:r w:rsidR="0078489B" w:rsidRPr="00E966E8">
        <w:rPr>
          <w:color w:val="000000" w:themeColor="text1"/>
          <w:highlight w:val="yellow"/>
        </w:rPr>
        <w:t xml:space="preserve">lightly </w:t>
      </w:r>
      <w:r w:rsidR="005225A4" w:rsidRPr="00E966E8">
        <w:rPr>
          <w:color w:val="000000" w:themeColor="text1"/>
          <w:highlight w:val="yellow"/>
        </w:rPr>
        <w:t>tapping the receiver. The ang</w:t>
      </w:r>
      <w:r w:rsidR="0045262D" w:rsidRPr="00E966E8">
        <w:rPr>
          <w:color w:val="000000" w:themeColor="text1"/>
          <w:highlight w:val="yellow"/>
        </w:rPr>
        <w:t>le</w:t>
      </w:r>
      <w:r w:rsidR="005225A4" w:rsidRPr="00E966E8">
        <w:rPr>
          <w:color w:val="000000" w:themeColor="text1"/>
          <w:highlight w:val="yellow"/>
        </w:rPr>
        <w:t xml:space="preserve"> between the scape and the </w:t>
      </w:r>
      <w:r w:rsidR="005225A4" w:rsidRPr="00B13B27">
        <w:rPr>
          <w:color w:val="000000" w:themeColor="text1"/>
          <w:highlight w:val="yellow"/>
        </w:rPr>
        <w:t>funiculus</w:t>
      </w:r>
      <w:r w:rsidR="00B24CDC" w:rsidRPr="00B13B27">
        <w:rPr>
          <w:color w:val="000000" w:themeColor="text1"/>
          <w:highlight w:val="yellow"/>
        </w:rPr>
        <w:t xml:space="preserve"> (</w:t>
      </w:r>
      <w:r w:rsidR="00E966E8" w:rsidRPr="00B13B27">
        <w:rPr>
          <w:b/>
          <w:color w:val="000000" w:themeColor="text1"/>
          <w:highlight w:val="yellow"/>
        </w:rPr>
        <w:t>Figure 1</w:t>
      </w:r>
      <w:r w:rsidR="00B24CDC" w:rsidRPr="00B13B27">
        <w:rPr>
          <w:color w:val="000000" w:themeColor="text1"/>
          <w:highlight w:val="yellow"/>
        </w:rPr>
        <w:t>)</w:t>
      </w:r>
      <w:r w:rsidR="005225A4" w:rsidRPr="00B13B27">
        <w:rPr>
          <w:color w:val="000000" w:themeColor="text1"/>
          <w:highlight w:val="yellow"/>
        </w:rPr>
        <w:t xml:space="preserve"> is approximately </w:t>
      </w:r>
      <w:r w:rsidR="005225A4" w:rsidRPr="00E966E8">
        <w:rPr>
          <w:color w:val="000000" w:themeColor="text1"/>
          <w:highlight w:val="yellow"/>
        </w:rPr>
        <w:t>45</w:t>
      </w:r>
      <w:r>
        <w:rPr>
          <w:color w:val="000000" w:themeColor="text1"/>
          <w:highlight w:val="yellow"/>
        </w:rPr>
        <w:t>°</w:t>
      </w:r>
      <w:r w:rsidR="005225A4" w:rsidRPr="00E966E8">
        <w:rPr>
          <w:color w:val="000000" w:themeColor="text1"/>
          <w:highlight w:val="yellow"/>
        </w:rPr>
        <w:t xml:space="preserve"> depending on whether they are fixed on a </w:t>
      </w:r>
      <w:r w:rsidR="005225A4" w:rsidRPr="00B13B27">
        <w:rPr>
          <w:color w:val="000000" w:themeColor="text1"/>
          <w:highlight w:val="yellow"/>
        </w:rPr>
        <w:lastRenderedPageBreak/>
        <w:t xml:space="preserve">specific point or tapping. The </w:t>
      </w:r>
      <w:r w:rsidR="002D1B7D" w:rsidRPr="00B13B27">
        <w:rPr>
          <w:color w:val="000000" w:themeColor="text1"/>
          <w:highlight w:val="yellow"/>
        </w:rPr>
        <w:t xml:space="preserve">tips of the </w:t>
      </w:r>
      <w:r w:rsidR="00396319" w:rsidRPr="00B13B27">
        <w:rPr>
          <w:color w:val="000000" w:themeColor="text1"/>
          <w:highlight w:val="yellow"/>
        </w:rPr>
        <w:t xml:space="preserve">actor’s </w:t>
      </w:r>
      <w:r w:rsidR="00B20A2E" w:rsidRPr="00B13B27">
        <w:rPr>
          <w:color w:val="000000" w:themeColor="text1"/>
          <w:highlight w:val="yellow"/>
        </w:rPr>
        <w:t>antennae</w:t>
      </w:r>
      <w:r w:rsidR="005225A4" w:rsidRPr="00B13B27">
        <w:rPr>
          <w:color w:val="000000" w:themeColor="text1"/>
          <w:highlight w:val="yellow"/>
        </w:rPr>
        <w:t xml:space="preserve"> are usually close to </w:t>
      </w:r>
      <w:r w:rsidR="002D1B7D" w:rsidRPr="00B13B27">
        <w:rPr>
          <w:color w:val="000000" w:themeColor="text1"/>
          <w:highlight w:val="yellow"/>
        </w:rPr>
        <w:t>each other and</w:t>
      </w:r>
      <w:r w:rsidR="005225A4" w:rsidRPr="00B13B27">
        <w:rPr>
          <w:color w:val="000000" w:themeColor="text1"/>
          <w:highlight w:val="yellow"/>
        </w:rPr>
        <w:t xml:space="preserve"> the tip of </w:t>
      </w:r>
      <w:r w:rsidR="002D1B7D" w:rsidRPr="00B13B27">
        <w:rPr>
          <w:color w:val="000000" w:themeColor="text1"/>
          <w:highlight w:val="yellow"/>
        </w:rPr>
        <w:t>the</w:t>
      </w:r>
      <w:r w:rsidR="00396319" w:rsidRPr="00B13B27">
        <w:rPr>
          <w:color w:val="000000" w:themeColor="text1"/>
          <w:highlight w:val="yellow"/>
        </w:rPr>
        <w:t xml:space="preserve"> </w:t>
      </w:r>
      <w:r w:rsidR="005225A4" w:rsidRPr="00B13B27">
        <w:rPr>
          <w:color w:val="000000" w:themeColor="text1"/>
          <w:highlight w:val="yellow"/>
        </w:rPr>
        <w:t>mandibles</w:t>
      </w:r>
      <w:r w:rsidR="00B24CDC" w:rsidRPr="00B13B27">
        <w:rPr>
          <w:color w:val="000000" w:themeColor="text1"/>
          <w:highlight w:val="yellow"/>
        </w:rPr>
        <w:t xml:space="preserve"> (</w:t>
      </w:r>
      <w:r w:rsidR="00E966E8" w:rsidRPr="00B13B27">
        <w:rPr>
          <w:b/>
          <w:color w:val="000000" w:themeColor="text1"/>
          <w:highlight w:val="yellow"/>
        </w:rPr>
        <w:t>Figure 1</w:t>
      </w:r>
      <w:r w:rsidR="00B24CDC" w:rsidRPr="00B13B27">
        <w:rPr>
          <w:color w:val="000000" w:themeColor="text1"/>
          <w:highlight w:val="yellow"/>
        </w:rPr>
        <w:t>)</w:t>
      </w:r>
      <w:r w:rsidR="005225A4" w:rsidRPr="00B13B27">
        <w:rPr>
          <w:color w:val="000000" w:themeColor="text1"/>
          <w:highlight w:val="yellow"/>
        </w:rPr>
        <w:t>.</w:t>
      </w:r>
    </w:p>
    <w:p w14:paraId="4D25F159" w14:textId="77777777" w:rsidR="0063134B" w:rsidRPr="00E966E8" w:rsidRDefault="0063134B" w:rsidP="008051DA">
      <w:pPr>
        <w:pStyle w:val="ListParagraph"/>
        <w:widowControl/>
        <w:ind w:left="0"/>
        <w:rPr>
          <w:color w:val="000000" w:themeColor="text1"/>
          <w:highlight w:val="yellow"/>
        </w:rPr>
      </w:pPr>
    </w:p>
    <w:p w14:paraId="15503E84" w14:textId="772B9FA4" w:rsidR="006A732E" w:rsidRPr="00E966E8" w:rsidRDefault="00B13B27" w:rsidP="008051DA">
      <w:pPr>
        <w:pStyle w:val="ListParagraph"/>
        <w:widowControl/>
        <w:numPr>
          <w:ilvl w:val="0"/>
          <w:numId w:val="37"/>
        </w:numPr>
        <w:rPr>
          <w:color w:val="000000" w:themeColor="text1"/>
          <w:highlight w:val="yellow"/>
        </w:rPr>
      </w:pPr>
      <w:r>
        <w:rPr>
          <w:color w:val="000000" w:themeColor="text1"/>
          <w:highlight w:val="yellow"/>
        </w:rPr>
        <w:t>Note that t</w:t>
      </w:r>
      <w:r w:rsidR="00A70418" w:rsidRPr="00E966E8">
        <w:rPr>
          <w:color w:val="000000" w:themeColor="text1"/>
          <w:highlight w:val="yellow"/>
        </w:rPr>
        <w:t>he upper</w:t>
      </w:r>
      <w:r w:rsidR="00A70418" w:rsidRPr="00E966E8" w:rsidDel="00A70418">
        <w:rPr>
          <w:color w:val="000000" w:themeColor="text1"/>
          <w:highlight w:val="yellow"/>
        </w:rPr>
        <w:t xml:space="preserve"> </w:t>
      </w:r>
      <w:r w:rsidR="00A70418" w:rsidRPr="00E966E8">
        <w:rPr>
          <w:color w:val="000000" w:themeColor="text1"/>
          <w:highlight w:val="yellow"/>
        </w:rPr>
        <w:t xml:space="preserve">(maxillae) and lower (labium) mouthparts are open, </w:t>
      </w:r>
      <w:r w:rsidR="005225A4" w:rsidRPr="00E966E8">
        <w:rPr>
          <w:color w:val="000000" w:themeColor="text1"/>
          <w:highlight w:val="yellow"/>
        </w:rPr>
        <w:t>with the glossa</w:t>
      </w:r>
      <w:r w:rsidR="00B24CDC" w:rsidRPr="00E966E8">
        <w:rPr>
          <w:color w:val="000000" w:themeColor="text1"/>
          <w:highlight w:val="yellow"/>
        </w:rPr>
        <w:t xml:space="preserve"> </w:t>
      </w:r>
      <w:r w:rsidR="00B24CDC" w:rsidRPr="00B13B27">
        <w:rPr>
          <w:color w:val="000000" w:themeColor="text1"/>
          <w:highlight w:val="yellow"/>
        </w:rPr>
        <w:t>(</w:t>
      </w:r>
      <w:r w:rsidR="00E966E8" w:rsidRPr="00B13B27">
        <w:rPr>
          <w:b/>
          <w:color w:val="000000" w:themeColor="text1"/>
          <w:highlight w:val="yellow"/>
        </w:rPr>
        <w:t>Figure 1</w:t>
      </w:r>
      <w:r w:rsidR="00B24CDC" w:rsidRPr="00B13B27">
        <w:rPr>
          <w:color w:val="000000" w:themeColor="text1"/>
          <w:highlight w:val="yellow"/>
        </w:rPr>
        <w:t>)</w:t>
      </w:r>
      <w:r w:rsidR="005225A4" w:rsidRPr="00B13B27">
        <w:rPr>
          <w:color w:val="000000" w:themeColor="text1"/>
          <w:highlight w:val="yellow"/>
        </w:rPr>
        <w:t xml:space="preserve"> emerging to lick </w:t>
      </w:r>
      <w:r w:rsidR="005225A4" w:rsidRPr="00E966E8">
        <w:rPr>
          <w:color w:val="000000" w:themeColor="text1"/>
          <w:highlight w:val="yellow"/>
        </w:rPr>
        <w:t>the receiv</w:t>
      </w:r>
      <w:r w:rsidR="004B26F7" w:rsidRPr="00E966E8">
        <w:rPr>
          <w:color w:val="000000" w:themeColor="text1"/>
          <w:highlight w:val="yellow"/>
        </w:rPr>
        <w:t>er</w:t>
      </w:r>
      <w:r w:rsidR="005225A4" w:rsidRPr="00E966E8">
        <w:rPr>
          <w:color w:val="000000" w:themeColor="text1"/>
          <w:highlight w:val="yellow"/>
        </w:rPr>
        <w:t xml:space="preserve"> ant.</w:t>
      </w:r>
      <w:r w:rsidR="00F23528" w:rsidRPr="00E966E8">
        <w:rPr>
          <w:color w:val="000000" w:themeColor="text1"/>
          <w:highlight w:val="yellow"/>
        </w:rPr>
        <w:t xml:space="preserve"> </w:t>
      </w:r>
    </w:p>
    <w:p w14:paraId="1E7CC89E" w14:textId="22E3FE57" w:rsidR="006573CF" w:rsidRPr="00E966E8" w:rsidRDefault="006573CF" w:rsidP="008051DA">
      <w:pPr>
        <w:widowControl/>
        <w:rPr>
          <w:b/>
          <w:color w:val="000000" w:themeColor="text1"/>
          <w:highlight w:val="yellow"/>
        </w:rPr>
      </w:pPr>
    </w:p>
    <w:p w14:paraId="49E400C4" w14:textId="1A496D88" w:rsidR="00B3272B" w:rsidRPr="001F578A" w:rsidRDefault="006573CF" w:rsidP="008051DA">
      <w:pPr>
        <w:pStyle w:val="ListParagraph"/>
        <w:widowControl/>
        <w:numPr>
          <w:ilvl w:val="0"/>
          <w:numId w:val="19"/>
        </w:numPr>
        <w:rPr>
          <w:b/>
          <w:color w:val="000000" w:themeColor="text1"/>
        </w:rPr>
      </w:pPr>
      <w:r w:rsidRPr="001F578A">
        <w:rPr>
          <w:b/>
          <w:color w:val="000000" w:themeColor="text1"/>
        </w:rPr>
        <w:t>Metapleural gland grooming</w:t>
      </w:r>
      <w:r w:rsidR="00594774" w:rsidRPr="001F578A">
        <w:rPr>
          <w:b/>
          <w:color w:val="000000" w:themeColor="text1"/>
        </w:rPr>
        <w:t xml:space="preserve"> (</w:t>
      </w:r>
      <w:r w:rsidR="00B13B27" w:rsidRPr="001F578A">
        <w:rPr>
          <w:b/>
          <w:color w:val="000000" w:themeColor="text1"/>
        </w:rPr>
        <w:t>Video 4</w:t>
      </w:r>
      <w:r w:rsidR="00B13B27" w:rsidRPr="001F578A">
        <w:rPr>
          <w:color w:val="000000" w:themeColor="text1"/>
        </w:rPr>
        <w:t>)</w:t>
      </w:r>
    </w:p>
    <w:p w14:paraId="570CC4A2" w14:textId="1C51CD8D" w:rsidR="006573CF" w:rsidRPr="001F578A" w:rsidRDefault="006573CF" w:rsidP="008051DA">
      <w:pPr>
        <w:widowControl/>
        <w:rPr>
          <w:b/>
          <w:color w:val="000000" w:themeColor="text1"/>
        </w:rPr>
      </w:pPr>
    </w:p>
    <w:p w14:paraId="5D71BF8D" w14:textId="77777777" w:rsidR="004C5CEA" w:rsidRPr="001F578A" w:rsidRDefault="00B13B27" w:rsidP="00B13B27">
      <w:pPr>
        <w:pStyle w:val="ListParagraph"/>
        <w:widowControl/>
        <w:numPr>
          <w:ilvl w:val="0"/>
          <w:numId w:val="38"/>
        </w:numPr>
        <w:rPr>
          <w:b/>
          <w:color w:val="000000" w:themeColor="text1"/>
        </w:rPr>
      </w:pPr>
      <w:r w:rsidRPr="001F578A">
        <w:rPr>
          <w:color w:val="000000" w:themeColor="text1"/>
        </w:rPr>
        <w:t>Observe when t</w:t>
      </w:r>
      <w:r w:rsidR="00E81A77" w:rsidRPr="001F578A">
        <w:rPr>
          <w:color w:val="000000" w:themeColor="text1"/>
        </w:rPr>
        <w:t xml:space="preserve">he ant </w:t>
      </w:r>
      <w:r w:rsidR="00971D5D" w:rsidRPr="001F578A">
        <w:rPr>
          <w:color w:val="000000" w:themeColor="text1"/>
        </w:rPr>
        <w:t xml:space="preserve">stops </w:t>
      </w:r>
      <w:r w:rsidR="00E81A77" w:rsidRPr="001F578A">
        <w:rPr>
          <w:color w:val="000000" w:themeColor="text1"/>
        </w:rPr>
        <w:t>mo</w:t>
      </w:r>
      <w:r w:rsidR="00FB4298" w:rsidRPr="001F578A">
        <w:rPr>
          <w:color w:val="000000" w:themeColor="text1"/>
        </w:rPr>
        <w:t>vement to initiate metapleural gland</w:t>
      </w:r>
      <w:r w:rsidR="00B24CDC" w:rsidRPr="001F578A">
        <w:rPr>
          <w:color w:val="000000" w:themeColor="text1"/>
        </w:rPr>
        <w:t xml:space="preserve"> (</w:t>
      </w:r>
      <w:r w:rsidR="00E966E8" w:rsidRPr="001F578A">
        <w:rPr>
          <w:b/>
          <w:color w:val="000000" w:themeColor="text1"/>
        </w:rPr>
        <w:t>Figure 1</w:t>
      </w:r>
      <w:r w:rsidR="00B24CDC" w:rsidRPr="001F578A">
        <w:rPr>
          <w:color w:val="000000" w:themeColor="text1"/>
        </w:rPr>
        <w:t>)</w:t>
      </w:r>
      <w:r w:rsidR="00FB4298" w:rsidRPr="001F578A">
        <w:rPr>
          <w:color w:val="000000" w:themeColor="text1"/>
        </w:rPr>
        <w:t xml:space="preserve"> grooming.</w:t>
      </w:r>
      <w:r w:rsidRPr="001F578A">
        <w:rPr>
          <w:b/>
          <w:color w:val="000000" w:themeColor="text1"/>
        </w:rPr>
        <w:t xml:space="preserve"> </w:t>
      </w:r>
      <w:r w:rsidRPr="001F578A">
        <w:rPr>
          <w:color w:val="000000" w:themeColor="text1"/>
        </w:rPr>
        <w:t>Note that t</w:t>
      </w:r>
      <w:r w:rsidR="00FB4298" w:rsidRPr="001F578A">
        <w:rPr>
          <w:color w:val="000000" w:themeColor="text1"/>
        </w:rPr>
        <w:t>he ant leans to one si</w:t>
      </w:r>
      <w:r w:rsidR="0035070F" w:rsidRPr="001F578A">
        <w:rPr>
          <w:color w:val="000000" w:themeColor="text1"/>
        </w:rPr>
        <w:t>d</w:t>
      </w:r>
      <w:r w:rsidR="00FB4298" w:rsidRPr="001F578A">
        <w:rPr>
          <w:color w:val="000000" w:themeColor="text1"/>
        </w:rPr>
        <w:t>e to reach one of its front legs back to rub the opening (meatus) of the metapleural gland (for example</w:t>
      </w:r>
      <w:r w:rsidR="00B50661" w:rsidRPr="001F578A">
        <w:rPr>
          <w:color w:val="000000" w:themeColor="text1"/>
        </w:rPr>
        <w:t>,</w:t>
      </w:r>
      <w:r w:rsidR="00FB4298" w:rsidRPr="001F578A">
        <w:rPr>
          <w:color w:val="000000" w:themeColor="text1"/>
        </w:rPr>
        <w:t xml:space="preserve"> the right front leg). </w:t>
      </w:r>
    </w:p>
    <w:p w14:paraId="6D8C23D8" w14:textId="77777777" w:rsidR="004C5CEA" w:rsidRPr="001F578A" w:rsidRDefault="004C5CEA" w:rsidP="004C5CEA">
      <w:pPr>
        <w:pStyle w:val="ListParagraph"/>
        <w:widowControl/>
        <w:ind w:left="0"/>
        <w:rPr>
          <w:color w:val="000000" w:themeColor="text1"/>
        </w:rPr>
      </w:pPr>
    </w:p>
    <w:p w14:paraId="7DF4998C" w14:textId="7F2DF526" w:rsidR="00FB4298" w:rsidRPr="001F578A" w:rsidRDefault="004C5CEA" w:rsidP="004C5CEA">
      <w:pPr>
        <w:pStyle w:val="ListParagraph"/>
        <w:widowControl/>
        <w:ind w:left="0"/>
        <w:rPr>
          <w:b/>
          <w:color w:val="000000" w:themeColor="text1"/>
        </w:rPr>
      </w:pPr>
      <w:r w:rsidRPr="001F578A">
        <w:rPr>
          <w:color w:val="000000" w:themeColor="text1"/>
        </w:rPr>
        <w:t xml:space="preserve">Note: </w:t>
      </w:r>
      <w:r w:rsidR="00FB4298" w:rsidRPr="001F578A">
        <w:rPr>
          <w:color w:val="000000" w:themeColor="text1"/>
        </w:rPr>
        <w:t>The other front leg is simultaneously (in this example the left front leg) licked by the glossa</w:t>
      </w:r>
      <w:r w:rsidR="00B24CDC" w:rsidRPr="001F578A">
        <w:rPr>
          <w:color w:val="000000" w:themeColor="text1"/>
        </w:rPr>
        <w:t xml:space="preserve"> (</w:t>
      </w:r>
      <w:r w:rsidR="00E966E8" w:rsidRPr="001F578A">
        <w:rPr>
          <w:b/>
          <w:color w:val="000000" w:themeColor="text1"/>
        </w:rPr>
        <w:t>Figure 1</w:t>
      </w:r>
      <w:r w:rsidR="00B24CDC" w:rsidRPr="001F578A">
        <w:rPr>
          <w:color w:val="000000" w:themeColor="text1"/>
        </w:rPr>
        <w:t>)</w:t>
      </w:r>
      <w:r w:rsidR="00FB4298" w:rsidRPr="001F578A">
        <w:rPr>
          <w:color w:val="000000" w:themeColor="text1"/>
        </w:rPr>
        <w:t>.</w:t>
      </w:r>
    </w:p>
    <w:p w14:paraId="61A90C68" w14:textId="77777777" w:rsidR="00FB4298" w:rsidRPr="001F578A" w:rsidRDefault="00FB4298" w:rsidP="008051DA">
      <w:pPr>
        <w:widowControl/>
        <w:rPr>
          <w:b/>
          <w:color w:val="000000" w:themeColor="text1"/>
        </w:rPr>
      </w:pPr>
    </w:p>
    <w:p w14:paraId="73B35011" w14:textId="6E758E23" w:rsidR="004C5CEA" w:rsidRPr="001F578A" w:rsidRDefault="004C5CEA" w:rsidP="004C5CEA">
      <w:pPr>
        <w:pStyle w:val="ListParagraph"/>
        <w:widowControl/>
        <w:ind w:left="0"/>
        <w:rPr>
          <w:b/>
          <w:color w:val="000000" w:themeColor="text1"/>
        </w:rPr>
      </w:pPr>
      <w:r w:rsidRPr="001F578A">
        <w:rPr>
          <w:color w:val="000000" w:themeColor="text1"/>
        </w:rPr>
        <w:t>4.4.2. Check that t</w:t>
      </w:r>
      <w:r w:rsidR="00FB4298" w:rsidRPr="001F578A">
        <w:rPr>
          <w:color w:val="000000" w:themeColor="text1"/>
        </w:rPr>
        <w:t>he ant lean</w:t>
      </w:r>
      <w:r w:rsidR="00E13B62" w:rsidRPr="001F578A">
        <w:rPr>
          <w:color w:val="000000" w:themeColor="text1"/>
        </w:rPr>
        <w:t>s</w:t>
      </w:r>
      <w:r w:rsidR="00FB4298" w:rsidRPr="001F578A">
        <w:rPr>
          <w:color w:val="000000" w:themeColor="text1"/>
        </w:rPr>
        <w:t xml:space="preserve"> to the opposite si</w:t>
      </w:r>
      <w:r w:rsidR="00F12811" w:rsidRPr="001F578A">
        <w:rPr>
          <w:color w:val="000000" w:themeColor="text1"/>
        </w:rPr>
        <w:t>d</w:t>
      </w:r>
      <w:r w:rsidR="00FB4298" w:rsidRPr="001F578A">
        <w:rPr>
          <w:color w:val="000000" w:themeColor="text1"/>
        </w:rPr>
        <w:t>e and switch</w:t>
      </w:r>
      <w:r w:rsidR="00E13B62" w:rsidRPr="001F578A">
        <w:rPr>
          <w:color w:val="000000" w:themeColor="text1"/>
        </w:rPr>
        <w:t>es</w:t>
      </w:r>
      <w:r w:rsidR="00FB4298" w:rsidRPr="001F578A">
        <w:rPr>
          <w:color w:val="000000" w:themeColor="text1"/>
        </w:rPr>
        <w:t xml:space="preserve"> </w:t>
      </w:r>
      <w:r w:rsidR="00130F66" w:rsidRPr="001F578A">
        <w:rPr>
          <w:color w:val="000000" w:themeColor="text1"/>
        </w:rPr>
        <w:t>legs and</w:t>
      </w:r>
      <w:r w:rsidR="00FB4298" w:rsidRPr="001F578A">
        <w:rPr>
          <w:color w:val="000000" w:themeColor="text1"/>
        </w:rPr>
        <w:t xml:space="preserve"> repeat</w:t>
      </w:r>
      <w:r w:rsidR="00E13B62" w:rsidRPr="001F578A">
        <w:rPr>
          <w:color w:val="000000" w:themeColor="text1"/>
        </w:rPr>
        <w:t>s</w:t>
      </w:r>
      <w:r w:rsidR="00FB4298" w:rsidRPr="001F578A">
        <w:rPr>
          <w:color w:val="000000" w:themeColor="text1"/>
        </w:rPr>
        <w:t xml:space="preserve"> the same</w:t>
      </w:r>
      <w:r w:rsidR="00052FE4" w:rsidRPr="001F578A">
        <w:rPr>
          <w:color w:val="000000" w:themeColor="text1"/>
        </w:rPr>
        <w:t xml:space="preserve"> motion with the opposite legs</w:t>
      </w:r>
      <w:r w:rsidRPr="001F578A">
        <w:rPr>
          <w:color w:val="000000" w:themeColor="text1"/>
        </w:rPr>
        <w:t>. The ant continues to move the front legs to the metapleural glands and subsequently to the glossa constantly switching between legs (</w:t>
      </w:r>
      <w:r w:rsidRPr="001F578A">
        <w:rPr>
          <w:b/>
          <w:color w:val="000000" w:themeColor="text1"/>
        </w:rPr>
        <w:t>Figure 1</w:t>
      </w:r>
      <w:r w:rsidRPr="001F578A">
        <w:rPr>
          <w:color w:val="000000" w:themeColor="text1"/>
        </w:rPr>
        <w:t>).</w:t>
      </w:r>
    </w:p>
    <w:p w14:paraId="17CC31B4" w14:textId="77777777" w:rsidR="004C5CEA" w:rsidRPr="001F578A" w:rsidRDefault="004C5CEA" w:rsidP="004C5CEA">
      <w:pPr>
        <w:pStyle w:val="ListParagraph"/>
        <w:widowControl/>
        <w:ind w:left="0"/>
        <w:rPr>
          <w:color w:val="000000" w:themeColor="text1"/>
        </w:rPr>
      </w:pPr>
    </w:p>
    <w:p w14:paraId="1AA0EB74" w14:textId="2EB104B6" w:rsidR="004C5CEA" w:rsidRPr="00E966E8" w:rsidRDefault="004C5CEA" w:rsidP="004C5CEA">
      <w:pPr>
        <w:pStyle w:val="ListParagraph"/>
        <w:widowControl/>
        <w:ind w:left="0"/>
        <w:rPr>
          <w:b/>
          <w:color w:val="000000" w:themeColor="text1"/>
        </w:rPr>
      </w:pPr>
      <w:r w:rsidRPr="001F578A">
        <w:rPr>
          <w:color w:val="000000" w:themeColor="text1"/>
        </w:rPr>
        <w:t>Note:</w:t>
      </w:r>
      <w:r w:rsidR="00052FE4" w:rsidRPr="001F578A">
        <w:rPr>
          <w:color w:val="000000" w:themeColor="text1"/>
        </w:rPr>
        <w:t xml:space="preserve"> </w:t>
      </w:r>
      <w:r w:rsidRPr="001F578A">
        <w:rPr>
          <w:color w:val="000000" w:themeColor="text1"/>
        </w:rPr>
        <w:t>I</w:t>
      </w:r>
      <w:r w:rsidR="00052FE4" w:rsidRPr="001F578A">
        <w:rPr>
          <w:color w:val="000000" w:themeColor="text1"/>
        </w:rPr>
        <w:t>n this example,</w:t>
      </w:r>
      <w:r w:rsidR="00FB4298" w:rsidRPr="001F578A">
        <w:rPr>
          <w:color w:val="000000" w:themeColor="text1"/>
        </w:rPr>
        <w:t xml:space="preserve"> the ant will now pass the left front leg to the metapleural gland</w:t>
      </w:r>
      <w:r w:rsidR="00B24CDC" w:rsidRPr="001F578A">
        <w:rPr>
          <w:color w:val="000000" w:themeColor="text1"/>
        </w:rPr>
        <w:t xml:space="preserve"> </w:t>
      </w:r>
      <w:r w:rsidR="00FB4298" w:rsidRPr="001F578A">
        <w:rPr>
          <w:color w:val="000000" w:themeColor="text1"/>
        </w:rPr>
        <w:t>and the right front leg to the glossa</w:t>
      </w:r>
      <w:r w:rsidR="00B24CDC" w:rsidRPr="001F578A">
        <w:rPr>
          <w:color w:val="000000" w:themeColor="text1"/>
        </w:rPr>
        <w:t xml:space="preserve"> (</w:t>
      </w:r>
      <w:r w:rsidR="00E966E8" w:rsidRPr="001F578A">
        <w:rPr>
          <w:b/>
          <w:color w:val="000000" w:themeColor="text1"/>
        </w:rPr>
        <w:t>Figure 1</w:t>
      </w:r>
      <w:r w:rsidR="00B24CDC" w:rsidRPr="001F578A">
        <w:rPr>
          <w:color w:val="000000" w:themeColor="text1"/>
        </w:rPr>
        <w:t>)</w:t>
      </w:r>
      <w:r w:rsidR="00FB4298" w:rsidRPr="001F578A">
        <w:rPr>
          <w:color w:val="000000" w:themeColor="text1"/>
        </w:rPr>
        <w:t xml:space="preserve">. </w:t>
      </w:r>
      <w:r w:rsidRPr="001F578A">
        <w:rPr>
          <w:color w:val="000000" w:themeColor="text1"/>
        </w:rPr>
        <w:t>After metapleural gland (</w:t>
      </w:r>
      <w:r w:rsidRPr="001F578A">
        <w:rPr>
          <w:b/>
          <w:color w:val="000000" w:themeColor="text1"/>
        </w:rPr>
        <w:t>Figure 1</w:t>
      </w:r>
      <w:r w:rsidRPr="001F578A">
        <w:rPr>
          <w:color w:val="000000" w:themeColor="text1"/>
        </w:rPr>
        <w:t>) grooming</w:t>
      </w:r>
      <w:r w:rsidRPr="004C5CEA">
        <w:rPr>
          <w:color w:val="000000" w:themeColor="text1"/>
        </w:rPr>
        <w:t>, the ant often initiates self-grooming (Step 4.1).</w:t>
      </w:r>
    </w:p>
    <w:p w14:paraId="3AC42FDC" w14:textId="15E889FC" w:rsidR="006573CF" w:rsidRPr="004C5CEA" w:rsidRDefault="00B3354B" w:rsidP="008051DA">
      <w:pPr>
        <w:pStyle w:val="ListParagraph"/>
        <w:widowControl/>
        <w:tabs>
          <w:tab w:val="center" w:pos="5040"/>
        </w:tabs>
        <w:ind w:left="0"/>
        <w:rPr>
          <w:b/>
          <w:color w:val="000000" w:themeColor="text1"/>
        </w:rPr>
      </w:pPr>
      <w:r w:rsidRPr="00E966E8">
        <w:rPr>
          <w:b/>
          <w:color w:val="000000" w:themeColor="text1"/>
        </w:rPr>
        <w:tab/>
      </w:r>
    </w:p>
    <w:p w14:paraId="357AB2E5" w14:textId="7E608D01" w:rsidR="005225A4" w:rsidRPr="004C5CEA" w:rsidRDefault="005F29F6" w:rsidP="008051DA">
      <w:pPr>
        <w:pStyle w:val="ListParagraph"/>
        <w:widowControl/>
        <w:numPr>
          <w:ilvl w:val="0"/>
          <w:numId w:val="19"/>
        </w:numPr>
        <w:rPr>
          <w:b/>
          <w:color w:val="000000" w:themeColor="text1"/>
          <w:highlight w:val="yellow"/>
        </w:rPr>
      </w:pPr>
      <w:r w:rsidRPr="004C5CEA">
        <w:rPr>
          <w:b/>
          <w:color w:val="000000" w:themeColor="text1"/>
          <w:highlight w:val="yellow"/>
        </w:rPr>
        <w:t>Spore</w:t>
      </w:r>
      <w:r w:rsidR="005225A4" w:rsidRPr="004C5CEA">
        <w:rPr>
          <w:b/>
          <w:color w:val="000000" w:themeColor="text1"/>
          <w:highlight w:val="yellow"/>
        </w:rPr>
        <w:t xml:space="preserve"> weeding</w:t>
      </w:r>
      <w:r w:rsidR="00594774" w:rsidRPr="004C5CEA">
        <w:rPr>
          <w:b/>
          <w:color w:val="000000" w:themeColor="text1"/>
          <w:highlight w:val="yellow"/>
        </w:rPr>
        <w:t xml:space="preserve"> (</w:t>
      </w:r>
      <w:r w:rsidR="004C5CEA" w:rsidRPr="004C5CEA">
        <w:rPr>
          <w:b/>
          <w:color w:val="000000" w:themeColor="text1"/>
          <w:highlight w:val="yellow"/>
        </w:rPr>
        <w:t xml:space="preserve">Video </w:t>
      </w:r>
      <w:r w:rsidR="001C7C8D" w:rsidRPr="004C5CEA">
        <w:rPr>
          <w:b/>
          <w:color w:val="000000" w:themeColor="text1"/>
          <w:highlight w:val="yellow"/>
        </w:rPr>
        <w:t>5</w:t>
      </w:r>
      <w:r w:rsidR="00594774" w:rsidRPr="004C5CEA">
        <w:rPr>
          <w:b/>
          <w:color w:val="000000" w:themeColor="text1"/>
          <w:highlight w:val="yellow"/>
        </w:rPr>
        <w:t>)</w:t>
      </w:r>
    </w:p>
    <w:p w14:paraId="4E4AD761" w14:textId="69DE2EC2" w:rsidR="00462C11" w:rsidRPr="00E966E8" w:rsidRDefault="00462C11" w:rsidP="008051DA">
      <w:pPr>
        <w:pStyle w:val="ListParagraph"/>
        <w:widowControl/>
        <w:ind w:left="0"/>
        <w:rPr>
          <w:b/>
          <w:color w:val="000000" w:themeColor="text1"/>
          <w:highlight w:val="yellow"/>
        </w:rPr>
      </w:pPr>
    </w:p>
    <w:p w14:paraId="2A757238" w14:textId="7CD0FEB2" w:rsidR="006A732E" w:rsidRPr="004C5CEA" w:rsidRDefault="004C5CEA" w:rsidP="004C5CEA">
      <w:pPr>
        <w:pStyle w:val="ListParagraph"/>
        <w:widowControl/>
        <w:numPr>
          <w:ilvl w:val="0"/>
          <w:numId w:val="39"/>
        </w:numPr>
        <w:rPr>
          <w:color w:val="000000" w:themeColor="text1"/>
          <w:highlight w:val="yellow"/>
        </w:rPr>
      </w:pPr>
      <w:r>
        <w:rPr>
          <w:color w:val="000000" w:themeColor="text1"/>
          <w:highlight w:val="yellow"/>
        </w:rPr>
        <w:t>Observe this behavior when t</w:t>
      </w:r>
      <w:r w:rsidR="00971D5D" w:rsidRPr="00E966E8">
        <w:rPr>
          <w:color w:val="000000" w:themeColor="text1"/>
          <w:highlight w:val="yellow"/>
        </w:rPr>
        <w:t xml:space="preserve">he ant stops leg movements at a fixed point </w:t>
      </w:r>
      <w:r w:rsidR="00FB4663" w:rsidRPr="00E966E8">
        <w:rPr>
          <w:color w:val="000000" w:themeColor="text1"/>
          <w:highlight w:val="yellow"/>
        </w:rPr>
        <w:t xml:space="preserve">on </w:t>
      </w:r>
      <w:r w:rsidR="00971D5D" w:rsidRPr="00E966E8">
        <w:rPr>
          <w:color w:val="000000" w:themeColor="text1"/>
          <w:highlight w:val="yellow"/>
        </w:rPr>
        <w:t>the fungus</w:t>
      </w:r>
      <w:r w:rsidR="00FB4663" w:rsidRPr="00E966E8">
        <w:rPr>
          <w:color w:val="000000" w:themeColor="text1"/>
          <w:highlight w:val="yellow"/>
        </w:rPr>
        <w:t xml:space="preserve"> garden</w:t>
      </w:r>
      <w:r w:rsidR="00971D5D" w:rsidRPr="00E966E8">
        <w:rPr>
          <w:color w:val="000000" w:themeColor="text1"/>
          <w:highlight w:val="yellow"/>
        </w:rPr>
        <w:t>.</w:t>
      </w:r>
      <w:r>
        <w:rPr>
          <w:color w:val="000000" w:themeColor="text1"/>
          <w:highlight w:val="yellow"/>
        </w:rPr>
        <w:t xml:space="preserve"> </w:t>
      </w:r>
      <w:r w:rsidRPr="004C5CEA">
        <w:rPr>
          <w:color w:val="000000" w:themeColor="text1"/>
          <w:highlight w:val="yellow"/>
        </w:rPr>
        <w:t>Observe that t</w:t>
      </w:r>
      <w:r w:rsidR="00B20A2E" w:rsidRPr="004C5CEA">
        <w:rPr>
          <w:color w:val="000000" w:themeColor="text1"/>
          <w:highlight w:val="yellow"/>
        </w:rPr>
        <w:t>he antennae</w:t>
      </w:r>
      <w:r w:rsidR="00462C11" w:rsidRPr="004C5CEA">
        <w:rPr>
          <w:color w:val="000000" w:themeColor="text1"/>
          <w:highlight w:val="yellow"/>
        </w:rPr>
        <w:t xml:space="preserve"> are motionless and parallel</w:t>
      </w:r>
      <w:r w:rsidR="003D1ED5" w:rsidRPr="004C5CEA">
        <w:rPr>
          <w:color w:val="000000" w:themeColor="text1"/>
          <w:highlight w:val="yellow"/>
        </w:rPr>
        <w:t>,</w:t>
      </w:r>
      <w:r w:rsidR="00462C11" w:rsidRPr="004C5CEA">
        <w:rPr>
          <w:color w:val="000000" w:themeColor="text1"/>
          <w:highlight w:val="yellow"/>
        </w:rPr>
        <w:t xml:space="preserve"> pointed towards the fungus so that the ang</w:t>
      </w:r>
      <w:r w:rsidR="00F12811" w:rsidRPr="004C5CEA">
        <w:rPr>
          <w:color w:val="000000" w:themeColor="text1"/>
          <w:highlight w:val="yellow"/>
        </w:rPr>
        <w:t>le</w:t>
      </w:r>
      <w:r w:rsidR="00462C11" w:rsidRPr="004C5CEA">
        <w:rPr>
          <w:color w:val="000000" w:themeColor="text1"/>
          <w:highlight w:val="yellow"/>
        </w:rPr>
        <w:t xml:space="preserve"> between the scape and funiculus</w:t>
      </w:r>
      <w:r w:rsidR="004C24F9" w:rsidRPr="004C5CEA">
        <w:rPr>
          <w:color w:val="000000" w:themeColor="text1"/>
          <w:highlight w:val="yellow"/>
        </w:rPr>
        <w:t xml:space="preserve"> </w:t>
      </w:r>
      <w:r w:rsidR="00462C11" w:rsidRPr="004C5CEA">
        <w:rPr>
          <w:color w:val="000000" w:themeColor="text1"/>
          <w:highlight w:val="yellow"/>
        </w:rPr>
        <w:t>is approximately 45</w:t>
      </w:r>
      <w:r w:rsidRPr="004C5CEA">
        <w:rPr>
          <w:color w:val="000000" w:themeColor="text1"/>
          <w:highlight w:val="yellow"/>
        </w:rPr>
        <w:t>°</w:t>
      </w:r>
      <w:r w:rsidR="00462C11" w:rsidRPr="004C5CEA">
        <w:rPr>
          <w:color w:val="000000" w:themeColor="text1"/>
          <w:highlight w:val="yellow"/>
        </w:rPr>
        <w:t>, and the tip</w:t>
      </w:r>
      <w:r w:rsidR="003D1ED5" w:rsidRPr="004C5CEA">
        <w:rPr>
          <w:color w:val="000000" w:themeColor="text1"/>
          <w:highlight w:val="yellow"/>
        </w:rPr>
        <w:t>s</w:t>
      </w:r>
      <w:r w:rsidR="00462C11" w:rsidRPr="004C5CEA">
        <w:rPr>
          <w:color w:val="000000" w:themeColor="text1"/>
          <w:highlight w:val="yellow"/>
        </w:rPr>
        <w:t xml:space="preserve"> of the </w:t>
      </w:r>
      <w:r w:rsidR="00B20A2E" w:rsidRPr="004C5CEA">
        <w:rPr>
          <w:color w:val="000000" w:themeColor="text1"/>
          <w:highlight w:val="yellow"/>
        </w:rPr>
        <w:t>antennae</w:t>
      </w:r>
      <w:r w:rsidR="00462C11" w:rsidRPr="004C5CEA">
        <w:rPr>
          <w:color w:val="000000" w:themeColor="text1"/>
          <w:highlight w:val="yellow"/>
        </w:rPr>
        <w:t xml:space="preserve"> are almost touching each other</w:t>
      </w:r>
      <w:r w:rsidR="003D1ED5" w:rsidRPr="004C5CEA">
        <w:rPr>
          <w:color w:val="000000" w:themeColor="text1"/>
          <w:highlight w:val="yellow"/>
        </w:rPr>
        <w:t xml:space="preserve"> and</w:t>
      </w:r>
      <w:r w:rsidR="00462C11" w:rsidRPr="004C5CEA">
        <w:rPr>
          <w:color w:val="000000" w:themeColor="text1"/>
          <w:highlight w:val="yellow"/>
        </w:rPr>
        <w:t xml:space="preserve"> the tip of the mandibles</w:t>
      </w:r>
      <w:r w:rsidR="00B24CDC" w:rsidRPr="004C5CEA">
        <w:rPr>
          <w:color w:val="000000" w:themeColor="text1"/>
          <w:highlight w:val="yellow"/>
        </w:rPr>
        <w:t xml:space="preserve"> (</w:t>
      </w:r>
      <w:r w:rsidR="00E966E8" w:rsidRPr="004C5CEA">
        <w:rPr>
          <w:b/>
          <w:color w:val="000000" w:themeColor="text1"/>
          <w:highlight w:val="yellow"/>
        </w:rPr>
        <w:t>Figure 1</w:t>
      </w:r>
      <w:r w:rsidR="00B24CDC" w:rsidRPr="004C5CEA">
        <w:rPr>
          <w:color w:val="000000" w:themeColor="text1"/>
          <w:highlight w:val="yellow"/>
        </w:rPr>
        <w:t>)</w:t>
      </w:r>
      <w:r w:rsidR="00462C11" w:rsidRPr="004C5CEA">
        <w:rPr>
          <w:color w:val="000000" w:themeColor="text1"/>
          <w:highlight w:val="yellow"/>
        </w:rPr>
        <w:t>.</w:t>
      </w:r>
    </w:p>
    <w:p w14:paraId="7B15F685" w14:textId="77777777" w:rsidR="00462C11" w:rsidRPr="00E966E8" w:rsidRDefault="00462C11" w:rsidP="008051DA">
      <w:pPr>
        <w:pStyle w:val="ListParagraph"/>
        <w:widowControl/>
        <w:ind w:left="0"/>
        <w:rPr>
          <w:color w:val="000000" w:themeColor="text1"/>
          <w:highlight w:val="yellow"/>
        </w:rPr>
      </w:pPr>
    </w:p>
    <w:p w14:paraId="61A6E343" w14:textId="77777777" w:rsidR="004C5CEA" w:rsidRPr="00116B81" w:rsidRDefault="004C5CEA" w:rsidP="004C5CEA">
      <w:pPr>
        <w:pStyle w:val="ListParagraph"/>
        <w:widowControl/>
        <w:numPr>
          <w:ilvl w:val="0"/>
          <w:numId w:val="39"/>
        </w:numPr>
        <w:rPr>
          <w:color w:val="000000" w:themeColor="text1"/>
          <w:highlight w:val="yellow"/>
        </w:rPr>
      </w:pPr>
      <w:r>
        <w:rPr>
          <w:color w:val="000000" w:themeColor="text1"/>
          <w:highlight w:val="yellow"/>
        </w:rPr>
        <w:t>Check that t</w:t>
      </w:r>
      <w:r w:rsidR="00462C11" w:rsidRPr="004C5CEA">
        <w:rPr>
          <w:color w:val="000000" w:themeColor="text1"/>
          <w:highlight w:val="yellow"/>
        </w:rPr>
        <w:t>he ant opens its mandibles</w:t>
      </w:r>
      <w:r w:rsidR="00B24CDC" w:rsidRPr="004C5CEA">
        <w:rPr>
          <w:color w:val="000000" w:themeColor="text1"/>
          <w:highlight w:val="yellow"/>
        </w:rPr>
        <w:t xml:space="preserve"> (</w:t>
      </w:r>
      <w:r w:rsidR="00E966E8" w:rsidRPr="004C5CEA">
        <w:rPr>
          <w:b/>
          <w:color w:val="000000" w:themeColor="text1"/>
          <w:highlight w:val="yellow"/>
        </w:rPr>
        <w:t>Figure 1</w:t>
      </w:r>
      <w:r w:rsidR="00B24CDC" w:rsidRPr="004C5CEA">
        <w:rPr>
          <w:color w:val="000000" w:themeColor="text1"/>
          <w:highlight w:val="yellow"/>
        </w:rPr>
        <w:t>)</w:t>
      </w:r>
      <w:r w:rsidR="00462C11" w:rsidRPr="004C5CEA">
        <w:rPr>
          <w:color w:val="000000" w:themeColor="text1"/>
          <w:highlight w:val="yellow"/>
        </w:rPr>
        <w:t xml:space="preserve"> to grab visible </w:t>
      </w:r>
      <w:proofErr w:type="spellStart"/>
      <w:r w:rsidR="00462C11" w:rsidRPr="004C5CEA">
        <w:rPr>
          <w:i/>
          <w:color w:val="000000" w:themeColor="text1"/>
          <w:highlight w:val="yellow"/>
        </w:rPr>
        <w:t>Escov</w:t>
      </w:r>
      <w:r w:rsidR="00C060F9" w:rsidRPr="004C5CEA">
        <w:rPr>
          <w:i/>
          <w:color w:val="000000" w:themeColor="text1"/>
          <w:highlight w:val="yellow"/>
        </w:rPr>
        <w:t>o</w:t>
      </w:r>
      <w:r w:rsidR="00462C11" w:rsidRPr="004C5CEA">
        <w:rPr>
          <w:i/>
          <w:color w:val="000000" w:themeColor="text1"/>
          <w:highlight w:val="yellow"/>
        </w:rPr>
        <w:t>psis</w:t>
      </w:r>
      <w:proofErr w:type="spellEnd"/>
      <w:r w:rsidR="00462C11" w:rsidRPr="004C5CEA">
        <w:rPr>
          <w:i/>
          <w:color w:val="000000" w:themeColor="text1"/>
          <w:highlight w:val="yellow"/>
        </w:rPr>
        <w:t xml:space="preserve"> </w:t>
      </w:r>
      <w:r w:rsidR="00462C11" w:rsidRPr="004C5CEA">
        <w:rPr>
          <w:color w:val="000000" w:themeColor="text1"/>
          <w:highlight w:val="yellow"/>
        </w:rPr>
        <w:t xml:space="preserve">spores and detaches them from the fungal crop by pulling them off. </w:t>
      </w:r>
      <w:r w:rsidR="00D609EE" w:rsidRPr="004C5CEA">
        <w:rPr>
          <w:color w:val="000000" w:themeColor="text1"/>
          <w:highlight w:val="yellow"/>
        </w:rPr>
        <w:t>T</w:t>
      </w:r>
      <w:r w:rsidR="00462C11" w:rsidRPr="004C5CEA">
        <w:rPr>
          <w:color w:val="000000" w:themeColor="text1"/>
          <w:highlight w:val="yellow"/>
        </w:rPr>
        <w:t>he ant carries the cluster of spores out of the nest</w:t>
      </w:r>
      <w:r w:rsidR="007C4A32" w:rsidRPr="004C5CEA">
        <w:rPr>
          <w:color w:val="000000" w:themeColor="text1"/>
          <w:highlight w:val="yellow"/>
        </w:rPr>
        <w:t>,</w:t>
      </w:r>
      <w:r w:rsidR="003F2117" w:rsidRPr="004C5CEA">
        <w:rPr>
          <w:color w:val="000000" w:themeColor="text1"/>
          <w:highlight w:val="yellow"/>
        </w:rPr>
        <w:t xml:space="preserve"> while </w:t>
      </w:r>
      <w:r w:rsidR="00D609EE" w:rsidRPr="004C5CEA">
        <w:rPr>
          <w:color w:val="000000" w:themeColor="text1"/>
          <w:highlight w:val="yellow"/>
        </w:rPr>
        <w:t xml:space="preserve">the </w:t>
      </w:r>
      <w:r w:rsidR="00B20A2E" w:rsidRPr="004C5CEA">
        <w:rPr>
          <w:color w:val="000000" w:themeColor="text1"/>
          <w:highlight w:val="yellow"/>
        </w:rPr>
        <w:t>antennae</w:t>
      </w:r>
      <w:r w:rsidR="00D609EE" w:rsidRPr="004C5CEA">
        <w:rPr>
          <w:color w:val="000000" w:themeColor="text1"/>
          <w:highlight w:val="yellow"/>
        </w:rPr>
        <w:t xml:space="preserve"> </w:t>
      </w:r>
      <w:r w:rsidR="007C4A32" w:rsidRPr="004C5CEA">
        <w:rPr>
          <w:color w:val="000000" w:themeColor="text1"/>
          <w:highlight w:val="yellow"/>
        </w:rPr>
        <w:t>are</w:t>
      </w:r>
      <w:r w:rsidR="003F2117" w:rsidRPr="004C5CEA">
        <w:rPr>
          <w:color w:val="000000" w:themeColor="text1"/>
          <w:highlight w:val="yellow"/>
        </w:rPr>
        <w:t xml:space="preserve"> </w:t>
      </w:r>
      <w:r w:rsidR="00D609EE" w:rsidRPr="004C5CEA">
        <w:rPr>
          <w:color w:val="000000" w:themeColor="text1"/>
          <w:highlight w:val="yellow"/>
        </w:rPr>
        <w:t>gently</w:t>
      </w:r>
      <w:r w:rsidR="003F2117" w:rsidRPr="004C5CEA">
        <w:rPr>
          <w:color w:val="000000" w:themeColor="text1"/>
          <w:highlight w:val="yellow"/>
        </w:rPr>
        <w:t xml:space="preserve"> moving for orientation. The </w:t>
      </w:r>
      <w:r w:rsidR="00B20A2E" w:rsidRPr="004C5CEA">
        <w:rPr>
          <w:color w:val="000000" w:themeColor="text1"/>
          <w:highlight w:val="yellow"/>
        </w:rPr>
        <w:t>antennae</w:t>
      </w:r>
      <w:r w:rsidR="003F2117" w:rsidRPr="004C5CEA">
        <w:rPr>
          <w:color w:val="000000" w:themeColor="text1"/>
          <w:highlight w:val="yellow"/>
        </w:rPr>
        <w:t xml:space="preserve"> </w:t>
      </w:r>
      <w:r w:rsidR="0012662E" w:rsidRPr="004C5CEA">
        <w:rPr>
          <w:color w:val="000000" w:themeColor="text1"/>
          <w:highlight w:val="yellow"/>
        </w:rPr>
        <w:t xml:space="preserve">may </w:t>
      </w:r>
      <w:r w:rsidR="003F2117" w:rsidRPr="004C5CEA">
        <w:rPr>
          <w:color w:val="000000" w:themeColor="text1"/>
          <w:highlight w:val="yellow"/>
        </w:rPr>
        <w:t xml:space="preserve">be cleaned through the antenna </w:t>
      </w:r>
      <w:r w:rsidR="002160A8" w:rsidRPr="00116B81">
        <w:rPr>
          <w:color w:val="000000" w:themeColor="text1"/>
          <w:highlight w:val="yellow"/>
        </w:rPr>
        <w:t>cleaners</w:t>
      </w:r>
      <w:r w:rsidR="00B24CDC" w:rsidRPr="00116B81">
        <w:rPr>
          <w:color w:val="000000" w:themeColor="text1"/>
          <w:highlight w:val="yellow"/>
        </w:rPr>
        <w:t xml:space="preserve"> (</w:t>
      </w:r>
      <w:r w:rsidR="00E966E8" w:rsidRPr="00116B81">
        <w:rPr>
          <w:b/>
          <w:color w:val="000000" w:themeColor="text1"/>
          <w:highlight w:val="yellow"/>
        </w:rPr>
        <w:t>Figure 1</w:t>
      </w:r>
      <w:r w:rsidR="006573A2" w:rsidRPr="00116B81">
        <w:rPr>
          <w:color w:val="000000" w:themeColor="text1"/>
          <w:highlight w:val="yellow"/>
        </w:rPr>
        <w:t xml:space="preserve">; </w:t>
      </w:r>
      <w:r w:rsidR="006573A2" w:rsidRPr="00116B81">
        <w:rPr>
          <w:color w:val="auto"/>
          <w:highlight w:val="yellow"/>
        </w:rPr>
        <w:t>s</w:t>
      </w:r>
      <w:r w:rsidR="003F2117" w:rsidRPr="00116B81">
        <w:rPr>
          <w:color w:val="auto"/>
          <w:highlight w:val="yellow"/>
        </w:rPr>
        <w:t xml:space="preserve">ee </w:t>
      </w:r>
      <w:r w:rsidRPr="00116B81">
        <w:rPr>
          <w:b/>
          <w:color w:val="000000" w:themeColor="text1"/>
          <w:highlight w:val="yellow"/>
        </w:rPr>
        <w:t>Video</w:t>
      </w:r>
      <w:r w:rsidR="003B4D1A" w:rsidRPr="00116B81">
        <w:rPr>
          <w:b/>
          <w:color w:val="000000" w:themeColor="text1"/>
          <w:highlight w:val="yellow"/>
        </w:rPr>
        <w:t xml:space="preserve"> </w:t>
      </w:r>
      <w:r w:rsidR="006573A2" w:rsidRPr="00116B81">
        <w:rPr>
          <w:b/>
          <w:color w:val="000000" w:themeColor="text1"/>
          <w:highlight w:val="yellow"/>
        </w:rPr>
        <w:t>1</w:t>
      </w:r>
      <w:r w:rsidR="007856C3" w:rsidRPr="00116B81">
        <w:rPr>
          <w:color w:val="000000" w:themeColor="text1"/>
          <w:highlight w:val="yellow"/>
        </w:rPr>
        <w:t xml:space="preserve">) </w:t>
      </w:r>
      <w:r w:rsidR="007C4A32" w:rsidRPr="00116B81">
        <w:rPr>
          <w:color w:val="000000" w:themeColor="text1"/>
          <w:highlight w:val="yellow"/>
        </w:rPr>
        <w:t>w</w:t>
      </w:r>
      <w:r w:rsidR="007856C3" w:rsidRPr="00116B81">
        <w:rPr>
          <w:color w:val="000000" w:themeColor="text1"/>
          <w:highlight w:val="yellow"/>
        </w:rPr>
        <w:t>hile holding the cluster of spores. The ant</w:t>
      </w:r>
      <w:r w:rsidR="00462C11" w:rsidRPr="00116B81">
        <w:rPr>
          <w:color w:val="000000" w:themeColor="text1"/>
          <w:highlight w:val="yellow"/>
        </w:rPr>
        <w:t xml:space="preserve"> drops </w:t>
      </w:r>
      <w:r w:rsidR="003B4D1A" w:rsidRPr="00116B81">
        <w:rPr>
          <w:color w:val="000000" w:themeColor="text1"/>
          <w:highlight w:val="yellow"/>
        </w:rPr>
        <w:t xml:space="preserve">the spores </w:t>
      </w:r>
      <w:r w:rsidR="00462C11" w:rsidRPr="00116B81">
        <w:rPr>
          <w:color w:val="000000" w:themeColor="text1"/>
          <w:highlight w:val="yellow"/>
        </w:rPr>
        <w:t>off in a waste pile.</w:t>
      </w:r>
      <w:r w:rsidR="00991920" w:rsidRPr="00116B81">
        <w:rPr>
          <w:color w:val="000000" w:themeColor="text1"/>
          <w:highlight w:val="yellow"/>
        </w:rPr>
        <w:t xml:space="preserve"> </w:t>
      </w:r>
    </w:p>
    <w:p w14:paraId="20BADE4E" w14:textId="77777777" w:rsidR="004C5CEA" w:rsidRDefault="004C5CEA" w:rsidP="004C5CEA">
      <w:pPr>
        <w:pStyle w:val="ListParagraph"/>
        <w:widowControl/>
        <w:ind w:left="0"/>
        <w:rPr>
          <w:color w:val="000000" w:themeColor="text1"/>
        </w:rPr>
      </w:pPr>
    </w:p>
    <w:p w14:paraId="323A866E" w14:textId="7EB09DDD" w:rsidR="006A732E" w:rsidRPr="004C5CEA" w:rsidRDefault="004C5CEA" w:rsidP="004C5CEA">
      <w:pPr>
        <w:pStyle w:val="ListParagraph"/>
        <w:widowControl/>
        <w:ind w:left="0"/>
        <w:rPr>
          <w:color w:val="000000" w:themeColor="text1"/>
          <w:highlight w:val="yellow"/>
        </w:rPr>
      </w:pPr>
      <w:r>
        <w:rPr>
          <w:color w:val="000000" w:themeColor="text1"/>
        </w:rPr>
        <w:t xml:space="preserve">Note: </w:t>
      </w:r>
      <w:r w:rsidR="00991920" w:rsidRPr="004C5CEA">
        <w:rPr>
          <w:color w:val="000000" w:themeColor="text1"/>
        </w:rPr>
        <w:t xml:space="preserve">Recording of </w:t>
      </w:r>
      <w:r w:rsidR="00396554" w:rsidRPr="004C5CEA">
        <w:rPr>
          <w:color w:val="000000" w:themeColor="text1"/>
        </w:rPr>
        <w:t xml:space="preserve">activity around </w:t>
      </w:r>
      <w:r w:rsidR="00991920" w:rsidRPr="004C5CEA">
        <w:rPr>
          <w:color w:val="000000" w:themeColor="text1"/>
        </w:rPr>
        <w:t xml:space="preserve">the waste </w:t>
      </w:r>
      <w:r w:rsidR="00396554" w:rsidRPr="004C5CEA">
        <w:rPr>
          <w:color w:val="000000" w:themeColor="text1"/>
        </w:rPr>
        <w:t>pile</w:t>
      </w:r>
      <w:r w:rsidR="00991920" w:rsidRPr="004C5CEA">
        <w:rPr>
          <w:color w:val="000000" w:themeColor="text1"/>
        </w:rPr>
        <w:t xml:space="preserve"> was not done in the current experiment but would be a</w:t>
      </w:r>
      <w:r w:rsidR="00991920" w:rsidRPr="004C5CEA">
        <w:rPr>
          <w:color w:val="0070C0"/>
        </w:rPr>
        <w:t xml:space="preserve"> </w:t>
      </w:r>
      <w:r w:rsidR="00991920" w:rsidRPr="004C5CEA">
        <w:rPr>
          <w:color w:val="000000" w:themeColor="text1"/>
        </w:rPr>
        <w:t>suitable extension of the current protocol.</w:t>
      </w:r>
    </w:p>
    <w:p w14:paraId="35A08855" w14:textId="1A9D1F48" w:rsidR="00462C11" w:rsidRPr="00E966E8" w:rsidRDefault="00462C11" w:rsidP="008051DA">
      <w:pPr>
        <w:widowControl/>
        <w:rPr>
          <w:b/>
          <w:color w:val="000000" w:themeColor="text1"/>
        </w:rPr>
      </w:pPr>
    </w:p>
    <w:p w14:paraId="1646FB91" w14:textId="4739950F" w:rsidR="00462C11" w:rsidRPr="00116303" w:rsidRDefault="00462C11" w:rsidP="008051DA">
      <w:pPr>
        <w:pStyle w:val="ListParagraph"/>
        <w:widowControl/>
        <w:numPr>
          <w:ilvl w:val="0"/>
          <w:numId w:val="19"/>
        </w:numPr>
        <w:rPr>
          <w:b/>
          <w:color w:val="000000" w:themeColor="text1"/>
          <w:highlight w:val="yellow"/>
        </w:rPr>
      </w:pPr>
      <w:r w:rsidRPr="00116303">
        <w:rPr>
          <w:b/>
          <w:color w:val="000000" w:themeColor="text1"/>
          <w:highlight w:val="yellow"/>
        </w:rPr>
        <w:t>Fungus weeding</w:t>
      </w:r>
      <w:r w:rsidR="00594774" w:rsidRPr="00116303">
        <w:rPr>
          <w:b/>
          <w:color w:val="000000" w:themeColor="text1"/>
          <w:highlight w:val="yellow"/>
        </w:rPr>
        <w:t xml:space="preserve"> (</w:t>
      </w:r>
      <w:r w:rsidR="004C5CEA" w:rsidRPr="00116303">
        <w:rPr>
          <w:b/>
          <w:color w:val="000000" w:themeColor="text1"/>
          <w:highlight w:val="yellow"/>
        </w:rPr>
        <w:t>Video</w:t>
      </w:r>
      <w:r w:rsidR="001C7C8D" w:rsidRPr="00116303">
        <w:rPr>
          <w:b/>
          <w:color w:val="000000" w:themeColor="text1"/>
          <w:highlight w:val="yellow"/>
        </w:rPr>
        <w:t xml:space="preserve"> 6</w:t>
      </w:r>
      <w:r w:rsidR="00594774" w:rsidRPr="00116303">
        <w:rPr>
          <w:b/>
          <w:color w:val="000000" w:themeColor="text1"/>
          <w:highlight w:val="yellow"/>
        </w:rPr>
        <w:t>)</w:t>
      </w:r>
    </w:p>
    <w:p w14:paraId="61939BB8" w14:textId="08BDCAC2" w:rsidR="00AB6FB1" w:rsidRPr="00116303" w:rsidRDefault="00AB6FB1" w:rsidP="008051DA">
      <w:pPr>
        <w:widowControl/>
        <w:rPr>
          <w:b/>
          <w:color w:val="000000" w:themeColor="text1"/>
          <w:highlight w:val="yellow"/>
        </w:rPr>
      </w:pPr>
    </w:p>
    <w:p w14:paraId="0A43EC47" w14:textId="57EDFDCC" w:rsidR="006A732E" w:rsidRPr="00116303" w:rsidRDefault="004C5CEA" w:rsidP="00116B81">
      <w:pPr>
        <w:pStyle w:val="ListParagraph"/>
        <w:widowControl/>
        <w:numPr>
          <w:ilvl w:val="0"/>
          <w:numId w:val="40"/>
        </w:numPr>
        <w:rPr>
          <w:color w:val="000000" w:themeColor="text1"/>
          <w:highlight w:val="yellow"/>
        </w:rPr>
      </w:pPr>
      <w:r w:rsidRPr="00116303">
        <w:rPr>
          <w:color w:val="000000" w:themeColor="text1"/>
          <w:highlight w:val="yellow"/>
        </w:rPr>
        <w:t>Observe this behavior when t</w:t>
      </w:r>
      <w:r w:rsidR="00971D5D" w:rsidRPr="00116303">
        <w:rPr>
          <w:color w:val="000000" w:themeColor="text1"/>
          <w:highlight w:val="yellow"/>
        </w:rPr>
        <w:t>he ant stops leg movements at a fixed point of the fungus.</w:t>
      </w:r>
      <w:r w:rsidR="00116B81" w:rsidRPr="00116303">
        <w:rPr>
          <w:color w:val="000000" w:themeColor="text1"/>
          <w:highlight w:val="yellow"/>
        </w:rPr>
        <w:t xml:space="preserve"> </w:t>
      </w:r>
      <w:r w:rsidR="00B20A2E" w:rsidRPr="00116303">
        <w:rPr>
          <w:color w:val="000000" w:themeColor="text1"/>
          <w:highlight w:val="yellow"/>
        </w:rPr>
        <w:t>The antennae</w:t>
      </w:r>
      <w:r w:rsidR="007856C3" w:rsidRPr="00116303">
        <w:rPr>
          <w:color w:val="000000" w:themeColor="text1"/>
          <w:highlight w:val="yellow"/>
        </w:rPr>
        <w:t xml:space="preserve"> are loosely pointed towards the part of the fungus </w:t>
      </w:r>
      <w:r w:rsidR="003D1ED5" w:rsidRPr="00116303">
        <w:rPr>
          <w:color w:val="000000" w:themeColor="text1"/>
          <w:highlight w:val="yellow"/>
        </w:rPr>
        <w:t>the ant is</w:t>
      </w:r>
      <w:r w:rsidR="007856C3" w:rsidRPr="00116303">
        <w:rPr>
          <w:color w:val="000000" w:themeColor="text1"/>
          <w:highlight w:val="yellow"/>
        </w:rPr>
        <w:t xml:space="preserve"> </w:t>
      </w:r>
      <w:r w:rsidR="003B4D1A" w:rsidRPr="00116303">
        <w:rPr>
          <w:color w:val="000000" w:themeColor="text1"/>
          <w:highlight w:val="yellow"/>
        </w:rPr>
        <w:t>attempt</w:t>
      </w:r>
      <w:r w:rsidR="003D1ED5" w:rsidRPr="00116303">
        <w:rPr>
          <w:color w:val="000000" w:themeColor="text1"/>
          <w:highlight w:val="yellow"/>
        </w:rPr>
        <w:t>ing</w:t>
      </w:r>
      <w:r w:rsidR="003B4D1A" w:rsidRPr="00116303">
        <w:rPr>
          <w:color w:val="000000" w:themeColor="text1"/>
          <w:highlight w:val="yellow"/>
        </w:rPr>
        <w:t xml:space="preserve"> </w:t>
      </w:r>
      <w:r w:rsidR="007856C3" w:rsidRPr="00116303">
        <w:rPr>
          <w:color w:val="000000" w:themeColor="text1"/>
          <w:highlight w:val="yellow"/>
        </w:rPr>
        <w:t>to remove, while slightly tapping the fungus</w:t>
      </w:r>
      <w:r w:rsidR="00A25877" w:rsidRPr="00116303">
        <w:rPr>
          <w:color w:val="000000" w:themeColor="text1"/>
          <w:highlight w:val="yellow"/>
        </w:rPr>
        <w:t xml:space="preserve"> piece</w:t>
      </w:r>
      <w:r w:rsidR="007856C3" w:rsidRPr="00116303">
        <w:rPr>
          <w:color w:val="000000" w:themeColor="text1"/>
          <w:highlight w:val="yellow"/>
        </w:rPr>
        <w:t>.</w:t>
      </w:r>
    </w:p>
    <w:p w14:paraId="087FD818" w14:textId="77777777" w:rsidR="00AB6FB1" w:rsidRPr="00116303" w:rsidRDefault="00AB6FB1" w:rsidP="008051DA">
      <w:pPr>
        <w:pStyle w:val="ListParagraph"/>
        <w:widowControl/>
        <w:ind w:left="0"/>
        <w:rPr>
          <w:color w:val="000000" w:themeColor="text1"/>
          <w:highlight w:val="yellow"/>
        </w:rPr>
      </w:pPr>
    </w:p>
    <w:p w14:paraId="6ACC09C0" w14:textId="4DB88481" w:rsidR="006A732E" w:rsidRPr="00116303" w:rsidRDefault="00116B81" w:rsidP="008051DA">
      <w:pPr>
        <w:pStyle w:val="ListParagraph"/>
        <w:widowControl/>
        <w:numPr>
          <w:ilvl w:val="0"/>
          <w:numId w:val="40"/>
        </w:numPr>
        <w:rPr>
          <w:color w:val="000000" w:themeColor="text1"/>
          <w:highlight w:val="yellow"/>
        </w:rPr>
      </w:pPr>
      <w:r w:rsidRPr="00116303">
        <w:rPr>
          <w:color w:val="000000" w:themeColor="text1"/>
          <w:highlight w:val="yellow"/>
        </w:rPr>
        <w:t>Observe that t</w:t>
      </w:r>
      <w:r w:rsidR="00AB6FB1" w:rsidRPr="00116303">
        <w:rPr>
          <w:color w:val="000000" w:themeColor="text1"/>
          <w:highlight w:val="yellow"/>
        </w:rPr>
        <w:t>he ant uses its mandibles</w:t>
      </w:r>
      <w:r w:rsidR="00B24CDC" w:rsidRPr="00116303">
        <w:rPr>
          <w:color w:val="000000" w:themeColor="text1"/>
          <w:highlight w:val="yellow"/>
        </w:rPr>
        <w:t xml:space="preserve"> </w:t>
      </w:r>
      <w:r w:rsidR="00AB6FB1" w:rsidRPr="00116303">
        <w:rPr>
          <w:color w:val="000000" w:themeColor="text1"/>
          <w:highlight w:val="yellow"/>
        </w:rPr>
        <w:t xml:space="preserve">to either cut through the fungal crop to detach </w:t>
      </w:r>
      <w:r w:rsidR="003D1ED5" w:rsidRPr="00116303">
        <w:rPr>
          <w:color w:val="000000" w:themeColor="text1"/>
          <w:highlight w:val="yellow"/>
        </w:rPr>
        <w:t>a</w:t>
      </w:r>
      <w:r w:rsidR="00AB6FB1" w:rsidRPr="00116303">
        <w:rPr>
          <w:color w:val="000000" w:themeColor="text1"/>
          <w:highlight w:val="yellow"/>
        </w:rPr>
        <w:t xml:space="preserve"> specified area, or</w:t>
      </w:r>
      <w:r w:rsidR="00971D5D" w:rsidRPr="00116303">
        <w:rPr>
          <w:color w:val="000000" w:themeColor="text1"/>
          <w:highlight w:val="yellow"/>
        </w:rPr>
        <w:t xml:space="preserve"> to</w:t>
      </w:r>
      <w:r w:rsidR="00AB6FB1" w:rsidRPr="00116303">
        <w:rPr>
          <w:color w:val="000000" w:themeColor="text1"/>
          <w:highlight w:val="yellow"/>
        </w:rPr>
        <w:t xml:space="preserve"> grab a part of the fung</w:t>
      </w:r>
      <w:r w:rsidR="00A25877" w:rsidRPr="00116303">
        <w:rPr>
          <w:color w:val="000000" w:themeColor="text1"/>
          <w:highlight w:val="yellow"/>
        </w:rPr>
        <w:t xml:space="preserve">us piece </w:t>
      </w:r>
      <w:r w:rsidR="00AB6FB1" w:rsidRPr="00116303">
        <w:rPr>
          <w:color w:val="000000" w:themeColor="text1"/>
          <w:highlight w:val="yellow"/>
        </w:rPr>
        <w:t>with its mandibles</w:t>
      </w:r>
      <w:r w:rsidR="00B24CDC" w:rsidRPr="00116303">
        <w:rPr>
          <w:color w:val="000000" w:themeColor="text1"/>
          <w:highlight w:val="yellow"/>
        </w:rPr>
        <w:t xml:space="preserve"> (</w:t>
      </w:r>
      <w:r w:rsidR="00E966E8" w:rsidRPr="00116303">
        <w:rPr>
          <w:b/>
          <w:color w:val="000000" w:themeColor="text1"/>
          <w:highlight w:val="yellow"/>
        </w:rPr>
        <w:t>Figure 1</w:t>
      </w:r>
      <w:r w:rsidR="00B24CDC" w:rsidRPr="00116303">
        <w:rPr>
          <w:color w:val="000000" w:themeColor="text1"/>
          <w:highlight w:val="yellow"/>
        </w:rPr>
        <w:t>)</w:t>
      </w:r>
      <w:r w:rsidR="004131AF" w:rsidRPr="00116303">
        <w:rPr>
          <w:color w:val="000000" w:themeColor="text1"/>
          <w:highlight w:val="yellow"/>
        </w:rPr>
        <w:t>.</w:t>
      </w:r>
      <w:r w:rsidR="00AB6FB1" w:rsidRPr="00116303">
        <w:rPr>
          <w:color w:val="000000" w:themeColor="text1"/>
          <w:highlight w:val="yellow"/>
        </w:rPr>
        <w:t xml:space="preserve"> </w:t>
      </w:r>
      <w:r w:rsidR="004131AF" w:rsidRPr="00116303">
        <w:rPr>
          <w:color w:val="000000" w:themeColor="text1"/>
          <w:highlight w:val="yellow"/>
        </w:rPr>
        <w:t>The ant will</w:t>
      </w:r>
      <w:r w:rsidR="00AB6FB1" w:rsidRPr="00116303">
        <w:rPr>
          <w:color w:val="000000" w:themeColor="text1"/>
          <w:highlight w:val="yellow"/>
        </w:rPr>
        <w:t xml:space="preserve"> simultaneously rock from side to side on it</w:t>
      </w:r>
      <w:r w:rsidR="00971D5D" w:rsidRPr="00116303">
        <w:rPr>
          <w:color w:val="000000" w:themeColor="text1"/>
          <w:highlight w:val="yellow"/>
        </w:rPr>
        <w:t>s</w:t>
      </w:r>
      <w:r w:rsidR="00AB6FB1" w:rsidRPr="00116303">
        <w:rPr>
          <w:color w:val="000000" w:themeColor="text1"/>
          <w:highlight w:val="yellow"/>
        </w:rPr>
        <w:t xml:space="preserve"> legs, while </w:t>
      </w:r>
      <w:r w:rsidR="00971D5D" w:rsidRPr="00116303">
        <w:rPr>
          <w:color w:val="000000" w:themeColor="text1"/>
          <w:highlight w:val="yellow"/>
        </w:rPr>
        <w:t>i</w:t>
      </w:r>
      <w:r w:rsidR="00AB6FB1" w:rsidRPr="00116303">
        <w:rPr>
          <w:color w:val="000000" w:themeColor="text1"/>
          <w:highlight w:val="yellow"/>
        </w:rPr>
        <w:t>t pull</w:t>
      </w:r>
      <w:r w:rsidR="00A25877" w:rsidRPr="00116303">
        <w:rPr>
          <w:color w:val="000000" w:themeColor="text1"/>
          <w:highlight w:val="yellow"/>
        </w:rPr>
        <w:t>s</w:t>
      </w:r>
      <w:r w:rsidR="00AB6FB1" w:rsidRPr="00116303">
        <w:rPr>
          <w:color w:val="000000" w:themeColor="text1"/>
          <w:highlight w:val="yellow"/>
        </w:rPr>
        <w:t xml:space="preserve"> of</w:t>
      </w:r>
      <w:r w:rsidR="004131AF" w:rsidRPr="00116303">
        <w:rPr>
          <w:color w:val="000000" w:themeColor="text1"/>
          <w:highlight w:val="yellow"/>
        </w:rPr>
        <w:t>f</w:t>
      </w:r>
      <w:r w:rsidR="00AB6FB1" w:rsidRPr="00116303">
        <w:rPr>
          <w:color w:val="000000" w:themeColor="text1"/>
          <w:highlight w:val="yellow"/>
        </w:rPr>
        <w:t xml:space="preserve"> the </w:t>
      </w:r>
      <w:r w:rsidR="00A25877" w:rsidRPr="00116303">
        <w:rPr>
          <w:color w:val="000000" w:themeColor="text1"/>
          <w:highlight w:val="yellow"/>
        </w:rPr>
        <w:t>fungus piece</w:t>
      </w:r>
      <w:r w:rsidR="00AB6FB1" w:rsidRPr="00116303">
        <w:rPr>
          <w:color w:val="000000" w:themeColor="text1"/>
          <w:highlight w:val="yellow"/>
        </w:rPr>
        <w:t xml:space="preserve">. </w:t>
      </w:r>
    </w:p>
    <w:p w14:paraId="10C35A8C" w14:textId="77777777" w:rsidR="00AB6FB1" w:rsidRPr="00E966E8" w:rsidRDefault="00AB6FB1" w:rsidP="008051DA">
      <w:pPr>
        <w:pStyle w:val="ListParagraph"/>
        <w:widowControl/>
        <w:ind w:left="0"/>
        <w:rPr>
          <w:color w:val="000000" w:themeColor="text1"/>
          <w:highlight w:val="yellow"/>
        </w:rPr>
      </w:pPr>
    </w:p>
    <w:p w14:paraId="74183536" w14:textId="5C5AF9F8" w:rsidR="00AB6FB1" w:rsidRPr="00E966E8" w:rsidRDefault="00116B81" w:rsidP="00116B81">
      <w:pPr>
        <w:pStyle w:val="ListParagraph"/>
        <w:widowControl/>
        <w:ind w:left="0"/>
        <w:rPr>
          <w:color w:val="000000" w:themeColor="text1"/>
        </w:rPr>
      </w:pPr>
      <w:r w:rsidRPr="00116B81">
        <w:rPr>
          <w:color w:val="000000" w:themeColor="text1"/>
        </w:rPr>
        <w:t xml:space="preserve">Note: </w:t>
      </w:r>
      <w:r w:rsidR="00B955DD" w:rsidRPr="00116B81">
        <w:rPr>
          <w:color w:val="000000" w:themeColor="text1"/>
        </w:rPr>
        <w:t>W</w:t>
      </w:r>
      <w:r w:rsidR="00AB6FB1" w:rsidRPr="00116B81">
        <w:rPr>
          <w:color w:val="000000" w:themeColor="text1"/>
        </w:rPr>
        <w:t xml:space="preserve">eeding can be done by </w:t>
      </w:r>
      <w:r w:rsidR="003B4D1A" w:rsidRPr="00116B81">
        <w:rPr>
          <w:color w:val="000000" w:themeColor="text1"/>
        </w:rPr>
        <w:t xml:space="preserve">multiple </w:t>
      </w:r>
      <w:r w:rsidR="00AB6FB1" w:rsidRPr="00116B81">
        <w:rPr>
          <w:color w:val="000000" w:themeColor="text1"/>
        </w:rPr>
        <w:t>workers and by both minor</w:t>
      </w:r>
      <w:r w:rsidR="00B955DD" w:rsidRPr="00116B81">
        <w:rPr>
          <w:color w:val="000000" w:themeColor="text1"/>
        </w:rPr>
        <w:t>s</w:t>
      </w:r>
      <w:r w:rsidR="00AB6FB1" w:rsidRPr="00116B81">
        <w:rPr>
          <w:color w:val="000000" w:themeColor="text1"/>
        </w:rPr>
        <w:t xml:space="preserve"> and major</w:t>
      </w:r>
      <w:r w:rsidR="00B955DD" w:rsidRPr="00116B81">
        <w:rPr>
          <w:color w:val="000000" w:themeColor="text1"/>
        </w:rPr>
        <w:t>s</w:t>
      </w:r>
      <w:r w:rsidR="00971D5D" w:rsidRPr="00116B81">
        <w:rPr>
          <w:color w:val="000000" w:themeColor="text1"/>
        </w:rPr>
        <w:t>.</w:t>
      </w:r>
      <w:r w:rsidR="00AB6FB1" w:rsidRPr="00116B81">
        <w:rPr>
          <w:color w:val="000000" w:themeColor="text1"/>
        </w:rPr>
        <w:t xml:space="preserve"> </w:t>
      </w:r>
      <w:r w:rsidR="003B4D1A" w:rsidRPr="00116B81">
        <w:rPr>
          <w:color w:val="000000" w:themeColor="text1"/>
        </w:rPr>
        <w:t>If so, s</w:t>
      </w:r>
      <w:r w:rsidR="00AB6FB1" w:rsidRPr="00116B81">
        <w:rPr>
          <w:color w:val="000000" w:themeColor="text1"/>
        </w:rPr>
        <w:t>ome</w:t>
      </w:r>
      <w:r w:rsidR="00971D5D" w:rsidRPr="00116B81">
        <w:rPr>
          <w:color w:val="000000" w:themeColor="text1"/>
        </w:rPr>
        <w:t xml:space="preserve"> ants</w:t>
      </w:r>
      <w:r w:rsidR="00AB6FB1" w:rsidRPr="00116B81">
        <w:rPr>
          <w:color w:val="000000" w:themeColor="text1"/>
        </w:rPr>
        <w:t xml:space="preserve"> do th</w:t>
      </w:r>
      <w:r w:rsidR="00971D5D" w:rsidRPr="00116B81">
        <w:rPr>
          <w:color w:val="000000" w:themeColor="text1"/>
        </w:rPr>
        <w:t>e</w:t>
      </w:r>
      <w:r w:rsidR="00AB6FB1" w:rsidRPr="00116B81">
        <w:rPr>
          <w:color w:val="000000" w:themeColor="text1"/>
        </w:rPr>
        <w:t xml:space="preserve"> fungus</w:t>
      </w:r>
      <w:r w:rsidR="00971D5D" w:rsidRPr="00116B81">
        <w:rPr>
          <w:color w:val="000000" w:themeColor="text1"/>
        </w:rPr>
        <w:t xml:space="preserve"> cutting</w:t>
      </w:r>
      <w:r w:rsidR="00AB6FB1" w:rsidRPr="00116B81">
        <w:rPr>
          <w:color w:val="000000" w:themeColor="text1"/>
        </w:rPr>
        <w:t xml:space="preserve">, others </w:t>
      </w:r>
      <w:r w:rsidR="003B4D1A" w:rsidRPr="00116B81">
        <w:rPr>
          <w:color w:val="000000" w:themeColor="text1"/>
        </w:rPr>
        <w:t xml:space="preserve">carry out </w:t>
      </w:r>
      <w:r w:rsidR="00AB6FB1" w:rsidRPr="00116B81">
        <w:rPr>
          <w:color w:val="000000" w:themeColor="text1"/>
        </w:rPr>
        <w:t xml:space="preserve">the rocking and pulling motion. </w:t>
      </w:r>
      <w:r w:rsidRPr="00116B81">
        <w:rPr>
          <w:color w:val="000000" w:themeColor="text1"/>
        </w:rPr>
        <w:t>T</w:t>
      </w:r>
      <w:r w:rsidR="00AB6FB1" w:rsidRPr="00116B81">
        <w:rPr>
          <w:color w:val="000000" w:themeColor="text1"/>
        </w:rPr>
        <w:t>he detached part of the fungus is carried outside the nest and dropped off in the waste pile.</w:t>
      </w:r>
      <w:r w:rsidR="00F23528" w:rsidRPr="00116B81">
        <w:rPr>
          <w:color w:val="000000" w:themeColor="text1"/>
        </w:rPr>
        <w:t xml:space="preserve"> </w:t>
      </w:r>
      <w:r w:rsidR="00991920" w:rsidRPr="00116B81">
        <w:rPr>
          <w:color w:val="000000" w:themeColor="text1"/>
        </w:rPr>
        <w:t>Recording of the waste deposit was not done in the current experiment but would be a</w:t>
      </w:r>
      <w:r w:rsidR="00991920" w:rsidRPr="00116B81">
        <w:rPr>
          <w:color w:val="0070C0"/>
        </w:rPr>
        <w:t xml:space="preserve"> </w:t>
      </w:r>
      <w:r w:rsidR="00991920" w:rsidRPr="00116B81">
        <w:rPr>
          <w:color w:val="000000" w:themeColor="text1"/>
        </w:rPr>
        <w:t>suitable extension</w:t>
      </w:r>
      <w:r w:rsidR="00991920" w:rsidRPr="00E966E8">
        <w:rPr>
          <w:color w:val="000000" w:themeColor="text1"/>
        </w:rPr>
        <w:t xml:space="preserve"> of the current protocol</w:t>
      </w:r>
      <w:r w:rsidR="00B955DD" w:rsidRPr="00E966E8">
        <w:rPr>
          <w:color w:val="000000" w:themeColor="text1"/>
        </w:rPr>
        <w:t>.</w:t>
      </w:r>
    </w:p>
    <w:p w14:paraId="663190A3" w14:textId="77777777" w:rsidR="00AB6FB1" w:rsidRPr="00116B81" w:rsidRDefault="00AB6FB1" w:rsidP="008051DA">
      <w:pPr>
        <w:widowControl/>
        <w:rPr>
          <w:b/>
          <w:color w:val="000000" w:themeColor="text1"/>
        </w:rPr>
      </w:pPr>
    </w:p>
    <w:p w14:paraId="003A3D3D" w14:textId="220C3B5C" w:rsidR="0072607D" w:rsidRDefault="005330DC" w:rsidP="00116B81">
      <w:pPr>
        <w:pStyle w:val="ListParagraph"/>
        <w:widowControl/>
        <w:numPr>
          <w:ilvl w:val="0"/>
          <w:numId w:val="19"/>
        </w:numPr>
        <w:rPr>
          <w:b/>
          <w:color w:val="000000" w:themeColor="text1"/>
          <w:highlight w:val="yellow"/>
        </w:rPr>
      </w:pPr>
      <w:r w:rsidRPr="00116B81">
        <w:rPr>
          <w:b/>
          <w:color w:val="000000" w:themeColor="text1"/>
          <w:highlight w:val="yellow"/>
        </w:rPr>
        <w:t>Fecal fluid grooming</w:t>
      </w:r>
      <w:r w:rsidR="00594774" w:rsidRPr="00116B81">
        <w:rPr>
          <w:b/>
          <w:color w:val="000000" w:themeColor="text1"/>
          <w:highlight w:val="yellow"/>
        </w:rPr>
        <w:t xml:space="preserve"> (</w:t>
      </w:r>
      <w:r w:rsidR="00116B81" w:rsidRPr="00116B81">
        <w:rPr>
          <w:b/>
          <w:color w:val="000000" w:themeColor="text1"/>
          <w:highlight w:val="yellow"/>
        </w:rPr>
        <w:t>Video 7)</w:t>
      </w:r>
    </w:p>
    <w:p w14:paraId="4A4DF543" w14:textId="77777777" w:rsidR="00116B81" w:rsidRPr="00E966E8" w:rsidRDefault="00116B81" w:rsidP="00116B81">
      <w:pPr>
        <w:pStyle w:val="ListParagraph"/>
        <w:widowControl/>
        <w:ind w:left="0"/>
        <w:rPr>
          <w:b/>
          <w:color w:val="000000" w:themeColor="text1"/>
          <w:highlight w:val="yellow"/>
        </w:rPr>
      </w:pPr>
    </w:p>
    <w:p w14:paraId="563D9A11" w14:textId="123E0578" w:rsidR="006A732E" w:rsidRPr="00116B81" w:rsidRDefault="00116B81" w:rsidP="00116B81">
      <w:pPr>
        <w:pStyle w:val="ListParagraph"/>
        <w:widowControl/>
        <w:numPr>
          <w:ilvl w:val="0"/>
          <w:numId w:val="41"/>
        </w:numPr>
        <w:rPr>
          <w:color w:val="000000" w:themeColor="text1"/>
          <w:highlight w:val="yellow"/>
        </w:rPr>
      </w:pPr>
      <w:r>
        <w:rPr>
          <w:color w:val="000000" w:themeColor="text1"/>
          <w:highlight w:val="yellow"/>
        </w:rPr>
        <w:t>Observe this behavior when t</w:t>
      </w:r>
      <w:r w:rsidR="00971D5D" w:rsidRPr="00E966E8">
        <w:rPr>
          <w:color w:val="000000" w:themeColor="text1"/>
          <w:highlight w:val="yellow"/>
        </w:rPr>
        <w:t xml:space="preserve">he ant stops leg movements at a fixed point </w:t>
      </w:r>
      <w:r w:rsidR="007A7C39" w:rsidRPr="00E966E8">
        <w:rPr>
          <w:color w:val="000000" w:themeColor="text1"/>
          <w:highlight w:val="yellow"/>
        </w:rPr>
        <w:t xml:space="preserve">on </w:t>
      </w:r>
      <w:r w:rsidR="00971D5D" w:rsidRPr="00E966E8">
        <w:rPr>
          <w:color w:val="000000" w:themeColor="text1"/>
          <w:highlight w:val="yellow"/>
        </w:rPr>
        <w:t>the fungus</w:t>
      </w:r>
      <w:r w:rsidR="007A7C39" w:rsidRPr="00E966E8">
        <w:rPr>
          <w:color w:val="000000" w:themeColor="text1"/>
          <w:highlight w:val="yellow"/>
        </w:rPr>
        <w:t xml:space="preserve"> garden</w:t>
      </w:r>
      <w:r w:rsidR="00971D5D" w:rsidRPr="00E966E8">
        <w:rPr>
          <w:color w:val="000000" w:themeColor="text1"/>
          <w:highlight w:val="yellow"/>
        </w:rPr>
        <w:t>.</w:t>
      </w:r>
      <w:r>
        <w:rPr>
          <w:color w:val="000000" w:themeColor="text1"/>
          <w:highlight w:val="yellow"/>
        </w:rPr>
        <w:t xml:space="preserve"> </w:t>
      </w:r>
      <w:r w:rsidR="0072607D" w:rsidRPr="00116B81">
        <w:rPr>
          <w:color w:val="000000" w:themeColor="text1"/>
          <w:highlight w:val="yellow"/>
        </w:rPr>
        <w:t xml:space="preserve">The ant bends </w:t>
      </w:r>
      <w:r w:rsidR="00B024C9" w:rsidRPr="00116B81">
        <w:rPr>
          <w:color w:val="000000" w:themeColor="text1"/>
          <w:highlight w:val="yellow"/>
        </w:rPr>
        <w:t xml:space="preserve">its </w:t>
      </w:r>
      <w:proofErr w:type="spellStart"/>
      <w:r w:rsidR="0072607D" w:rsidRPr="00116B81">
        <w:rPr>
          <w:color w:val="000000" w:themeColor="text1"/>
          <w:highlight w:val="yellow"/>
        </w:rPr>
        <w:t>gaster</w:t>
      </w:r>
      <w:proofErr w:type="spellEnd"/>
      <w:r w:rsidR="00B24CDC" w:rsidRPr="00116B81">
        <w:rPr>
          <w:color w:val="000000" w:themeColor="text1"/>
          <w:highlight w:val="yellow"/>
        </w:rPr>
        <w:t xml:space="preserve"> (</w:t>
      </w:r>
      <w:r w:rsidR="00E966E8" w:rsidRPr="00116B81">
        <w:rPr>
          <w:b/>
          <w:color w:val="000000" w:themeColor="text1"/>
          <w:highlight w:val="yellow"/>
        </w:rPr>
        <w:t>Figure 1</w:t>
      </w:r>
      <w:r w:rsidR="00B24CDC" w:rsidRPr="00116B81">
        <w:rPr>
          <w:color w:val="000000" w:themeColor="text1"/>
          <w:highlight w:val="yellow"/>
        </w:rPr>
        <w:t>)</w:t>
      </w:r>
      <w:r w:rsidR="0072607D" w:rsidRPr="00116B81">
        <w:rPr>
          <w:color w:val="000000" w:themeColor="text1"/>
          <w:highlight w:val="yellow"/>
        </w:rPr>
        <w:t xml:space="preserve"> and head towards each other to apply a droplet of fecal fluid to the mouthparts.</w:t>
      </w:r>
    </w:p>
    <w:p w14:paraId="34A98AFD" w14:textId="77777777" w:rsidR="0072607D" w:rsidRPr="00E966E8" w:rsidRDefault="0072607D" w:rsidP="008051DA">
      <w:pPr>
        <w:pStyle w:val="ListParagraph"/>
        <w:widowControl/>
        <w:ind w:left="0"/>
        <w:rPr>
          <w:color w:val="000000" w:themeColor="text1"/>
          <w:highlight w:val="yellow"/>
        </w:rPr>
      </w:pPr>
    </w:p>
    <w:p w14:paraId="50E796F8" w14:textId="30F499C2" w:rsidR="006A732E" w:rsidRPr="00116B81" w:rsidRDefault="00116B81" w:rsidP="00116B81">
      <w:pPr>
        <w:pStyle w:val="ListParagraph"/>
        <w:widowControl/>
        <w:numPr>
          <w:ilvl w:val="0"/>
          <w:numId w:val="41"/>
        </w:numPr>
        <w:rPr>
          <w:color w:val="000000" w:themeColor="text1"/>
          <w:highlight w:val="yellow"/>
        </w:rPr>
      </w:pPr>
      <w:r w:rsidRPr="00116B81">
        <w:rPr>
          <w:color w:val="000000" w:themeColor="text1"/>
          <w:highlight w:val="yellow"/>
        </w:rPr>
        <w:t>Observe that t</w:t>
      </w:r>
      <w:r w:rsidR="0072607D" w:rsidRPr="00116B81">
        <w:rPr>
          <w:color w:val="000000" w:themeColor="text1"/>
          <w:highlight w:val="yellow"/>
        </w:rPr>
        <w:t xml:space="preserve">he ant </w:t>
      </w:r>
      <w:r w:rsidR="009023B4" w:rsidRPr="00116B81">
        <w:rPr>
          <w:color w:val="000000" w:themeColor="text1"/>
          <w:highlight w:val="yellow"/>
        </w:rPr>
        <w:t xml:space="preserve">pulls </w:t>
      </w:r>
      <w:r w:rsidR="0072607D" w:rsidRPr="00116B81">
        <w:rPr>
          <w:color w:val="000000" w:themeColor="text1"/>
          <w:highlight w:val="yellow"/>
        </w:rPr>
        <w:t>the front legs through the mandibles</w:t>
      </w:r>
      <w:r w:rsidR="00B24CDC" w:rsidRPr="00116B81">
        <w:rPr>
          <w:color w:val="000000" w:themeColor="text1"/>
          <w:highlight w:val="yellow"/>
        </w:rPr>
        <w:t xml:space="preserve"> (</w:t>
      </w:r>
      <w:r w:rsidR="00E966E8" w:rsidRPr="00116B81">
        <w:rPr>
          <w:b/>
          <w:color w:val="000000" w:themeColor="text1"/>
          <w:highlight w:val="yellow"/>
        </w:rPr>
        <w:t>Figure 1</w:t>
      </w:r>
      <w:r w:rsidR="00B24CDC" w:rsidRPr="00116B81">
        <w:rPr>
          <w:color w:val="000000" w:themeColor="text1"/>
          <w:highlight w:val="yellow"/>
        </w:rPr>
        <w:t>)</w:t>
      </w:r>
      <w:r w:rsidR="0072607D" w:rsidRPr="00116B81">
        <w:rPr>
          <w:color w:val="000000" w:themeColor="text1"/>
          <w:highlight w:val="yellow"/>
        </w:rPr>
        <w:t>, one at a time.</w:t>
      </w:r>
      <w:r w:rsidRPr="00116B81">
        <w:rPr>
          <w:color w:val="000000" w:themeColor="text1"/>
          <w:highlight w:val="yellow"/>
        </w:rPr>
        <w:t xml:space="preserve"> </w:t>
      </w:r>
      <w:r w:rsidR="0072607D" w:rsidRPr="00116B81">
        <w:rPr>
          <w:color w:val="000000" w:themeColor="text1"/>
          <w:highlight w:val="yellow"/>
        </w:rPr>
        <w:t xml:space="preserve">Subsequently, the ant moves the </w:t>
      </w:r>
      <w:r w:rsidR="00B20A2E" w:rsidRPr="00116B81">
        <w:rPr>
          <w:color w:val="000000" w:themeColor="text1"/>
          <w:highlight w:val="yellow"/>
        </w:rPr>
        <w:t>antennae</w:t>
      </w:r>
      <w:r w:rsidR="0072607D" w:rsidRPr="00116B81">
        <w:rPr>
          <w:color w:val="000000" w:themeColor="text1"/>
          <w:highlight w:val="yellow"/>
        </w:rPr>
        <w:t xml:space="preserve"> through the antenna-cleaners</w:t>
      </w:r>
      <w:r w:rsidR="00B24CDC" w:rsidRPr="00116B81">
        <w:rPr>
          <w:color w:val="000000" w:themeColor="text1"/>
          <w:highlight w:val="yellow"/>
        </w:rPr>
        <w:t xml:space="preserve"> (</w:t>
      </w:r>
      <w:r w:rsidR="00E966E8" w:rsidRPr="00116B81">
        <w:rPr>
          <w:b/>
          <w:color w:val="000000" w:themeColor="text1"/>
          <w:highlight w:val="yellow"/>
        </w:rPr>
        <w:t>Figure 1</w:t>
      </w:r>
      <w:r w:rsidR="00B24CDC" w:rsidRPr="00116B81">
        <w:rPr>
          <w:color w:val="000000" w:themeColor="text1"/>
          <w:highlight w:val="yellow"/>
        </w:rPr>
        <w:t>)</w:t>
      </w:r>
      <w:r w:rsidR="0072607D" w:rsidRPr="00116B81">
        <w:rPr>
          <w:color w:val="000000" w:themeColor="text1"/>
          <w:highlight w:val="yellow"/>
        </w:rPr>
        <w:t xml:space="preserve"> located on the tibia-tarsus joint of the front legs. </w:t>
      </w:r>
    </w:p>
    <w:bookmarkEnd w:id="0"/>
    <w:p w14:paraId="12677775" w14:textId="77777777" w:rsidR="0072607D" w:rsidRPr="00116B81" w:rsidRDefault="0072607D" w:rsidP="008051DA">
      <w:pPr>
        <w:widowControl/>
        <w:rPr>
          <w:b/>
          <w:color w:val="000000" w:themeColor="text1"/>
        </w:rPr>
      </w:pPr>
    </w:p>
    <w:p w14:paraId="4CFCA3F0" w14:textId="77777777" w:rsidR="00116B81" w:rsidRPr="00116B81" w:rsidRDefault="00F23528" w:rsidP="00116B81">
      <w:pPr>
        <w:pStyle w:val="ListParagraph"/>
        <w:widowControl/>
        <w:numPr>
          <w:ilvl w:val="0"/>
          <w:numId w:val="19"/>
        </w:numPr>
        <w:rPr>
          <w:b/>
          <w:color w:val="000000" w:themeColor="text1"/>
        </w:rPr>
      </w:pPr>
      <w:r w:rsidRPr="00116B81">
        <w:rPr>
          <w:b/>
          <w:color w:val="000000" w:themeColor="text1"/>
        </w:rPr>
        <w:t xml:space="preserve"> </w:t>
      </w:r>
      <w:r w:rsidR="0072607D" w:rsidRPr="00116B81">
        <w:rPr>
          <w:b/>
          <w:color w:val="000000" w:themeColor="text1"/>
        </w:rPr>
        <w:t>Droplet regurgitation</w:t>
      </w:r>
      <w:r w:rsidR="00594774" w:rsidRPr="00116B81">
        <w:rPr>
          <w:b/>
          <w:color w:val="000000" w:themeColor="text1"/>
        </w:rPr>
        <w:t xml:space="preserve"> (</w:t>
      </w:r>
      <w:r w:rsidR="00116B81" w:rsidRPr="00116B81">
        <w:rPr>
          <w:b/>
          <w:color w:val="000000" w:themeColor="text1"/>
        </w:rPr>
        <w:t>Video 8)</w:t>
      </w:r>
    </w:p>
    <w:p w14:paraId="39D9F5B0" w14:textId="77777777" w:rsidR="00116B81" w:rsidRPr="00116B81" w:rsidRDefault="00116B81" w:rsidP="00116B81">
      <w:pPr>
        <w:pStyle w:val="ListParagraph"/>
        <w:widowControl/>
        <w:ind w:left="0"/>
        <w:rPr>
          <w:b/>
          <w:color w:val="000000" w:themeColor="text1"/>
        </w:rPr>
      </w:pPr>
    </w:p>
    <w:p w14:paraId="5F977DBC" w14:textId="758EA73A" w:rsidR="006A732E" w:rsidRPr="00116B81" w:rsidRDefault="00116B81" w:rsidP="00116B81">
      <w:pPr>
        <w:pStyle w:val="ListParagraph"/>
        <w:widowControl/>
        <w:ind w:left="0"/>
        <w:rPr>
          <w:color w:val="000000" w:themeColor="text1"/>
        </w:rPr>
      </w:pPr>
      <w:r w:rsidRPr="00116B81">
        <w:rPr>
          <w:color w:val="000000" w:themeColor="text1"/>
        </w:rPr>
        <w:t>4.8.1. Observe this behavior when t</w:t>
      </w:r>
      <w:r w:rsidR="0072607D" w:rsidRPr="00116B81">
        <w:rPr>
          <w:color w:val="000000" w:themeColor="text1"/>
        </w:rPr>
        <w:t>he ant stop</w:t>
      </w:r>
      <w:r w:rsidR="00971D5D" w:rsidRPr="00116B81">
        <w:rPr>
          <w:color w:val="000000" w:themeColor="text1"/>
        </w:rPr>
        <w:t>s</w:t>
      </w:r>
      <w:r w:rsidR="0072607D" w:rsidRPr="00116B81">
        <w:rPr>
          <w:color w:val="000000" w:themeColor="text1"/>
        </w:rPr>
        <w:t xml:space="preserve"> </w:t>
      </w:r>
      <w:r w:rsidR="00971D5D" w:rsidRPr="00116B81">
        <w:rPr>
          <w:color w:val="000000" w:themeColor="text1"/>
        </w:rPr>
        <w:t xml:space="preserve">leg </w:t>
      </w:r>
      <w:r w:rsidR="0072607D" w:rsidRPr="00116B81">
        <w:rPr>
          <w:color w:val="000000" w:themeColor="text1"/>
        </w:rPr>
        <w:t>movement</w:t>
      </w:r>
      <w:r w:rsidR="00971D5D" w:rsidRPr="00116B81">
        <w:rPr>
          <w:color w:val="000000" w:themeColor="text1"/>
        </w:rPr>
        <w:t>s</w:t>
      </w:r>
      <w:r w:rsidR="0072607D" w:rsidRPr="00116B81">
        <w:rPr>
          <w:color w:val="000000" w:themeColor="text1"/>
        </w:rPr>
        <w:t xml:space="preserve"> at a fixed point of the fungus.</w:t>
      </w:r>
      <w:r w:rsidRPr="00116B81">
        <w:rPr>
          <w:color w:val="000000" w:themeColor="text1"/>
        </w:rPr>
        <w:t xml:space="preserve"> </w:t>
      </w:r>
      <w:r w:rsidR="00A25877" w:rsidRPr="00116B81">
        <w:rPr>
          <w:color w:val="000000" w:themeColor="text1"/>
        </w:rPr>
        <w:t>The a</w:t>
      </w:r>
      <w:r w:rsidR="00B20A2E" w:rsidRPr="00116B81">
        <w:rPr>
          <w:color w:val="000000" w:themeColor="text1"/>
        </w:rPr>
        <w:t xml:space="preserve">ntennae </w:t>
      </w:r>
      <w:r w:rsidR="00C84527" w:rsidRPr="00116B81">
        <w:rPr>
          <w:color w:val="000000" w:themeColor="text1"/>
        </w:rPr>
        <w:t>are motionless and parallel</w:t>
      </w:r>
      <w:r w:rsidR="003D1ED5" w:rsidRPr="00116B81">
        <w:rPr>
          <w:color w:val="000000" w:themeColor="text1"/>
        </w:rPr>
        <w:t>,</w:t>
      </w:r>
      <w:r w:rsidR="00C84527" w:rsidRPr="00116B81">
        <w:rPr>
          <w:color w:val="000000" w:themeColor="text1"/>
        </w:rPr>
        <w:t xml:space="preserve"> pointed towards the fungus so that the ang</w:t>
      </w:r>
      <w:r w:rsidR="00DA6302" w:rsidRPr="00116B81">
        <w:rPr>
          <w:color w:val="000000" w:themeColor="text1"/>
        </w:rPr>
        <w:t>le</w:t>
      </w:r>
      <w:r w:rsidR="00C84527" w:rsidRPr="00116B81">
        <w:rPr>
          <w:color w:val="000000" w:themeColor="text1"/>
        </w:rPr>
        <w:t xml:space="preserve"> between the scape and funiculus</w:t>
      </w:r>
      <w:r w:rsidR="00B24CDC" w:rsidRPr="00116B81">
        <w:rPr>
          <w:color w:val="000000" w:themeColor="text1"/>
        </w:rPr>
        <w:t xml:space="preserve"> </w:t>
      </w:r>
      <w:r w:rsidR="00C84527" w:rsidRPr="00116B81">
        <w:rPr>
          <w:color w:val="000000" w:themeColor="text1"/>
        </w:rPr>
        <w:t>is approximately 45</w:t>
      </w:r>
      <w:r w:rsidRPr="00116B81">
        <w:rPr>
          <w:color w:val="000000" w:themeColor="text1"/>
        </w:rPr>
        <w:t>°</w:t>
      </w:r>
      <w:r w:rsidR="00C84527" w:rsidRPr="00116B81">
        <w:rPr>
          <w:color w:val="000000" w:themeColor="text1"/>
        </w:rPr>
        <w:t>, and the tip</w:t>
      </w:r>
      <w:r w:rsidR="003D1ED5" w:rsidRPr="00116B81">
        <w:rPr>
          <w:color w:val="000000" w:themeColor="text1"/>
        </w:rPr>
        <w:t>s</w:t>
      </w:r>
      <w:r w:rsidR="00C84527" w:rsidRPr="00116B81">
        <w:rPr>
          <w:color w:val="000000" w:themeColor="text1"/>
        </w:rPr>
        <w:t xml:space="preserve"> of the antenna</w:t>
      </w:r>
      <w:r w:rsidR="00B20A2E" w:rsidRPr="00116B81">
        <w:rPr>
          <w:color w:val="000000" w:themeColor="text1"/>
        </w:rPr>
        <w:t>e</w:t>
      </w:r>
      <w:r w:rsidR="00C84527" w:rsidRPr="00116B81">
        <w:rPr>
          <w:color w:val="000000" w:themeColor="text1"/>
        </w:rPr>
        <w:t xml:space="preserve"> </w:t>
      </w:r>
      <w:r w:rsidR="003D1ED5" w:rsidRPr="00116B81">
        <w:rPr>
          <w:color w:val="000000" w:themeColor="text1"/>
        </w:rPr>
        <w:t>almost touch</w:t>
      </w:r>
      <w:r w:rsidR="00C84527" w:rsidRPr="00116B81">
        <w:rPr>
          <w:color w:val="000000" w:themeColor="text1"/>
        </w:rPr>
        <w:t xml:space="preserve"> each other</w:t>
      </w:r>
      <w:r w:rsidR="003D1ED5" w:rsidRPr="00116B81">
        <w:rPr>
          <w:color w:val="000000" w:themeColor="text1"/>
        </w:rPr>
        <w:t xml:space="preserve"> and</w:t>
      </w:r>
      <w:r w:rsidR="00C84527" w:rsidRPr="00116B81">
        <w:rPr>
          <w:color w:val="000000" w:themeColor="text1"/>
        </w:rPr>
        <w:t xml:space="preserve"> the tip of the mandibles</w:t>
      </w:r>
      <w:r w:rsidR="00B24CDC" w:rsidRPr="00116B81">
        <w:rPr>
          <w:color w:val="000000" w:themeColor="text1"/>
        </w:rPr>
        <w:t xml:space="preserve"> (</w:t>
      </w:r>
      <w:r w:rsidR="00E966E8" w:rsidRPr="00116B81">
        <w:rPr>
          <w:b/>
          <w:color w:val="000000" w:themeColor="text1"/>
        </w:rPr>
        <w:t>Figure 1</w:t>
      </w:r>
      <w:r w:rsidR="00B24CDC" w:rsidRPr="00116B81">
        <w:rPr>
          <w:color w:val="000000" w:themeColor="text1"/>
        </w:rPr>
        <w:t>)</w:t>
      </w:r>
      <w:r w:rsidR="00C84527" w:rsidRPr="00116B81">
        <w:rPr>
          <w:color w:val="000000" w:themeColor="text1"/>
        </w:rPr>
        <w:t>.</w:t>
      </w:r>
      <w:r w:rsidR="00F23528" w:rsidRPr="00116B81">
        <w:rPr>
          <w:color w:val="000000" w:themeColor="text1"/>
        </w:rPr>
        <w:t xml:space="preserve"> </w:t>
      </w:r>
    </w:p>
    <w:p w14:paraId="2ADA799F" w14:textId="77777777" w:rsidR="00F35DC3" w:rsidRPr="00116B81" w:rsidRDefault="00F35DC3" w:rsidP="008051DA">
      <w:pPr>
        <w:pStyle w:val="ListParagraph"/>
        <w:widowControl/>
        <w:ind w:left="0"/>
        <w:rPr>
          <w:color w:val="000000" w:themeColor="text1"/>
        </w:rPr>
      </w:pPr>
    </w:p>
    <w:p w14:paraId="18F5BF01" w14:textId="44EF28A0" w:rsidR="003D1ED5" w:rsidRPr="00116B81" w:rsidRDefault="00116B81" w:rsidP="00116B81">
      <w:pPr>
        <w:pStyle w:val="ListParagraph"/>
        <w:widowControl/>
        <w:ind w:left="0"/>
        <w:rPr>
          <w:color w:val="000000" w:themeColor="text1"/>
        </w:rPr>
      </w:pPr>
      <w:r w:rsidRPr="00116B81">
        <w:rPr>
          <w:color w:val="000000" w:themeColor="text1"/>
        </w:rPr>
        <w:t>4.8.2. Observe that t</w:t>
      </w:r>
      <w:r w:rsidR="00F35DC3" w:rsidRPr="00116B81">
        <w:rPr>
          <w:color w:val="000000" w:themeColor="text1"/>
        </w:rPr>
        <w:t xml:space="preserve">he ant regurgitates a </w:t>
      </w:r>
      <w:r w:rsidR="00A25877" w:rsidRPr="00116B81">
        <w:rPr>
          <w:color w:val="000000" w:themeColor="text1"/>
        </w:rPr>
        <w:t>droplet of liquid</w:t>
      </w:r>
      <w:r w:rsidR="008D6B4B" w:rsidRPr="00116B81">
        <w:rPr>
          <w:color w:val="000000" w:themeColor="text1"/>
        </w:rPr>
        <w:t xml:space="preserve"> on to the fungus</w:t>
      </w:r>
      <w:r w:rsidR="00A25877" w:rsidRPr="00116B81">
        <w:rPr>
          <w:color w:val="000000" w:themeColor="text1"/>
        </w:rPr>
        <w:t>, varying from being transparent to light yellow or even brown</w:t>
      </w:r>
      <w:r w:rsidR="007A7C39" w:rsidRPr="00116B81">
        <w:rPr>
          <w:color w:val="000000" w:themeColor="text1"/>
        </w:rPr>
        <w:t>,</w:t>
      </w:r>
      <w:r w:rsidR="00A25877" w:rsidRPr="00116B81">
        <w:rPr>
          <w:color w:val="000000" w:themeColor="text1"/>
        </w:rPr>
        <w:t xml:space="preserve"> </w:t>
      </w:r>
      <w:r w:rsidR="00F35DC3" w:rsidRPr="00116B81">
        <w:rPr>
          <w:color w:val="000000" w:themeColor="text1"/>
        </w:rPr>
        <w:t>from its mouthparts.</w:t>
      </w:r>
      <w:r w:rsidR="003D1ED5" w:rsidRPr="00116B81">
        <w:rPr>
          <w:color w:val="000000" w:themeColor="text1"/>
        </w:rPr>
        <w:t xml:space="preserve"> </w:t>
      </w:r>
    </w:p>
    <w:bookmarkEnd w:id="1"/>
    <w:bookmarkEnd w:id="2"/>
    <w:p w14:paraId="541F0658" w14:textId="0D4E0E46" w:rsidR="007B6B88" w:rsidRPr="00E966E8" w:rsidRDefault="007B6B88" w:rsidP="008051DA">
      <w:pPr>
        <w:widowControl/>
        <w:rPr>
          <w:color w:val="000000" w:themeColor="text1"/>
        </w:rPr>
      </w:pPr>
    </w:p>
    <w:p w14:paraId="01440C7F" w14:textId="3DA7601C" w:rsidR="00A9066B" w:rsidRPr="00E966E8" w:rsidRDefault="006305D7" w:rsidP="008051DA">
      <w:pPr>
        <w:pStyle w:val="Default"/>
        <w:jc w:val="both"/>
        <w:rPr>
          <w:color w:val="auto"/>
          <w:lang w:val="en-US"/>
        </w:rPr>
      </w:pPr>
      <w:r w:rsidRPr="00E966E8">
        <w:rPr>
          <w:b/>
          <w:lang w:val="en-US"/>
        </w:rPr>
        <w:t>REPRESENTATIVE RESULTS</w:t>
      </w:r>
      <w:r w:rsidR="00116303">
        <w:rPr>
          <w:b/>
          <w:lang w:val="en-US"/>
        </w:rPr>
        <w:t>:</w:t>
      </w:r>
    </w:p>
    <w:p w14:paraId="3061C6DD" w14:textId="2537783B" w:rsidR="00BA1881" w:rsidRPr="00E966E8" w:rsidRDefault="00BA1881" w:rsidP="008051DA">
      <w:pPr>
        <w:widowControl/>
        <w:tabs>
          <w:tab w:val="left" w:pos="7764"/>
        </w:tabs>
      </w:pPr>
      <w:r w:rsidRPr="00E966E8">
        <w:t xml:space="preserve">The </w:t>
      </w:r>
      <w:r w:rsidR="00ED4D70" w:rsidRPr="00E966E8">
        <w:t xml:space="preserve">main objective </w:t>
      </w:r>
      <w:r w:rsidRPr="00E966E8">
        <w:t xml:space="preserve">of this study was the creation of short clips </w:t>
      </w:r>
      <w:r w:rsidR="00ED4D70" w:rsidRPr="00E966E8">
        <w:t>that illustr</w:t>
      </w:r>
      <w:r w:rsidR="008F6AD6" w:rsidRPr="00E966E8">
        <w:t xml:space="preserve">ate </w:t>
      </w:r>
      <w:r w:rsidRPr="00E966E8">
        <w:t>behaviors associated with disease defense</w:t>
      </w:r>
      <w:r w:rsidR="00ED4D70" w:rsidRPr="00E966E8">
        <w:t xml:space="preserve"> in leaf-cutting ants</w:t>
      </w:r>
      <w:r w:rsidRPr="00E966E8">
        <w:t xml:space="preserve">, </w:t>
      </w:r>
      <w:r w:rsidR="008F6AD6" w:rsidRPr="00E966E8">
        <w:t>to generat</w:t>
      </w:r>
      <w:r w:rsidR="007F061E" w:rsidRPr="00E966E8">
        <w:t xml:space="preserve">e </w:t>
      </w:r>
      <w:r w:rsidR="008F6AD6" w:rsidRPr="00E966E8">
        <w:t xml:space="preserve">a catalogue </w:t>
      </w:r>
      <w:r w:rsidR="000C2572" w:rsidRPr="00E966E8">
        <w:t xml:space="preserve">to be used as a reference </w:t>
      </w:r>
      <w:r w:rsidR="008F6AD6" w:rsidRPr="00E966E8">
        <w:t>for</w:t>
      </w:r>
      <w:r w:rsidR="000C2572" w:rsidRPr="00E966E8">
        <w:t xml:space="preserve"> future studies.</w:t>
      </w:r>
      <w:r w:rsidR="008F6AD6" w:rsidRPr="00E966E8">
        <w:t xml:space="preserve"> In addition, </w:t>
      </w:r>
      <w:r w:rsidR="00D16C75" w:rsidRPr="00E966E8">
        <w:t xml:space="preserve">the study </w:t>
      </w:r>
      <w:r w:rsidR="00997EE6" w:rsidRPr="00E966E8">
        <w:t xml:space="preserve">uses </w:t>
      </w:r>
      <w:r w:rsidR="008F6AD6" w:rsidRPr="00E966E8">
        <w:t>an example of an experimental setup within which these behaviors were quantified</w:t>
      </w:r>
      <w:r w:rsidR="00997EE6" w:rsidRPr="00E966E8">
        <w:t xml:space="preserve"> to show how this catalogue may be used in behavioral studies</w:t>
      </w:r>
      <w:r w:rsidR="003B6536" w:rsidRPr="00E966E8">
        <w:t xml:space="preserve">, </w:t>
      </w:r>
      <w:r w:rsidR="00997EE6" w:rsidRPr="00E966E8">
        <w:t xml:space="preserve">the representative results of </w:t>
      </w:r>
      <w:r w:rsidR="003B6536" w:rsidRPr="00E966E8">
        <w:t>which we summarize here</w:t>
      </w:r>
      <w:r w:rsidR="008F6AD6" w:rsidRPr="00E966E8">
        <w:t>.</w:t>
      </w:r>
    </w:p>
    <w:p w14:paraId="23136D6D" w14:textId="77777777" w:rsidR="008B752A" w:rsidRPr="00E966E8" w:rsidRDefault="008B752A" w:rsidP="008051DA">
      <w:pPr>
        <w:pStyle w:val="Default"/>
        <w:jc w:val="both"/>
        <w:rPr>
          <w:color w:val="000000" w:themeColor="text1"/>
          <w:lang w:val="en-US"/>
        </w:rPr>
      </w:pPr>
    </w:p>
    <w:p w14:paraId="56C00554" w14:textId="5353F06B" w:rsidR="001372C1" w:rsidRPr="00E966E8" w:rsidRDefault="00D16C75" w:rsidP="008051DA">
      <w:pPr>
        <w:pStyle w:val="Default"/>
        <w:jc w:val="both"/>
        <w:rPr>
          <w:color w:val="000000" w:themeColor="text1"/>
          <w:lang w:val="en-US"/>
        </w:rPr>
      </w:pPr>
      <w:r w:rsidRPr="00E966E8">
        <w:rPr>
          <w:color w:val="000000" w:themeColor="text1"/>
          <w:lang w:val="en-US"/>
        </w:rPr>
        <w:t>S</w:t>
      </w:r>
      <w:r w:rsidR="000271F5" w:rsidRPr="00E966E8">
        <w:rPr>
          <w:color w:val="000000" w:themeColor="text1"/>
          <w:lang w:val="en-US"/>
        </w:rPr>
        <w:t xml:space="preserve">ub-colonies </w:t>
      </w:r>
      <w:r w:rsidRPr="00E966E8">
        <w:rPr>
          <w:color w:val="000000" w:themeColor="text1"/>
          <w:lang w:val="en-US"/>
        </w:rPr>
        <w:t xml:space="preserve">were set up </w:t>
      </w:r>
      <w:r w:rsidR="000271F5" w:rsidRPr="00E966E8">
        <w:rPr>
          <w:color w:val="000000" w:themeColor="text1"/>
          <w:lang w:val="en-US"/>
        </w:rPr>
        <w:t>for observation at early stage (0</w:t>
      </w:r>
      <w:r w:rsidR="00116303">
        <w:rPr>
          <w:color w:val="000000" w:themeColor="text1"/>
          <w:lang w:val="en-US"/>
        </w:rPr>
        <w:t xml:space="preserve"> </w:t>
      </w:r>
      <w:r w:rsidR="000271F5" w:rsidRPr="00E966E8">
        <w:rPr>
          <w:color w:val="000000" w:themeColor="text1"/>
          <w:lang w:val="en-US"/>
        </w:rPr>
        <w:t>h) and late stage (72</w:t>
      </w:r>
      <w:r w:rsidR="00116303">
        <w:rPr>
          <w:color w:val="000000" w:themeColor="text1"/>
          <w:lang w:val="en-US"/>
        </w:rPr>
        <w:t xml:space="preserve"> </w:t>
      </w:r>
      <w:r w:rsidR="000271F5" w:rsidRPr="00E966E8">
        <w:rPr>
          <w:color w:val="000000" w:themeColor="text1"/>
          <w:lang w:val="en-US"/>
        </w:rPr>
        <w:t xml:space="preserve">h) infection. </w:t>
      </w:r>
      <w:r w:rsidR="00ED7D33" w:rsidRPr="00E966E8">
        <w:rPr>
          <w:color w:val="000000" w:themeColor="text1"/>
          <w:lang w:val="en-US"/>
        </w:rPr>
        <w:t xml:space="preserve">Due to </w:t>
      </w:r>
      <w:r w:rsidR="007F061E" w:rsidRPr="00E966E8">
        <w:rPr>
          <w:color w:val="000000" w:themeColor="text1"/>
          <w:lang w:val="en-US"/>
        </w:rPr>
        <w:t xml:space="preserve">heavy </w:t>
      </w:r>
      <w:r w:rsidR="008F564D" w:rsidRPr="00E966E8">
        <w:rPr>
          <w:color w:val="000000" w:themeColor="text1"/>
          <w:lang w:val="en-US"/>
        </w:rPr>
        <w:t xml:space="preserve">infections with fungi other than </w:t>
      </w:r>
      <w:proofErr w:type="spellStart"/>
      <w:r w:rsidR="008F564D" w:rsidRPr="00E966E8">
        <w:rPr>
          <w:i/>
          <w:color w:val="000000" w:themeColor="text1"/>
          <w:lang w:val="en-US"/>
        </w:rPr>
        <w:t>Escovopsis</w:t>
      </w:r>
      <w:proofErr w:type="spellEnd"/>
      <w:r w:rsidR="000271F5" w:rsidRPr="00E966E8">
        <w:rPr>
          <w:color w:val="000000" w:themeColor="text1"/>
          <w:lang w:val="en-US"/>
        </w:rPr>
        <w:t xml:space="preserve"> </w:t>
      </w:r>
      <w:r w:rsidR="008F564D" w:rsidRPr="00E966E8">
        <w:rPr>
          <w:color w:val="000000" w:themeColor="text1"/>
          <w:lang w:val="en-US"/>
        </w:rPr>
        <w:t>after 72</w:t>
      </w:r>
      <w:r w:rsidR="00116303">
        <w:rPr>
          <w:color w:val="000000" w:themeColor="text1"/>
          <w:lang w:val="en-US"/>
        </w:rPr>
        <w:t xml:space="preserve"> </w:t>
      </w:r>
      <w:r w:rsidR="008F564D" w:rsidRPr="00E966E8">
        <w:rPr>
          <w:color w:val="000000" w:themeColor="text1"/>
          <w:lang w:val="en-US"/>
        </w:rPr>
        <w:t>h</w:t>
      </w:r>
      <w:r w:rsidR="00CE2F76" w:rsidRPr="00E966E8">
        <w:rPr>
          <w:color w:val="000000" w:themeColor="text1"/>
          <w:lang w:val="en-US"/>
        </w:rPr>
        <w:t xml:space="preserve">, two sub-colonies (one control for </w:t>
      </w:r>
      <w:r w:rsidR="00777D18" w:rsidRPr="00E966E8">
        <w:rPr>
          <w:color w:val="000000" w:themeColor="text1"/>
          <w:lang w:val="en-US"/>
        </w:rPr>
        <w:t xml:space="preserve">colony </w:t>
      </w:r>
      <w:r w:rsidR="006C5613" w:rsidRPr="00E966E8">
        <w:rPr>
          <w:color w:val="000000" w:themeColor="text1"/>
          <w:lang w:val="en-US"/>
        </w:rPr>
        <w:t>Ae160b</w:t>
      </w:r>
      <w:r w:rsidR="00CE2F76" w:rsidRPr="00E966E8">
        <w:rPr>
          <w:color w:val="000000" w:themeColor="text1"/>
          <w:lang w:val="en-US"/>
        </w:rPr>
        <w:t xml:space="preserve"> and one treatment for </w:t>
      </w:r>
      <w:r w:rsidR="00777D18" w:rsidRPr="00E966E8">
        <w:rPr>
          <w:color w:val="000000" w:themeColor="text1"/>
          <w:lang w:val="en-US"/>
        </w:rPr>
        <w:t xml:space="preserve">colony </w:t>
      </w:r>
      <w:r w:rsidR="006C5613" w:rsidRPr="00E966E8">
        <w:rPr>
          <w:color w:val="000000" w:themeColor="text1"/>
          <w:lang w:val="en-US"/>
        </w:rPr>
        <w:t>Ae322</w:t>
      </w:r>
      <w:r w:rsidR="00CE2F76" w:rsidRPr="00E966E8">
        <w:rPr>
          <w:color w:val="000000" w:themeColor="text1"/>
          <w:lang w:val="en-US"/>
        </w:rPr>
        <w:t>) were excluded</w:t>
      </w:r>
      <w:r w:rsidR="008F564D" w:rsidRPr="00E966E8">
        <w:rPr>
          <w:color w:val="000000" w:themeColor="text1"/>
          <w:lang w:val="en-US"/>
        </w:rPr>
        <w:t xml:space="preserve">, </w:t>
      </w:r>
      <w:r w:rsidR="00064AA0" w:rsidRPr="00E966E8">
        <w:rPr>
          <w:color w:val="000000" w:themeColor="text1"/>
          <w:lang w:val="en-US"/>
        </w:rPr>
        <w:t>so</w:t>
      </w:r>
      <w:r w:rsidR="00CE2F76" w:rsidRPr="00E966E8">
        <w:rPr>
          <w:color w:val="000000" w:themeColor="text1"/>
          <w:lang w:val="en-US"/>
        </w:rPr>
        <w:t xml:space="preserve"> we focus </w:t>
      </w:r>
      <w:r w:rsidRPr="00E966E8">
        <w:rPr>
          <w:color w:val="000000" w:themeColor="text1"/>
          <w:lang w:val="en-US"/>
        </w:rPr>
        <w:t xml:space="preserve">the </w:t>
      </w:r>
      <w:r w:rsidR="008F564D" w:rsidRPr="00E966E8">
        <w:rPr>
          <w:color w:val="000000" w:themeColor="text1"/>
          <w:lang w:val="en-US"/>
        </w:rPr>
        <w:t>presentation o</w:t>
      </w:r>
      <w:r w:rsidRPr="00E966E8">
        <w:rPr>
          <w:color w:val="000000" w:themeColor="text1"/>
          <w:lang w:val="en-US"/>
        </w:rPr>
        <w:t>f</w:t>
      </w:r>
      <w:r w:rsidR="000271F5" w:rsidRPr="00E966E8">
        <w:rPr>
          <w:color w:val="000000" w:themeColor="text1"/>
          <w:lang w:val="en-US"/>
        </w:rPr>
        <w:t xml:space="preserve"> </w:t>
      </w:r>
      <w:r w:rsidR="008F564D" w:rsidRPr="00E966E8">
        <w:rPr>
          <w:color w:val="000000" w:themeColor="text1"/>
          <w:lang w:val="en-US"/>
        </w:rPr>
        <w:t xml:space="preserve">the results </w:t>
      </w:r>
      <w:r w:rsidRPr="00E966E8">
        <w:rPr>
          <w:color w:val="000000" w:themeColor="text1"/>
          <w:lang w:val="en-US"/>
        </w:rPr>
        <w:t>on</w:t>
      </w:r>
      <w:r w:rsidR="00C1608E" w:rsidRPr="00E966E8">
        <w:rPr>
          <w:color w:val="000000" w:themeColor="text1"/>
          <w:lang w:val="en-US"/>
        </w:rPr>
        <w:t xml:space="preserve"> the </w:t>
      </w:r>
      <w:r w:rsidR="00CE2F76" w:rsidRPr="00E966E8">
        <w:rPr>
          <w:color w:val="000000" w:themeColor="text1"/>
          <w:lang w:val="en-US"/>
        </w:rPr>
        <w:t>0</w:t>
      </w:r>
      <w:r w:rsidR="00116303">
        <w:rPr>
          <w:color w:val="000000" w:themeColor="text1"/>
          <w:lang w:val="en-US"/>
        </w:rPr>
        <w:t xml:space="preserve"> </w:t>
      </w:r>
      <w:r w:rsidR="00CE2F76" w:rsidRPr="00E966E8">
        <w:rPr>
          <w:color w:val="000000" w:themeColor="text1"/>
          <w:lang w:val="en-US"/>
        </w:rPr>
        <w:t>h</w:t>
      </w:r>
      <w:r w:rsidR="00C1608E" w:rsidRPr="00E966E8">
        <w:rPr>
          <w:color w:val="000000" w:themeColor="text1"/>
          <w:lang w:val="en-US"/>
        </w:rPr>
        <w:t xml:space="preserve"> </w:t>
      </w:r>
      <w:r w:rsidR="00CE2F76" w:rsidRPr="00E966E8">
        <w:rPr>
          <w:color w:val="000000" w:themeColor="text1"/>
          <w:lang w:val="en-US"/>
        </w:rPr>
        <w:t xml:space="preserve">time point </w:t>
      </w:r>
      <w:r w:rsidR="008F564D" w:rsidRPr="00E966E8">
        <w:rPr>
          <w:color w:val="000000" w:themeColor="text1"/>
          <w:lang w:val="en-US"/>
        </w:rPr>
        <w:t xml:space="preserve">and </w:t>
      </w:r>
      <w:r w:rsidR="007F061E" w:rsidRPr="00E966E8">
        <w:rPr>
          <w:color w:val="000000" w:themeColor="text1"/>
          <w:lang w:val="en-US"/>
        </w:rPr>
        <w:t xml:space="preserve">put less </w:t>
      </w:r>
      <w:r w:rsidR="00CE2F76" w:rsidRPr="00E966E8">
        <w:rPr>
          <w:color w:val="000000" w:themeColor="text1"/>
          <w:lang w:val="en-US"/>
        </w:rPr>
        <w:t xml:space="preserve">emphasis </w:t>
      </w:r>
      <w:r w:rsidR="007F061E" w:rsidRPr="00E966E8">
        <w:rPr>
          <w:color w:val="000000" w:themeColor="text1"/>
          <w:lang w:val="en-US"/>
        </w:rPr>
        <w:t xml:space="preserve">on </w:t>
      </w:r>
      <w:r w:rsidR="008F564D" w:rsidRPr="00E966E8">
        <w:rPr>
          <w:color w:val="000000" w:themeColor="text1"/>
          <w:lang w:val="en-US"/>
        </w:rPr>
        <w:t xml:space="preserve">behaviors </w:t>
      </w:r>
      <w:r w:rsidR="00CE2F76" w:rsidRPr="00E966E8">
        <w:rPr>
          <w:color w:val="000000" w:themeColor="text1"/>
          <w:lang w:val="en-US"/>
        </w:rPr>
        <w:t xml:space="preserve">observed after </w:t>
      </w:r>
      <w:r w:rsidR="008F564D" w:rsidRPr="00E966E8">
        <w:rPr>
          <w:color w:val="000000" w:themeColor="text1"/>
          <w:lang w:val="en-US"/>
        </w:rPr>
        <w:t>72</w:t>
      </w:r>
      <w:r w:rsidR="00116303">
        <w:rPr>
          <w:color w:val="000000" w:themeColor="text1"/>
          <w:lang w:val="en-US"/>
        </w:rPr>
        <w:t xml:space="preserve"> </w:t>
      </w:r>
      <w:r w:rsidR="008F564D" w:rsidRPr="00E966E8">
        <w:rPr>
          <w:color w:val="000000" w:themeColor="text1"/>
          <w:lang w:val="en-US"/>
        </w:rPr>
        <w:t>h</w:t>
      </w:r>
      <w:r w:rsidR="000271F5" w:rsidRPr="00E966E8">
        <w:rPr>
          <w:color w:val="000000" w:themeColor="text1"/>
          <w:lang w:val="en-US"/>
        </w:rPr>
        <w:t>.</w:t>
      </w:r>
      <w:r w:rsidR="00966B66" w:rsidRPr="00E966E8">
        <w:rPr>
          <w:color w:val="000000" w:themeColor="text1"/>
          <w:lang w:val="en-US"/>
        </w:rPr>
        <w:t xml:space="preserve"> </w:t>
      </w:r>
      <w:r w:rsidR="00D45EC9" w:rsidRPr="00E966E8">
        <w:rPr>
          <w:color w:val="000000" w:themeColor="text1"/>
          <w:lang w:val="en-US"/>
        </w:rPr>
        <w:t xml:space="preserve">After </w:t>
      </w:r>
      <w:r w:rsidR="00470E8E" w:rsidRPr="00E966E8">
        <w:rPr>
          <w:color w:val="000000" w:themeColor="text1"/>
          <w:lang w:val="en-US"/>
        </w:rPr>
        <w:t>film</w:t>
      </w:r>
      <w:r w:rsidR="00D45EC9" w:rsidRPr="00E966E8">
        <w:rPr>
          <w:color w:val="000000" w:themeColor="text1"/>
          <w:lang w:val="en-US"/>
        </w:rPr>
        <w:t>ing all sub-colonies</w:t>
      </w:r>
      <w:r w:rsidR="007C5D38" w:rsidRPr="00E966E8">
        <w:rPr>
          <w:color w:val="000000" w:themeColor="text1"/>
          <w:lang w:val="en-US"/>
        </w:rPr>
        <w:t xml:space="preserve"> </w:t>
      </w:r>
      <w:r w:rsidR="00D45EC9" w:rsidRPr="00E966E8">
        <w:rPr>
          <w:color w:val="000000" w:themeColor="text1"/>
          <w:lang w:val="en-US"/>
        </w:rPr>
        <w:t xml:space="preserve">and scoring the defensive </w:t>
      </w:r>
      <w:r w:rsidR="00AF7C9B" w:rsidRPr="00E966E8">
        <w:rPr>
          <w:color w:val="000000" w:themeColor="text1"/>
          <w:lang w:val="en-US"/>
        </w:rPr>
        <w:t>behavio</w:t>
      </w:r>
      <w:r w:rsidR="00D45EC9" w:rsidRPr="00E966E8">
        <w:rPr>
          <w:color w:val="000000" w:themeColor="text1"/>
          <w:lang w:val="en-US"/>
        </w:rPr>
        <w:t>rs</w:t>
      </w:r>
      <w:r w:rsidR="007C5D38" w:rsidRPr="00E966E8">
        <w:rPr>
          <w:color w:val="000000" w:themeColor="text1"/>
          <w:lang w:val="en-US"/>
        </w:rPr>
        <w:t>,</w:t>
      </w:r>
      <w:r w:rsidR="00D45EC9" w:rsidRPr="00E966E8">
        <w:rPr>
          <w:color w:val="000000" w:themeColor="text1"/>
          <w:lang w:val="en-US"/>
        </w:rPr>
        <w:t xml:space="preserve"> we found </w:t>
      </w:r>
      <w:r w:rsidR="001C68DE" w:rsidRPr="00E966E8">
        <w:rPr>
          <w:color w:val="000000" w:themeColor="text1"/>
          <w:lang w:val="en-US"/>
        </w:rPr>
        <w:t xml:space="preserve">differences in behavior </w:t>
      </w:r>
      <w:r w:rsidR="00D45EC9" w:rsidRPr="00E966E8">
        <w:rPr>
          <w:color w:val="000000" w:themeColor="text1"/>
          <w:lang w:val="en-US"/>
        </w:rPr>
        <w:t xml:space="preserve">patterns </w:t>
      </w:r>
      <w:r w:rsidR="001C68DE" w:rsidRPr="00E966E8">
        <w:rPr>
          <w:color w:val="000000" w:themeColor="text1"/>
          <w:lang w:val="en-US"/>
        </w:rPr>
        <w:t>associated with</w:t>
      </w:r>
      <w:r w:rsidR="00D45EC9" w:rsidRPr="00E966E8">
        <w:rPr>
          <w:color w:val="000000" w:themeColor="text1"/>
          <w:lang w:val="en-US"/>
        </w:rPr>
        <w:t xml:space="preserve"> tim</w:t>
      </w:r>
      <w:r w:rsidR="001C68DE" w:rsidRPr="00E966E8">
        <w:rPr>
          <w:color w:val="000000" w:themeColor="text1"/>
          <w:lang w:val="en-US"/>
        </w:rPr>
        <w:t xml:space="preserve">e after infection </w:t>
      </w:r>
      <w:r w:rsidR="00D45EC9" w:rsidRPr="00E966E8">
        <w:rPr>
          <w:color w:val="000000" w:themeColor="text1"/>
          <w:lang w:val="en-US"/>
        </w:rPr>
        <w:t>and context</w:t>
      </w:r>
      <w:r w:rsidR="007E5F44" w:rsidRPr="00E966E8">
        <w:rPr>
          <w:color w:val="000000" w:themeColor="text1"/>
          <w:lang w:val="en-US"/>
        </w:rPr>
        <w:t xml:space="preserve">, </w:t>
      </w:r>
      <w:r w:rsidR="002D23AD" w:rsidRPr="00E966E8">
        <w:rPr>
          <w:color w:val="000000" w:themeColor="text1"/>
          <w:lang w:val="en-US"/>
        </w:rPr>
        <w:t>including</w:t>
      </w:r>
      <w:r w:rsidR="007E5F44" w:rsidRPr="00E966E8">
        <w:rPr>
          <w:color w:val="000000" w:themeColor="text1"/>
          <w:lang w:val="en-US"/>
        </w:rPr>
        <w:t xml:space="preserve"> the </w:t>
      </w:r>
      <w:r w:rsidR="007E5F44" w:rsidRPr="00E966E8">
        <w:rPr>
          <w:color w:val="000000" w:themeColor="text1"/>
          <w:lang w:val="en-US"/>
        </w:rPr>
        <w:lastRenderedPageBreak/>
        <w:t xml:space="preserve">different ways </w:t>
      </w:r>
      <w:r w:rsidR="00116303">
        <w:rPr>
          <w:color w:val="000000" w:themeColor="text1"/>
          <w:lang w:val="en-US"/>
        </w:rPr>
        <w:t>in which</w:t>
      </w:r>
      <w:r w:rsidR="00610FCB">
        <w:rPr>
          <w:color w:val="000000" w:themeColor="text1"/>
          <w:lang w:val="en-US"/>
        </w:rPr>
        <w:t xml:space="preserve"> </w:t>
      </w:r>
      <w:r w:rsidR="007E5F44" w:rsidRPr="00E966E8">
        <w:rPr>
          <w:color w:val="000000" w:themeColor="text1"/>
          <w:lang w:val="en-US"/>
        </w:rPr>
        <w:t>they were used by minor and major worke</w:t>
      </w:r>
      <w:r w:rsidR="00F43C83" w:rsidRPr="00E966E8">
        <w:rPr>
          <w:color w:val="000000" w:themeColor="text1"/>
          <w:lang w:val="en-US"/>
        </w:rPr>
        <w:t>rs.</w:t>
      </w:r>
      <w:r w:rsidR="007A7C39" w:rsidRPr="00E966E8">
        <w:rPr>
          <w:color w:val="000000" w:themeColor="text1"/>
          <w:lang w:val="en-US"/>
        </w:rPr>
        <w:t xml:space="preserve"> </w:t>
      </w:r>
      <w:r w:rsidR="00966B66" w:rsidRPr="00E966E8">
        <w:rPr>
          <w:color w:val="000000" w:themeColor="text1"/>
          <w:lang w:val="en-US"/>
        </w:rPr>
        <w:t>In contrast, s</w:t>
      </w:r>
      <w:r w:rsidR="00D7415C" w:rsidRPr="00E966E8">
        <w:rPr>
          <w:color w:val="000000" w:themeColor="text1"/>
          <w:lang w:val="en-US"/>
        </w:rPr>
        <w:t xml:space="preserve">elf-grooming was </w:t>
      </w:r>
      <w:r w:rsidR="000907FF" w:rsidRPr="00E966E8">
        <w:rPr>
          <w:color w:val="000000" w:themeColor="text1"/>
          <w:lang w:val="en-US"/>
        </w:rPr>
        <w:t>performed</w:t>
      </w:r>
      <w:r w:rsidR="009231C9" w:rsidRPr="00E966E8">
        <w:rPr>
          <w:color w:val="000000" w:themeColor="text1"/>
          <w:lang w:val="en-US"/>
        </w:rPr>
        <w:t xml:space="preserve"> </w:t>
      </w:r>
      <w:r w:rsidR="004466BB" w:rsidRPr="00E966E8">
        <w:rPr>
          <w:color w:val="000000" w:themeColor="text1"/>
          <w:lang w:val="en-US"/>
        </w:rPr>
        <w:t xml:space="preserve">at </w:t>
      </w:r>
      <w:r w:rsidR="009231C9" w:rsidRPr="00E966E8">
        <w:rPr>
          <w:color w:val="000000" w:themeColor="text1"/>
          <w:lang w:val="en-US"/>
        </w:rPr>
        <w:t>all time</w:t>
      </w:r>
      <w:r w:rsidR="004466BB" w:rsidRPr="00E966E8">
        <w:rPr>
          <w:color w:val="000000" w:themeColor="text1"/>
          <w:lang w:val="en-US"/>
        </w:rPr>
        <w:t>s</w:t>
      </w:r>
      <w:r w:rsidR="009231C9" w:rsidRPr="00E966E8">
        <w:rPr>
          <w:color w:val="000000" w:themeColor="text1"/>
          <w:lang w:val="en-US"/>
        </w:rPr>
        <w:t xml:space="preserve"> </w:t>
      </w:r>
      <w:r w:rsidR="00DD2FA3" w:rsidRPr="00E966E8">
        <w:rPr>
          <w:color w:val="000000" w:themeColor="text1"/>
          <w:lang w:val="en-US"/>
        </w:rPr>
        <w:t>in both control and infected sub-colonies. It was also</w:t>
      </w:r>
      <w:r w:rsidR="00103B6D" w:rsidRPr="00E966E8">
        <w:rPr>
          <w:color w:val="000000" w:themeColor="text1"/>
          <w:lang w:val="en-US"/>
        </w:rPr>
        <w:t xml:space="preserve"> common when </w:t>
      </w:r>
      <w:r w:rsidR="005C5FA4" w:rsidRPr="00E966E8">
        <w:rPr>
          <w:color w:val="000000" w:themeColor="text1"/>
          <w:lang w:val="en-US"/>
        </w:rPr>
        <w:t>ants were seeking</w:t>
      </w:r>
      <w:r w:rsidR="004466BB" w:rsidRPr="00E966E8">
        <w:rPr>
          <w:color w:val="000000" w:themeColor="text1"/>
          <w:lang w:val="en-US"/>
        </w:rPr>
        <w:t>,</w:t>
      </w:r>
      <w:r w:rsidR="00BF497D" w:rsidRPr="00E966E8">
        <w:rPr>
          <w:color w:val="000000" w:themeColor="text1"/>
          <w:lang w:val="en-US"/>
        </w:rPr>
        <w:t xml:space="preserve"> </w:t>
      </w:r>
      <w:r w:rsidR="00103B6D" w:rsidRPr="00E966E8">
        <w:rPr>
          <w:color w:val="000000" w:themeColor="text1"/>
          <w:lang w:val="en-US"/>
        </w:rPr>
        <w:t xml:space="preserve">and </w:t>
      </w:r>
      <w:r w:rsidR="005C5FA4" w:rsidRPr="00E966E8">
        <w:rPr>
          <w:color w:val="000000" w:themeColor="text1"/>
          <w:lang w:val="en-US"/>
        </w:rPr>
        <w:t xml:space="preserve">attempting </w:t>
      </w:r>
      <w:r w:rsidR="00103B6D" w:rsidRPr="00E966E8">
        <w:rPr>
          <w:color w:val="000000" w:themeColor="text1"/>
          <w:lang w:val="en-US"/>
        </w:rPr>
        <w:t>to remove</w:t>
      </w:r>
      <w:r w:rsidR="004466BB" w:rsidRPr="00E966E8">
        <w:rPr>
          <w:color w:val="000000" w:themeColor="text1"/>
          <w:lang w:val="en-US"/>
        </w:rPr>
        <w:t>,</w:t>
      </w:r>
      <w:r w:rsidR="00BF497D" w:rsidRPr="00E966E8">
        <w:rPr>
          <w:i/>
          <w:color w:val="000000" w:themeColor="text1"/>
          <w:lang w:val="en-US"/>
        </w:rPr>
        <w:t xml:space="preserve"> </w:t>
      </w:r>
      <w:proofErr w:type="spellStart"/>
      <w:r w:rsidR="00BF497D" w:rsidRPr="00E966E8">
        <w:rPr>
          <w:i/>
          <w:color w:val="000000" w:themeColor="text1"/>
          <w:lang w:val="en-US"/>
        </w:rPr>
        <w:t>Escovopsis</w:t>
      </w:r>
      <w:proofErr w:type="spellEnd"/>
      <w:r w:rsidR="00103B6D" w:rsidRPr="00E966E8">
        <w:rPr>
          <w:color w:val="000000" w:themeColor="text1"/>
          <w:lang w:val="en-US"/>
        </w:rPr>
        <w:t xml:space="preserve"> </w:t>
      </w:r>
      <w:r w:rsidR="005C5FA4" w:rsidRPr="00E966E8">
        <w:rPr>
          <w:color w:val="000000" w:themeColor="text1"/>
          <w:lang w:val="en-US"/>
        </w:rPr>
        <w:t>hyphae or spores</w:t>
      </w:r>
      <w:r w:rsidR="00103B6D" w:rsidRPr="00E966E8">
        <w:rPr>
          <w:color w:val="000000" w:themeColor="text1"/>
          <w:lang w:val="en-US"/>
        </w:rPr>
        <w:t>.</w:t>
      </w:r>
      <w:r w:rsidR="009231C9" w:rsidRPr="00E966E8">
        <w:rPr>
          <w:color w:val="000000" w:themeColor="text1"/>
          <w:lang w:val="en-US"/>
        </w:rPr>
        <w:t xml:space="preserve"> </w:t>
      </w:r>
      <w:r w:rsidR="00CC579D" w:rsidRPr="00E966E8">
        <w:rPr>
          <w:color w:val="000000" w:themeColor="text1"/>
          <w:lang w:val="en-US"/>
        </w:rPr>
        <w:t xml:space="preserve">Because </w:t>
      </w:r>
      <w:r w:rsidR="005C5FA4" w:rsidRPr="00E966E8">
        <w:rPr>
          <w:color w:val="000000" w:themeColor="text1"/>
          <w:lang w:val="en-US"/>
        </w:rPr>
        <w:t xml:space="preserve">this </w:t>
      </w:r>
      <w:r w:rsidR="000907FF" w:rsidRPr="00E966E8">
        <w:rPr>
          <w:color w:val="000000" w:themeColor="text1"/>
          <w:lang w:val="en-US"/>
        </w:rPr>
        <w:t xml:space="preserve">behavior was so </w:t>
      </w:r>
      <w:r w:rsidR="00966B66" w:rsidRPr="00E966E8">
        <w:rPr>
          <w:color w:val="000000" w:themeColor="text1"/>
          <w:lang w:val="en-US"/>
        </w:rPr>
        <w:t xml:space="preserve">universally observed </w:t>
      </w:r>
      <w:r w:rsidR="000907FF" w:rsidRPr="00E966E8">
        <w:rPr>
          <w:color w:val="000000" w:themeColor="text1"/>
          <w:lang w:val="en-US"/>
        </w:rPr>
        <w:t xml:space="preserve">and frequent in all situations, we </w:t>
      </w:r>
      <w:r w:rsidR="00CC579D" w:rsidRPr="00E966E8">
        <w:rPr>
          <w:color w:val="000000" w:themeColor="text1"/>
          <w:lang w:val="en-US"/>
        </w:rPr>
        <w:t>did</w:t>
      </w:r>
      <w:r w:rsidR="000907FF" w:rsidRPr="00E966E8">
        <w:rPr>
          <w:color w:val="000000" w:themeColor="text1"/>
          <w:lang w:val="en-US"/>
        </w:rPr>
        <w:t xml:space="preserve"> not</w:t>
      </w:r>
      <w:r w:rsidR="00CC579D" w:rsidRPr="00E966E8">
        <w:rPr>
          <w:color w:val="000000" w:themeColor="text1"/>
          <w:lang w:val="en-US"/>
        </w:rPr>
        <w:t xml:space="preserve"> </w:t>
      </w:r>
      <w:r w:rsidR="00BF497D" w:rsidRPr="00E966E8">
        <w:rPr>
          <w:color w:val="000000" w:themeColor="text1"/>
          <w:lang w:val="en-US"/>
        </w:rPr>
        <w:t xml:space="preserve">quantify </w:t>
      </w:r>
      <w:r w:rsidR="00DE4E5D" w:rsidRPr="00E966E8">
        <w:rPr>
          <w:color w:val="000000" w:themeColor="text1"/>
          <w:lang w:val="en-US"/>
        </w:rPr>
        <w:t>it.</w:t>
      </w:r>
    </w:p>
    <w:p w14:paraId="3B59C5BD" w14:textId="77777777" w:rsidR="008B752A" w:rsidRPr="00E966E8" w:rsidRDefault="008B752A" w:rsidP="008051DA">
      <w:pPr>
        <w:pStyle w:val="Default"/>
        <w:jc w:val="both"/>
        <w:rPr>
          <w:color w:val="000000" w:themeColor="text1"/>
          <w:lang w:val="en-US"/>
        </w:rPr>
      </w:pPr>
    </w:p>
    <w:p w14:paraId="1A4EDF20" w14:textId="6685C2B9" w:rsidR="00BC63AF" w:rsidRPr="00E966E8" w:rsidRDefault="007E5F44" w:rsidP="008051DA">
      <w:pPr>
        <w:pStyle w:val="Default"/>
        <w:jc w:val="both"/>
        <w:rPr>
          <w:lang w:val="en-US"/>
        </w:rPr>
      </w:pPr>
      <w:r w:rsidRPr="00E966E8">
        <w:rPr>
          <w:color w:val="000000" w:themeColor="text1"/>
          <w:lang w:val="en-US"/>
        </w:rPr>
        <w:t xml:space="preserve">We scored </w:t>
      </w:r>
      <w:r w:rsidR="00AC7C01" w:rsidRPr="00E966E8">
        <w:rPr>
          <w:color w:val="000000" w:themeColor="text1"/>
          <w:lang w:val="en-US"/>
        </w:rPr>
        <w:t xml:space="preserve">all </w:t>
      </w:r>
      <w:r w:rsidR="00480210" w:rsidRPr="00E966E8">
        <w:rPr>
          <w:color w:val="000000" w:themeColor="text1"/>
          <w:lang w:val="en-US"/>
        </w:rPr>
        <w:t>other</w:t>
      </w:r>
      <w:r w:rsidRPr="00E966E8">
        <w:rPr>
          <w:color w:val="000000" w:themeColor="text1"/>
          <w:lang w:val="en-US"/>
        </w:rPr>
        <w:t xml:space="preserve"> behaviors described</w:t>
      </w:r>
      <w:r w:rsidR="004B0CD0" w:rsidRPr="00E966E8">
        <w:rPr>
          <w:color w:val="000000" w:themeColor="text1"/>
          <w:lang w:val="en-US"/>
        </w:rPr>
        <w:t xml:space="preserve"> in the protocol </w:t>
      </w:r>
      <w:r w:rsidR="00F302BF" w:rsidRPr="00E966E8">
        <w:rPr>
          <w:color w:val="000000" w:themeColor="text1"/>
          <w:lang w:val="en-US"/>
        </w:rPr>
        <w:t>and present</w:t>
      </w:r>
      <w:r w:rsidR="00BC63AF" w:rsidRPr="00E966E8">
        <w:rPr>
          <w:color w:val="000000" w:themeColor="text1"/>
          <w:lang w:val="en-US"/>
        </w:rPr>
        <w:t xml:space="preserve"> </w:t>
      </w:r>
      <w:r w:rsidR="00F302BF" w:rsidRPr="00E966E8">
        <w:rPr>
          <w:color w:val="000000" w:themeColor="text1"/>
          <w:lang w:val="en-US"/>
        </w:rPr>
        <w:t>calculated</w:t>
      </w:r>
      <w:r w:rsidR="004B0CD0" w:rsidRPr="00E966E8">
        <w:rPr>
          <w:color w:val="000000" w:themeColor="text1"/>
          <w:lang w:val="en-US"/>
        </w:rPr>
        <w:t xml:space="preserve"> total and average </w:t>
      </w:r>
      <w:r w:rsidR="005C5FA4" w:rsidRPr="00E966E8">
        <w:rPr>
          <w:color w:val="000000" w:themeColor="text1"/>
          <w:lang w:val="en-US"/>
        </w:rPr>
        <w:t>frequencies</w:t>
      </w:r>
      <w:r w:rsidR="00AF7C9B" w:rsidRPr="00E966E8">
        <w:rPr>
          <w:color w:val="000000" w:themeColor="text1"/>
          <w:lang w:val="en-US"/>
        </w:rPr>
        <w:t xml:space="preserve"> for minor and major workers </w:t>
      </w:r>
      <w:r w:rsidR="00B955DD" w:rsidRPr="00E966E8">
        <w:rPr>
          <w:color w:val="000000" w:themeColor="text1"/>
          <w:lang w:val="en-US"/>
        </w:rPr>
        <w:t>per</w:t>
      </w:r>
      <w:r w:rsidR="00AF7C9B" w:rsidRPr="00E966E8">
        <w:rPr>
          <w:color w:val="000000" w:themeColor="text1"/>
          <w:lang w:val="en-US"/>
        </w:rPr>
        <w:t xml:space="preserve"> sub</w:t>
      </w:r>
      <w:r w:rsidR="007C5D38" w:rsidRPr="00E966E8">
        <w:rPr>
          <w:color w:val="000000" w:themeColor="text1"/>
          <w:lang w:val="en-US"/>
        </w:rPr>
        <w:t>-</w:t>
      </w:r>
      <w:r w:rsidR="00AF7C9B" w:rsidRPr="00E966E8">
        <w:rPr>
          <w:color w:val="000000" w:themeColor="text1"/>
          <w:lang w:val="en-US"/>
        </w:rPr>
        <w:t>colony</w:t>
      </w:r>
      <w:r w:rsidR="00B955DD" w:rsidRPr="00E966E8">
        <w:rPr>
          <w:color w:val="000000" w:themeColor="text1"/>
          <w:lang w:val="en-US"/>
        </w:rPr>
        <w:t xml:space="preserve"> (</w:t>
      </w:r>
      <w:r w:rsidR="00E966E8" w:rsidRPr="00E966E8">
        <w:rPr>
          <w:b/>
          <w:color w:val="000000" w:themeColor="text1"/>
          <w:lang w:val="en-US"/>
        </w:rPr>
        <w:t>Table 1</w:t>
      </w:r>
      <w:r w:rsidR="00B955DD" w:rsidRPr="00E966E8">
        <w:rPr>
          <w:color w:val="000000" w:themeColor="text1"/>
          <w:lang w:val="en-US"/>
        </w:rPr>
        <w:t>)</w:t>
      </w:r>
      <w:r w:rsidR="004B0CD0" w:rsidRPr="00E966E8">
        <w:rPr>
          <w:color w:val="000000" w:themeColor="text1"/>
          <w:lang w:val="en-US"/>
        </w:rPr>
        <w:t>.</w:t>
      </w:r>
      <w:r w:rsidR="00D7415C" w:rsidRPr="00E966E8">
        <w:rPr>
          <w:color w:val="000000" w:themeColor="text1"/>
          <w:lang w:val="en-US"/>
        </w:rPr>
        <w:t xml:space="preserve"> </w:t>
      </w:r>
      <w:r w:rsidR="003206B9" w:rsidRPr="00E966E8">
        <w:rPr>
          <w:color w:val="000000" w:themeColor="text1"/>
          <w:lang w:val="en-US"/>
        </w:rPr>
        <w:t xml:space="preserve">We found that </w:t>
      </w:r>
      <w:r w:rsidR="006D3202" w:rsidRPr="00E966E8">
        <w:rPr>
          <w:color w:val="000000" w:themeColor="text1"/>
          <w:lang w:val="en-US"/>
        </w:rPr>
        <w:t>in controls,</w:t>
      </w:r>
      <w:r w:rsidR="006D3202" w:rsidRPr="00E966E8" w:rsidDel="003206B9">
        <w:rPr>
          <w:color w:val="000000" w:themeColor="text1"/>
          <w:lang w:val="en-US"/>
        </w:rPr>
        <w:t xml:space="preserve"> </w:t>
      </w:r>
      <w:r w:rsidR="003206B9" w:rsidRPr="00E966E8">
        <w:rPr>
          <w:color w:val="000000" w:themeColor="text1"/>
          <w:lang w:val="en-US"/>
        </w:rPr>
        <w:t>minor workers groomed the garden crop more than major workers (</w:t>
      </w:r>
      <w:r w:rsidR="00E966E8" w:rsidRPr="00E966E8">
        <w:rPr>
          <w:b/>
          <w:color w:val="000000" w:themeColor="text1"/>
          <w:lang w:val="en-US"/>
        </w:rPr>
        <w:t>Figure 2a</w:t>
      </w:r>
      <w:r w:rsidR="003206B9" w:rsidRPr="00E966E8">
        <w:rPr>
          <w:color w:val="000000" w:themeColor="text1"/>
          <w:lang w:val="en-US"/>
        </w:rPr>
        <w:t>), and anecdotally observed that they</w:t>
      </w:r>
      <w:r w:rsidR="005C011A" w:rsidRPr="00E966E8">
        <w:rPr>
          <w:color w:val="000000" w:themeColor="text1"/>
          <w:lang w:val="en-US"/>
        </w:rPr>
        <w:t xml:space="preserve"> </w:t>
      </w:r>
      <w:r w:rsidR="00C0056D" w:rsidRPr="00E966E8">
        <w:rPr>
          <w:color w:val="000000" w:themeColor="text1"/>
          <w:lang w:val="en-US"/>
        </w:rPr>
        <w:t>spen</w:t>
      </w:r>
      <w:r w:rsidRPr="00E966E8">
        <w:rPr>
          <w:color w:val="000000" w:themeColor="text1"/>
          <w:lang w:val="en-US"/>
        </w:rPr>
        <w:t>t</w:t>
      </w:r>
      <w:r w:rsidR="005C011A" w:rsidRPr="00E966E8">
        <w:rPr>
          <w:color w:val="000000" w:themeColor="text1"/>
          <w:lang w:val="en-US"/>
        </w:rPr>
        <w:t xml:space="preserve"> more time in the </w:t>
      </w:r>
      <w:r w:rsidR="00BC63AF" w:rsidRPr="00E966E8">
        <w:rPr>
          <w:color w:val="000000" w:themeColor="text1"/>
          <w:lang w:val="en-US"/>
        </w:rPr>
        <w:t>fungus garden</w:t>
      </w:r>
      <w:r w:rsidR="003206B9" w:rsidRPr="00E966E8">
        <w:rPr>
          <w:color w:val="000000" w:themeColor="text1"/>
          <w:lang w:val="en-US"/>
        </w:rPr>
        <w:t>.</w:t>
      </w:r>
      <w:r w:rsidR="00BF497D" w:rsidRPr="00E966E8">
        <w:rPr>
          <w:color w:val="000000" w:themeColor="text1"/>
          <w:lang w:val="en-US"/>
        </w:rPr>
        <w:t xml:space="preserve"> </w:t>
      </w:r>
      <w:r w:rsidR="006D3202" w:rsidRPr="00E966E8">
        <w:rPr>
          <w:color w:val="000000" w:themeColor="text1"/>
          <w:lang w:val="en-US"/>
        </w:rPr>
        <w:t>In colonies i</w:t>
      </w:r>
      <w:r w:rsidR="005C011A" w:rsidRPr="00E966E8">
        <w:rPr>
          <w:color w:val="000000" w:themeColor="text1"/>
          <w:lang w:val="en-US"/>
        </w:rPr>
        <w:t>nfect</w:t>
      </w:r>
      <w:r w:rsidR="006D3202" w:rsidRPr="00E966E8">
        <w:rPr>
          <w:color w:val="000000" w:themeColor="text1"/>
          <w:lang w:val="en-US"/>
        </w:rPr>
        <w:t>ed</w:t>
      </w:r>
      <w:r w:rsidR="005C011A" w:rsidRPr="00E966E8">
        <w:rPr>
          <w:color w:val="000000" w:themeColor="text1"/>
          <w:lang w:val="en-US"/>
        </w:rPr>
        <w:t xml:space="preserve"> </w:t>
      </w:r>
      <w:r w:rsidR="001372C1" w:rsidRPr="00E966E8">
        <w:rPr>
          <w:color w:val="000000" w:themeColor="text1"/>
          <w:lang w:val="en-US"/>
        </w:rPr>
        <w:t>with</w:t>
      </w:r>
      <w:r w:rsidR="005C011A" w:rsidRPr="00E966E8">
        <w:rPr>
          <w:color w:val="000000" w:themeColor="text1"/>
          <w:lang w:val="en-US"/>
        </w:rPr>
        <w:t xml:space="preserve"> </w:t>
      </w:r>
      <w:proofErr w:type="spellStart"/>
      <w:r w:rsidR="005C011A" w:rsidRPr="00E966E8">
        <w:rPr>
          <w:i/>
          <w:color w:val="000000" w:themeColor="text1"/>
          <w:lang w:val="en-US"/>
        </w:rPr>
        <w:t>Escovopsis</w:t>
      </w:r>
      <w:proofErr w:type="spellEnd"/>
      <w:r w:rsidR="005C011A" w:rsidRPr="00E966E8">
        <w:rPr>
          <w:color w:val="000000" w:themeColor="text1"/>
          <w:lang w:val="en-US"/>
        </w:rPr>
        <w:t xml:space="preserve"> </w:t>
      </w:r>
      <w:r w:rsidR="006D3202" w:rsidRPr="00E966E8">
        <w:rPr>
          <w:color w:val="000000" w:themeColor="text1"/>
          <w:lang w:val="en-US"/>
        </w:rPr>
        <w:t>there was</w:t>
      </w:r>
      <w:r w:rsidR="005C011A" w:rsidRPr="00E966E8">
        <w:rPr>
          <w:color w:val="000000" w:themeColor="text1"/>
          <w:lang w:val="en-US"/>
        </w:rPr>
        <w:t xml:space="preserve"> a</w:t>
      </w:r>
      <w:r w:rsidR="00BC63AF" w:rsidRPr="00E966E8">
        <w:rPr>
          <w:color w:val="000000" w:themeColor="text1"/>
          <w:lang w:val="en-US"/>
        </w:rPr>
        <w:t xml:space="preserve"> tendency </w:t>
      </w:r>
      <w:r w:rsidR="006D3202" w:rsidRPr="00E966E8">
        <w:rPr>
          <w:color w:val="000000" w:themeColor="text1"/>
          <w:lang w:val="en-US"/>
        </w:rPr>
        <w:t>for</w:t>
      </w:r>
      <w:r w:rsidR="005C011A" w:rsidRPr="00E966E8">
        <w:rPr>
          <w:color w:val="000000" w:themeColor="text1"/>
          <w:lang w:val="en-US"/>
        </w:rPr>
        <w:t xml:space="preserve"> increase</w:t>
      </w:r>
      <w:r w:rsidR="006D3202" w:rsidRPr="00E966E8">
        <w:rPr>
          <w:color w:val="000000" w:themeColor="text1"/>
          <w:lang w:val="en-US"/>
        </w:rPr>
        <w:t>d</w:t>
      </w:r>
      <w:r w:rsidR="005C011A" w:rsidRPr="00E966E8">
        <w:rPr>
          <w:color w:val="000000" w:themeColor="text1"/>
          <w:lang w:val="en-US"/>
        </w:rPr>
        <w:t xml:space="preserve"> fungus grooming</w:t>
      </w:r>
      <w:r w:rsidR="006D3202" w:rsidRPr="00E966E8">
        <w:rPr>
          <w:color w:val="000000" w:themeColor="text1"/>
          <w:lang w:val="en-US"/>
        </w:rPr>
        <w:t xml:space="preserve"> overall</w:t>
      </w:r>
      <w:r w:rsidR="005C011A" w:rsidRPr="00E966E8">
        <w:rPr>
          <w:color w:val="000000" w:themeColor="text1"/>
          <w:lang w:val="en-US"/>
        </w:rPr>
        <w:t xml:space="preserve"> </w:t>
      </w:r>
      <w:r w:rsidR="00DD42C7" w:rsidRPr="00E966E8">
        <w:rPr>
          <w:color w:val="000000" w:themeColor="text1"/>
          <w:lang w:val="en-US"/>
        </w:rPr>
        <w:t xml:space="preserve">relative </w:t>
      </w:r>
      <w:r w:rsidR="00501D20" w:rsidRPr="00E966E8">
        <w:rPr>
          <w:color w:val="000000" w:themeColor="text1"/>
          <w:lang w:val="en-US"/>
        </w:rPr>
        <w:t>to control</w:t>
      </w:r>
      <w:r w:rsidR="00DD42C7" w:rsidRPr="00E966E8">
        <w:rPr>
          <w:color w:val="000000" w:themeColor="text1"/>
          <w:lang w:val="en-US"/>
        </w:rPr>
        <w:t xml:space="preserve"> colonies</w:t>
      </w:r>
      <w:r w:rsidR="00BC63AF" w:rsidRPr="00E966E8">
        <w:rPr>
          <w:color w:val="000000" w:themeColor="text1"/>
          <w:lang w:val="en-US"/>
        </w:rPr>
        <w:t xml:space="preserve">, but this was </w:t>
      </w:r>
      <w:r w:rsidR="003C66D9" w:rsidRPr="00E966E8">
        <w:rPr>
          <w:color w:val="000000" w:themeColor="text1"/>
          <w:lang w:val="en-US"/>
        </w:rPr>
        <w:t>not</w:t>
      </w:r>
      <w:r w:rsidR="002F3696" w:rsidRPr="00E966E8">
        <w:rPr>
          <w:color w:val="000000" w:themeColor="text1"/>
          <w:lang w:val="en-US"/>
        </w:rPr>
        <w:t xml:space="preserve"> significant </w:t>
      </w:r>
      <w:r w:rsidR="00777E8A" w:rsidRPr="00E966E8">
        <w:rPr>
          <w:lang w:val="en-US"/>
        </w:rPr>
        <w:t>(</w:t>
      </w:r>
      <w:r w:rsidR="00B47C9F" w:rsidRPr="00E966E8">
        <w:rPr>
          <w:lang w:val="en-US"/>
        </w:rPr>
        <w:t>F</w:t>
      </w:r>
      <w:r w:rsidR="00B47C9F" w:rsidRPr="00E966E8">
        <w:rPr>
          <w:vertAlign w:val="subscript"/>
          <w:lang w:val="en-US"/>
        </w:rPr>
        <w:t xml:space="preserve">1,23 </w:t>
      </w:r>
      <w:r w:rsidR="00B47C9F" w:rsidRPr="00E966E8">
        <w:rPr>
          <w:lang w:val="en-US"/>
        </w:rPr>
        <w:t xml:space="preserve">= </w:t>
      </w:r>
      <w:r w:rsidR="00450147" w:rsidRPr="00E966E8">
        <w:rPr>
          <w:lang w:val="en-US"/>
        </w:rPr>
        <w:t>2</w:t>
      </w:r>
      <w:r w:rsidR="004363D0" w:rsidRPr="00E966E8">
        <w:rPr>
          <w:lang w:val="en-US"/>
        </w:rPr>
        <w:t>.</w:t>
      </w:r>
      <w:r w:rsidR="00450147" w:rsidRPr="00E966E8">
        <w:rPr>
          <w:lang w:val="en-US"/>
        </w:rPr>
        <w:t>80,</w:t>
      </w:r>
      <w:r w:rsidR="00777E8A" w:rsidRPr="00E966E8">
        <w:rPr>
          <w:lang w:val="en-US"/>
        </w:rPr>
        <w:t xml:space="preserve"> </w:t>
      </w:r>
      <w:r w:rsidR="00450147" w:rsidRPr="00E966E8">
        <w:rPr>
          <w:lang w:val="en-US"/>
        </w:rPr>
        <w:t>p</w:t>
      </w:r>
      <w:r w:rsidR="00777E8A" w:rsidRPr="00E966E8">
        <w:rPr>
          <w:lang w:val="en-US"/>
        </w:rPr>
        <w:t xml:space="preserve"> = 0</w:t>
      </w:r>
      <w:r w:rsidR="004363D0" w:rsidRPr="00E966E8">
        <w:rPr>
          <w:lang w:val="en-US"/>
        </w:rPr>
        <w:t>.</w:t>
      </w:r>
      <w:r w:rsidR="00777E8A" w:rsidRPr="00E966E8">
        <w:rPr>
          <w:lang w:val="en-US"/>
        </w:rPr>
        <w:t>1077</w:t>
      </w:r>
      <w:r w:rsidR="007A7C39" w:rsidRPr="00E966E8">
        <w:rPr>
          <w:lang w:val="en-US"/>
        </w:rPr>
        <w:t xml:space="preserve">; </w:t>
      </w:r>
      <w:r w:rsidR="00E966E8" w:rsidRPr="00E966E8">
        <w:rPr>
          <w:b/>
          <w:lang w:val="en-US"/>
        </w:rPr>
        <w:t>Table 2</w:t>
      </w:r>
      <w:r w:rsidR="00450147" w:rsidRPr="00E966E8">
        <w:rPr>
          <w:lang w:val="en-US"/>
        </w:rPr>
        <w:t xml:space="preserve">; </w:t>
      </w:r>
      <w:r w:rsidR="00E966E8" w:rsidRPr="00E966E8">
        <w:rPr>
          <w:b/>
          <w:lang w:val="en-US"/>
        </w:rPr>
        <w:t>Figure 2a</w:t>
      </w:r>
      <w:r w:rsidR="00777E8A" w:rsidRPr="00E966E8">
        <w:rPr>
          <w:lang w:val="en-US"/>
        </w:rPr>
        <w:t>).</w:t>
      </w:r>
      <w:r w:rsidR="00BC63AF" w:rsidRPr="00E966E8">
        <w:rPr>
          <w:color w:val="000000" w:themeColor="text1"/>
          <w:lang w:val="en-US"/>
        </w:rPr>
        <w:t xml:space="preserve"> </w:t>
      </w:r>
      <w:r w:rsidR="00DD42C7" w:rsidRPr="00E966E8">
        <w:rPr>
          <w:color w:val="000000" w:themeColor="text1"/>
          <w:lang w:val="en-US"/>
        </w:rPr>
        <w:t>There was a non-significant increase in f</w:t>
      </w:r>
      <w:r w:rsidR="00B030CF" w:rsidRPr="00E966E8">
        <w:rPr>
          <w:color w:val="000000" w:themeColor="text1"/>
          <w:lang w:val="en-US"/>
        </w:rPr>
        <w:t xml:space="preserve">ecal grooming </w:t>
      </w:r>
      <w:r w:rsidR="00BC63AF" w:rsidRPr="00E966E8">
        <w:rPr>
          <w:color w:val="000000" w:themeColor="text1"/>
          <w:lang w:val="en-US"/>
        </w:rPr>
        <w:t>with infection</w:t>
      </w:r>
      <w:r w:rsidR="00DF5359" w:rsidRPr="00E966E8">
        <w:rPr>
          <w:color w:val="000000" w:themeColor="text1"/>
          <w:lang w:val="en-US"/>
        </w:rPr>
        <w:t xml:space="preserve"> </w:t>
      </w:r>
      <w:r w:rsidR="00BC63AF" w:rsidRPr="00E966E8">
        <w:rPr>
          <w:color w:val="000000" w:themeColor="text1"/>
          <w:lang w:val="en-US"/>
        </w:rPr>
        <w:t>(</w:t>
      </w:r>
      <w:r w:rsidR="0007080E" w:rsidRPr="00E966E8">
        <w:rPr>
          <w:color w:val="000000" w:themeColor="text1"/>
          <w:lang w:val="en-US"/>
        </w:rPr>
        <w:t>F</w:t>
      </w:r>
      <w:r w:rsidR="0007080E" w:rsidRPr="00E966E8">
        <w:rPr>
          <w:color w:val="000000" w:themeColor="text1"/>
          <w:vertAlign w:val="subscript"/>
          <w:lang w:val="en-US"/>
        </w:rPr>
        <w:t xml:space="preserve">1,23 </w:t>
      </w:r>
      <w:r w:rsidR="0007080E" w:rsidRPr="00E966E8">
        <w:rPr>
          <w:color w:val="000000" w:themeColor="text1"/>
          <w:lang w:val="en-US"/>
        </w:rPr>
        <w:t>= 0</w:t>
      </w:r>
      <w:r w:rsidR="004363D0" w:rsidRPr="00E966E8">
        <w:rPr>
          <w:color w:val="000000" w:themeColor="text1"/>
          <w:lang w:val="en-US"/>
        </w:rPr>
        <w:t>.</w:t>
      </w:r>
      <w:r w:rsidR="0007080E" w:rsidRPr="00E966E8">
        <w:rPr>
          <w:color w:val="000000" w:themeColor="text1"/>
          <w:lang w:val="en-US"/>
        </w:rPr>
        <w:t>60, p = 0</w:t>
      </w:r>
      <w:r w:rsidR="004363D0" w:rsidRPr="00E966E8">
        <w:rPr>
          <w:color w:val="000000" w:themeColor="text1"/>
          <w:lang w:val="en-US"/>
        </w:rPr>
        <w:t>.</w:t>
      </w:r>
      <w:r w:rsidR="0007080E" w:rsidRPr="00E966E8">
        <w:rPr>
          <w:color w:val="000000" w:themeColor="text1"/>
          <w:lang w:val="en-US"/>
        </w:rPr>
        <w:t>4455</w:t>
      </w:r>
      <w:r w:rsidR="00DD42C7" w:rsidRPr="00E966E8">
        <w:rPr>
          <w:color w:val="000000" w:themeColor="text1"/>
          <w:lang w:val="en-US"/>
        </w:rPr>
        <w:t xml:space="preserve">; </w:t>
      </w:r>
      <w:r w:rsidR="00E966E8" w:rsidRPr="00E966E8">
        <w:rPr>
          <w:b/>
          <w:color w:val="000000" w:themeColor="text1"/>
          <w:lang w:val="en-US"/>
        </w:rPr>
        <w:t>Table 1</w:t>
      </w:r>
      <w:r w:rsidR="00BC63AF" w:rsidRPr="00E966E8">
        <w:rPr>
          <w:color w:val="000000" w:themeColor="text1"/>
          <w:lang w:val="en-US"/>
        </w:rPr>
        <w:t xml:space="preserve">) </w:t>
      </w:r>
      <w:r w:rsidR="007F061E" w:rsidRPr="00E966E8">
        <w:rPr>
          <w:color w:val="000000" w:themeColor="text1"/>
          <w:lang w:val="en-US"/>
        </w:rPr>
        <w:t xml:space="preserve">but </w:t>
      </w:r>
      <w:r w:rsidR="00DD42C7" w:rsidRPr="00E966E8">
        <w:rPr>
          <w:color w:val="000000" w:themeColor="text1"/>
          <w:lang w:val="en-US"/>
        </w:rPr>
        <w:t xml:space="preserve">no </w:t>
      </w:r>
      <w:r w:rsidR="00BC63AF" w:rsidRPr="00E966E8">
        <w:rPr>
          <w:color w:val="000000" w:themeColor="text1"/>
          <w:lang w:val="en-US"/>
        </w:rPr>
        <w:t>difference</w:t>
      </w:r>
      <w:r w:rsidR="00B030CF" w:rsidRPr="00E966E8">
        <w:rPr>
          <w:color w:val="000000" w:themeColor="text1"/>
          <w:lang w:val="en-US"/>
        </w:rPr>
        <w:t xml:space="preserve"> between minor </w:t>
      </w:r>
      <w:r w:rsidR="00F23FFB" w:rsidRPr="00E966E8">
        <w:rPr>
          <w:color w:val="000000" w:themeColor="text1"/>
          <w:lang w:val="en-US"/>
        </w:rPr>
        <w:t>and</w:t>
      </w:r>
      <w:r w:rsidR="00B030CF" w:rsidRPr="00E966E8">
        <w:rPr>
          <w:color w:val="000000" w:themeColor="text1"/>
          <w:lang w:val="en-US"/>
        </w:rPr>
        <w:t xml:space="preserve"> major</w:t>
      </w:r>
      <w:r w:rsidR="00F23FFB" w:rsidRPr="00E966E8">
        <w:rPr>
          <w:color w:val="000000" w:themeColor="text1"/>
          <w:lang w:val="en-US"/>
        </w:rPr>
        <w:t xml:space="preserve"> workers</w:t>
      </w:r>
      <w:r w:rsidR="00B030CF" w:rsidRPr="00E966E8">
        <w:rPr>
          <w:color w:val="000000" w:themeColor="text1"/>
          <w:lang w:val="en-US"/>
        </w:rPr>
        <w:t xml:space="preserve"> </w:t>
      </w:r>
      <w:r w:rsidR="00464095" w:rsidRPr="00E966E8">
        <w:rPr>
          <w:color w:val="000000" w:themeColor="text1"/>
          <w:lang w:val="en-US"/>
        </w:rPr>
        <w:t>(</w:t>
      </w:r>
      <w:r w:rsidR="00E966E8" w:rsidRPr="00E966E8">
        <w:rPr>
          <w:b/>
          <w:color w:val="000000" w:themeColor="text1"/>
          <w:lang w:val="en-US"/>
        </w:rPr>
        <w:t>Figure 2b</w:t>
      </w:r>
      <w:r w:rsidR="00464095" w:rsidRPr="00E966E8">
        <w:rPr>
          <w:color w:val="000000" w:themeColor="text1"/>
          <w:lang w:val="en-US"/>
        </w:rPr>
        <w:t>)</w:t>
      </w:r>
      <w:r w:rsidR="002F3696" w:rsidRPr="00E966E8">
        <w:rPr>
          <w:color w:val="000000" w:themeColor="text1"/>
          <w:lang w:val="en-US"/>
        </w:rPr>
        <w:t>.</w:t>
      </w:r>
      <w:r w:rsidR="00B360BC" w:rsidRPr="00E966E8">
        <w:rPr>
          <w:color w:val="000000" w:themeColor="text1"/>
          <w:lang w:val="en-US"/>
        </w:rPr>
        <w:t xml:space="preserve"> </w:t>
      </w:r>
      <w:r w:rsidR="00D94996" w:rsidRPr="00E966E8">
        <w:rPr>
          <w:color w:val="000000" w:themeColor="text1"/>
          <w:lang w:val="en-US"/>
        </w:rPr>
        <w:t xml:space="preserve">We observed fecal grooming </w:t>
      </w:r>
      <w:r w:rsidR="00B360BC" w:rsidRPr="00E966E8">
        <w:rPr>
          <w:lang w:val="en-US"/>
        </w:rPr>
        <w:t xml:space="preserve">when workers entered the fungus, rather than when they </w:t>
      </w:r>
      <w:r w:rsidR="007F061E" w:rsidRPr="00E966E8">
        <w:rPr>
          <w:lang w:val="en-US"/>
        </w:rPr>
        <w:t xml:space="preserve">were </w:t>
      </w:r>
      <w:r w:rsidR="00B360BC" w:rsidRPr="00E966E8">
        <w:rPr>
          <w:lang w:val="en-US"/>
        </w:rPr>
        <w:t>on or completely away from the fungus</w:t>
      </w:r>
      <w:r w:rsidR="00AC7C01" w:rsidRPr="00E966E8">
        <w:rPr>
          <w:lang w:val="en-US"/>
        </w:rPr>
        <w:t xml:space="preserve"> for extended periods of time</w:t>
      </w:r>
      <w:r w:rsidR="00B360BC" w:rsidRPr="00E966E8">
        <w:rPr>
          <w:lang w:val="en-US"/>
        </w:rPr>
        <w:t xml:space="preserve">. </w:t>
      </w:r>
    </w:p>
    <w:p w14:paraId="1F61E4DB" w14:textId="77777777" w:rsidR="003C34E9" w:rsidRPr="00E966E8" w:rsidRDefault="003C34E9" w:rsidP="008051DA">
      <w:pPr>
        <w:pStyle w:val="Default"/>
        <w:jc w:val="both"/>
        <w:rPr>
          <w:lang w:val="en-US"/>
        </w:rPr>
      </w:pPr>
    </w:p>
    <w:p w14:paraId="2DE8A4B8" w14:textId="77777777" w:rsidR="003C34E9" w:rsidRPr="00E966E8" w:rsidRDefault="003C34E9" w:rsidP="008051DA">
      <w:pPr>
        <w:pStyle w:val="Default"/>
        <w:jc w:val="both"/>
        <w:rPr>
          <w:color w:val="auto"/>
          <w:lang w:val="en-US"/>
        </w:rPr>
      </w:pPr>
      <w:r w:rsidRPr="00E966E8">
        <w:rPr>
          <w:color w:val="auto"/>
          <w:lang w:val="en-US"/>
        </w:rPr>
        <w:t xml:space="preserve">[PLACE FIGURE 2 HERE] </w:t>
      </w:r>
    </w:p>
    <w:p w14:paraId="4E331953" w14:textId="77777777" w:rsidR="001F464D" w:rsidRPr="00E966E8" w:rsidRDefault="001F464D" w:rsidP="008051DA">
      <w:pPr>
        <w:pStyle w:val="Default"/>
        <w:jc w:val="both"/>
        <w:rPr>
          <w:color w:val="000000" w:themeColor="text1"/>
          <w:lang w:val="en-US"/>
        </w:rPr>
      </w:pPr>
    </w:p>
    <w:p w14:paraId="7B63951F" w14:textId="011235BA" w:rsidR="00D27A66" w:rsidRPr="00E966E8" w:rsidRDefault="001F464D" w:rsidP="008051DA">
      <w:pPr>
        <w:pStyle w:val="Default"/>
        <w:jc w:val="both"/>
        <w:rPr>
          <w:color w:val="auto"/>
          <w:lang w:val="en-US"/>
        </w:rPr>
      </w:pPr>
      <w:r w:rsidRPr="00E966E8">
        <w:rPr>
          <w:color w:val="000000" w:themeColor="text1"/>
          <w:lang w:val="en-US"/>
        </w:rPr>
        <w:t xml:space="preserve">Several behaviors were extremely rare. </w:t>
      </w:r>
      <w:r w:rsidR="00F23FFB" w:rsidRPr="00E966E8">
        <w:rPr>
          <w:color w:val="000000" w:themeColor="text1"/>
          <w:lang w:val="en-US"/>
        </w:rPr>
        <w:t>We only observed m</w:t>
      </w:r>
      <w:r w:rsidR="004E3D39" w:rsidRPr="00E966E8">
        <w:rPr>
          <w:color w:val="000000" w:themeColor="text1"/>
          <w:lang w:val="en-US"/>
        </w:rPr>
        <w:t xml:space="preserve">etapleural gland grooming four times, </w:t>
      </w:r>
      <w:r w:rsidR="00F23FFB" w:rsidRPr="00E966E8">
        <w:rPr>
          <w:color w:val="000000" w:themeColor="text1"/>
          <w:lang w:val="en-US"/>
        </w:rPr>
        <w:t xml:space="preserve">and </w:t>
      </w:r>
      <w:r w:rsidR="004E3D39" w:rsidRPr="00E966E8">
        <w:rPr>
          <w:color w:val="000000" w:themeColor="text1"/>
          <w:lang w:val="en-US"/>
        </w:rPr>
        <w:t xml:space="preserve">all </w:t>
      </w:r>
      <w:r w:rsidR="00F23FFB" w:rsidRPr="00E966E8">
        <w:rPr>
          <w:color w:val="000000" w:themeColor="text1"/>
          <w:lang w:val="en-US"/>
        </w:rPr>
        <w:t xml:space="preserve">instances occurred </w:t>
      </w:r>
      <w:r w:rsidR="004E3D39" w:rsidRPr="00E966E8">
        <w:rPr>
          <w:color w:val="000000" w:themeColor="text1"/>
          <w:lang w:val="en-US"/>
        </w:rPr>
        <w:t>after 72</w:t>
      </w:r>
      <w:r w:rsidR="00610FCB">
        <w:rPr>
          <w:color w:val="000000" w:themeColor="text1"/>
          <w:lang w:val="en-US"/>
        </w:rPr>
        <w:t xml:space="preserve"> </w:t>
      </w:r>
      <w:r w:rsidR="004E3D39" w:rsidRPr="00E966E8">
        <w:rPr>
          <w:color w:val="000000" w:themeColor="text1"/>
          <w:lang w:val="en-US"/>
        </w:rPr>
        <w:t>h</w:t>
      </w:r>
      <w:r w:rsidR="00500BAC" w:rsidRPr="00E966E8">
        <w:rPr>
          <w:color w:val="000000" w:themeColor="text1"/>
          <w:lang w:val="en-US"/>
        </w:rPr>
        <w:t>;</w:t>
      </w:r>
      <w:r w:rsidR="004E3D39" w:rsidRPr="00E966E8">
        <w:rPr>
          <w:color w:val="000000" w:themeColor="text1"/>
          <w:lang w:val="en-US"/>
        </w:rPr>
        <w:t xml:space="preserve"> </w:t>
      </w:r>
      <w:r w:rsidR="007B3D83" w:rsidRPr="00E966E8">
        <w:rPr>
          <w:color w:val="000000" w:themeColor="text1"/>
          <w:lang w:val="en-US"/>
        </w:rPr>
        <w:t>once in the control group</w:t>
      </w:r>
      <w:r w:rsidR="004E3D39" w:rsidRPr="00E966E8">
        <w:rPr>
          <w:color w:val="000000" w:themeColor="text1"/>
          <w:lang w:val="en-US"/>
        </w:rPr>
        <w:t xml:space="preserve">, </w:t>
      </w:r>
      <w:r w:rsidR="00500BAC" w:rsidRPr="00E966E8">
        <w:rPr>
          <w:color w:val="000000" w:themeColor="text1"/>
          <w:lang w:val="en-US"/>
        </w:rPr>
        <w:t xml:space="preserve">and </w:t>
      </w:r>
      <w:r w:rsidR="00F23FFB" w:rsidRPr="00E966E8">
        <w:rPr>
          <w:color w:val="000000" w:themeColor="text1"/>
          <w:lang w:val="en-US"/>
        </w:rPr>
        <w:t xml:space="preserve">three </w:t>
      </w:r>
      <w:r w:rsidR="007B3D83" w:rsidRPr="00E966E8">
        <w:rPr>
          <w:color w:val="000000" w:themeColor="text1"/>
          <w:lang w:val="en-US"/>
        </w:rPr>
        <w:t xml:space="preserve">times </w:t>
      </w:r>
      <w:r w:rsidR="00500BAC" w:rsidRPr="00E966E8">
        <w:rPr>
          <w:color w:val="000000" w:themeColor="text1"/>
          <w:lang w:val="en-US"/>
        </w:rPr>
        <w:t xml:space="preserve">in colonies with </w:t>
      </w:r>
      <w:proofErr w:type="spellStart"/>
      <w:r w:rsidR="007B3D83" w:rsidRPr="00E966E8">
        <w:rPr>
          <w:i/>
          <w:color w:val="000000" w:themeColor="text1"/>
          <w:lang w:val="en-US"/>
        </w:rPr>
        <w:t>Escovopsis</w:t>
      </w:r>
      <w:proofErr w:type="spellEnd"/>
      <w:r w:rsidR="007B3D83" w:rsidRPr="00E966E8">
        <w:rPr>
          <w:color w:val="000000" w:themeColor="text1"/>
          <w:lang w:val="en-US"/>
        </w:rPr>
        <w:t xml:space="preserve"> infection</w:t>
      </w:r>
      <w:r w:rsidR="00937F54" w:rsidRPr="00E966E8">
        <w:rPr>
          <w:color w:val="000000" w:themeColor="text1"/>
          <w:lang w:val="en-US"/>
        </w:rPr>
        <w:t xml:space="preserve"> </w:t>
      </w:r>
      <w:r w:rsidR="006B51FA" w:rsidRPr="00E966E8">
        <w:rPr>
          <w:color w:val="000000" w:themeColor="text1"/>
          <w:lang w:val="en-US"/>
        </w:rPr>
        <w:t>(</w:t>
      </w:r>
      <w:r w:rsidR="00E966E8" w:rsidRPr="00E966E8">
        <w:rPr>
          <w:b/>
          <w:color w:val="000000" w:themeColor="text1"/>
          <w:lang w:val="en-US"/>
        </w:rPr>
        <w:t>Table 1</w:t>
      </w:r>
      <w:r w:rsidR="006B51FA" w:rsidRPr="00E966E8">
        <w:rPr>
          <w:color w:val="000000" w:themeColor="text1"/>
          <w:lang w:val="en-US"/>
        </w:rPr>
        <w:t>)</w:t>
      </w:r>
      <w:r w:rsidR="004E3D39" w:rsidRPr="00E966E8">
        <w:rPr>
          <w:color w:val="000000" w:themeColor="text1"/>
          <w:lang w:val="en-US"/>
        </w:rPr>
        <w:t>.</w:t>
      </w:r>
      <w:r w:rsidR="00A25F09" w:rsidRPr="00E966E8">
        <w:rPr>
          <w:color w:val="000000" w:themeColor="text1"/>
          <w:lang w:val="en-US"/>
        </w:rPr>
        <w:t xml:space="preserve"> Almost as infrequently, w</w:t>
      </w:r>
      <w:r w:rsidR="004D0D57" w:rsidRPr="00E966E8">
        <w:rPr>
          <w:color w:val="000000" w:themeColor="text1"/>
          <w:lang w:val="en-US"/>
        </w:rPr>
        <w:t xml:space="preserve">e found that ants </w:t>
      </w:r>
      <w:r w:rsidR="007B3D83" w:rsidRPr="00E966E8">
        <w:rPr>
          <w:color w:val="000000" w:themeColor="text1"/>
          <w:lang w:val="en-US"/>
        </w:rPr>
        <w:t xml:space="preserve">would </w:t>
      </w:r>
      <w:r w:rsidR="004D0D57" w:rsidRPr="00E966E8">
        <w:rPr>
          <w:color w:val="000000" w:themeColor="text1"/>
          <w:lang w:val="en-US"/>
        </w:rPr>
        <w:t xml:space="preserve">regurgitate a </w:t>
      </w:r>
      <w:r w:rsidR="00A25F09" w:rsidRPr="00E966E8">
        <w:rPr>
          <w:color w:val="000000" w:themeColor="text1"/>
          <w:lang w:val="en-US"/>
        </w:rPr>
        <w:t xml:space="preserve">liquid </w:t>
      </w:r>
      <w:r w:rsidR="004D0D57" w:rsidRPr="00E966E8">
        <w:rPr>
          <w:color w:val="000000" w:themeColor="text1"/>
          <w:lang w:val="en-US"/>
        </w:rPr>
        <w:t>droplet on</w:t>
      </w:r>
      <w:r w:rsidR="007B3D83" w:rsidRPr="00E966E8">
        <w:rPr>
          <w:color w:val="000000" w:themeColor="text1"/>
          <w:lang w:val="en-US"/>
        </w:rPr>
        <w:t xml:space="preserve">to </w:t>
      </w:r>
      <w:r w:rsidR="004D0D57" w:rsidRPr="00E966E8">
        <w:rPr>
          <w:color w:val="000000" w:themeColor="text1"/>
          <w:lang w:val="en-US"/>
        </w:rPr>
        <w:t>the fungus garden</w:t>
      </w:r>
      <w:r w:rsidR="00E7504B" w:rsidRPr="00E966E8">
        <w:rPr>
          <w:color w:val="000000" w:themeColor="text1"/>
          <w:lang w:val="en-US"/>
        </w:rPr>
        <w:t xml:space="preserve"> and a few times outside of the fungus</w:t>
      </w:r>
      <w:r w:rsidR="009A07CB" w:rsidRPr="00E966E8">
        <w:rPr>
          <w:color w:val="000000" w:themeColor="text1"/>
          <w:lang w:val="en-US"/>
        </w:rPr>
        <w:t xml:space="preserve"> (</w:t>
      </w:r>
      <w:r w:rsidR="00E966E8" w:rsidRPr="00E966E8">
        <w:rPr>
          <w:b/>
          <w:color w:val="000000" w:themeColor="text1"/>
          <w:lang w:val="en-US"/>
        </w:rPr>
        <w:t>Table 1</w:t>
      </w:r>
      <w:r w:rsidR="009A07CB" w:rsidRPr="00E966E8">
        <w:rPr>
          <w:color w:val="000000" w:themeColor="text1"/>
          <w:lang w:val="en-US"/>
        </w:rPr>
        <w:t>)</w:t>
      </w:r>
      <w:r w:rsidR="00450147" w:rsidRPr="00E966E8">
        <w:rPr>
          <w:color w:val="000000" w:themeColor="text1"/>
          <w:lang w:val="en-US"/>
        </w:rPr>
        <w:t>.</w:t>
      </w:r>
      <w:r w:rsidR="005C37FD" w:rsidRPr="00E966E8">
        <w:rPr>
          <w:color w:val="000000" w:themeColor="text1"/>
          <w:lang w:val="en-US"/>
        </w:rPr>
        <w:t xml:space="preserve"> </w:t>
      </w:r>
      <w:r w:rsidR="00A25F09" w:rsidRPr="00E966E8">
        <w:rPr>
          <w:color w:val="000000" w:themeColor="text1"/>
          <w:lang w:val="en-US"/>
        </w:rPr>
        <w:t xml:space="preserve">In the </w:t>
      </w:r>
      <w:r w:rsidR="007B5BD6" w:rsidRPr="00E966E8">
        <w:rPr>
          <w:color w:val="000000" w:themeColor="text1"/>
          <w:lang w:val="en-US"/>
        </w:rPr>
        <w:t>0</w:t>
      </w:r>
      <w:r w:rsidR="00610FCB">
        <w:rPr>
          <w:color w:val="000000" w:themeColor="text1"/>
          <w:lang w:val="en-US"/>
        </w:rPr>
        <w:t xml:space="preserve"> </w:t>
      </w:r>
      <w:r w:rsidR="00BA6F3B" w:rsidRPr="00E966E8">
        <w:rPr>
          <w:color w:val="000000" w:themeColor="text1"/>
          <w:lang w:val="en-US"/>
        </w:rPr>
        <w:t>h</w:t>
      </w:r>
      <w:r w:rsidR="00A25F09" w:rsidRPr="00E966E8">
        <w:rPr>
          <w:color w:val="000000" w:themeColor="text1"/>
          <w:lang w:val="en-US"/>
        </w:rPr>
        <w:t xml:space="preserve"> groups, t</w:t>
      </w:r>
      <w:r w:rsidR="005C37FD" w:rsidRPr="00E966E8">
        <w:rPr>
          <w:color w:val="000000" w:themeColor="text1"/>
          <w:lang w:val="en-US"/>
        </w:rPr>
        <w:t xml:space="preserve">his happened once in </w:t>
      </w:r>
      <w:r w:rsidR="00A25F09" w:rsidRPr="00E966E8">
        <w:rPr>
          <w:color w:val="000000" w:themeColor="text1"/>
          <w:lang w:val="en-US"/>
        </w:rPr>
        <w:t xml:space="preserve">a </w:t>
      </w:r>
      <w:r w:rsidR="005C37FD" w:rsidRPr="00E966E8">
        <w:rPr>
          <w:color w:val="000000" w:themeColor="text1"/>
          <w:lang w:val="en-US"/>
        </w:rPr>
        <w:t>control</w:t>
      </w:r>
      <w:r w:rsidR="00A25F09" w:rsidRPr="00E966E8">
        <w:rPr>
          <w:color w:val="000000" w:themeColor="text1"/>
          <w:lang w:val="en-US"/>
        </w:rPr>
        <w:t xml:space="preserve"> </w:t>
      </w:r>
      <w:r w:rsidR="009925EA" w:rsidRPr="00E966E8">
        <w:rPr>
          <w:color w:val="000000" w:themeColor="text1"/>
          <w:lang w:val="en-US"/>
        </w:rPr>
        <w:t>sub-</w:t>
      </w:r>
      <w:r w:rsidR="00A25F09" w:rsidRPr="00E966E8">
        <w:rPr>
          <w:color w:val="000000" w:themeColor="text1"/>
          <w:lang w:val="en-US"/>
        </w:rPr>
        <w:t>colony</w:t>
      </w:r>
      <w:r w:rsidR="005C37FD" w:rsidRPr="00E966E8">
        <w:rPr>
          <w:color w:val="000000" w:themeColor="text1"/>
          <w:lang w:val="en-US"/>
        </w:rPr>
        <w:t xml:space="preserve"> and twice in </w:t>
      </w:r>
      <w:r w:rsidR="00A25F09" w:rsidRPr="00E966E8">
        <w:rPr>
          <w:color w:val="000000" w:themeColor="text1"/>
          <w:lang w:val="en-US"/>
        </w:rPr>
        <w:t>infected colonies</w:t>
      </w:r>
      <w:r w:rsidR="009F34A1" w:rsidRPr="00E966E8">
        <w:rPr>
          <w:color w:val="000000" w:themeColor="text1"/>
          <w:lang w:val="en-US"/>
        </w:rPr>
        <w:t xml:space="preserve"> </w:t>
      </w:r>
      <w:r w:rsidR="00610FCB">
        <w:rPr>
          <w:color w:val="000000" w:themeColor="text1"/>
          <w:lang w:val="en-US"/>
        </w:rPr>
        <w:t>—</w:t>
      </w:r>
      <w:r w:rsidR="00AF59F7" w:rsidRPr="00E966E8">
        <w:rPr>
          <w:color w:val="000000" w:themeColor="text1"/>
          <w:lang w:val="en-US"/>
        </w:rPr>
        <w:t xml:space="preserve"> </w:t>
      </w:r>
      <w:r w:rsidR="009F34A1" w:rsidRPr="00E966E8">
        <w:rPr>
          <w:color w:val="000000" w:themeColor="text1"/>
          <w:lang w:val="en-US"/>
        </w:rPr>
        <w:t xml:space="preserve">in </w:t>
      </w:r>
      <w:r w:rsidR="00AF59F7" w:rsidRPr="00E966E8">
        <w:rPr>
          <w:color w:val="000000" w:themeColor="text1"/>
          <w:lang w:val="en-US"/>
        </w:rPr>
        <w:t xml:space="preserve">all three </w:t>
      </w:r>
      <w:r w:rsidR="009F34A1" w:rsidRPr="00E966E8">
        <w:rPr>
          <w:color w:val="000000" w:themeColor="text1"/>
          <w:lang w:val="en-US"/>
        </w:rPr>
        <w:t xml:space="preserve">instances </w:t>
      </w:r>
      <w:r w:rsidR="00FA5A96" w:rsidRPr="00E966E8">
        <w:rPr>
          <w:color w:val="000000" w:themeColor="text1"/>
          <w:lang w:val="en-US"/>
        </w:rPr>
        <w:t xml:space="preserve">the behavior was </w:t>
      </w:r>
      <w:r w:rsidR="00047C09" w:rsidRPr="00E966E8">
        <w:rPr>
          <w:color w:val="000000" w:themeColor="text1"/>
          <w:lang w:val="en-US"/>
        </w:rPr>
        <w:t>performed</w:t>
      </w:r>
      <w:r w:rsidR="00FA5A96" w:rsidRPr="00E966E8">
        <w:rPr>
          <w:color w:val="000000" w:themeColor="text1"/>
          <w:lang w:val="en-US"/>
        </w:rPr>
        <w:t xml:space="preserve"> </w:t>
      </w:r>
      <w:r w:rsidR="00AF59F7" w:rsidRPr="00E966E8">
        <w:rPr>
          <w:color w:val="000000" w:themeColor="text1"/>
          <w:lang w:val="en-US"/>
        </w:rPr>
        <w:t xml:space="preserve">by </w:t>
      </w:r>
      <w:r w:rsidR="000913CC" w:rsidRPr="00E966E8">
        <w:rPr>
          <w:color w:val="000000" w:themeColor="text1"/>
          <w:lang w:val="en-US"/>
        </w:rPr>
        <w:t xml:space="preserve">a </w:t>
      </w:r>
      <w:r w:rsidR="00AF59F7" w:rsidRPr="00E966E8">
        <w:rPr>
          <w:color w:val="000000" w:themeColor="text1"/>
          <w:lang w:val="en-US"/>
        </w:rPr>
        <w:t>major</w:t>
      </w:r>
      <w:r w:rsidR="0021051A" w:rsidRPr="00E966E8">
        <w:rPr>
          <w:color w:val="000000" w:themeColor="text1"/>
          <w:lang w:val="en-US"/>
        </w:rPr>
        <w:t xml:space="preserve"> worker</w:t>
      </w:r>
      <w:r w:rsidR="005C37FD" w:rsidRPr="00E966E8">
        <w:rPr>
          <w:color w:val="000000" w:themeColor="text1"/>
          <w:lang w:val="en-US"/>
        </w:rPr>
        <w:t>.</w:t>
      </w:r>
      <w:r w:rsidR="001B1924" w:rsidRPr="00E966E8">
        <w:rPr>
          <w:color w:val="000000" w:themeColor="text1"/>
          <w:lang w:val="en-US"/>
        </w:rPr>
        <w:t xml:space="preserve"> </w:t>
      </w:r>
      <w:r w:rsidR="00047C09" w:rsidRPr="00E966E8">
        <w:rPr>
          <w:color w:val="000000" w:themeColor="text1"/>
          <w:lang w:val="en-US"/>
        </w:rPr>
        <w:t>On one occasion</w:t>
      </w:r>
      <w:r w:rsidR="001B1924" w:rsidRPr="00E966E8">
        <w:rPr>
          <w:color w:val="000000" w:themeColor="text1"/>
          <w:lang w:val="en-US"/>
        </w:rPr>
        <w:t xml:space="preserve"> a minor worker regurgitated a droplet in the corner of the box and </w:t>
      </w:r>
      <w:r w:rsidR="00047C09" w:rsidRPr="00E966E8">
        <w:rPr>
          <w:color w:val="000000" w:themeColor="text1"/>
          <w:lang w:val="en-US"/>
        </w:rPr>
        <w:t>once</w:t>
      </w:r>
      <w:r w:rsidR="001B1924" w:rsidRPr="00E966E8">
        <w:rPr>
          <w:color w:val="000000" w:themeColor="text1"/>
          <w:lang w:val="en-US"/>
        </w:rPr>
        <w:t xml:space="preserve"> a major worker did the same on </w:t>
      </w:r>
      <w:r w:rsidR="007F061E" w:rsidRPr="00E966E8">
        <w:rPr>
          <w:color w:val="000000" w:themeColor="text1"/>
          <w:lang w:val="en-US"/>
        </w:rPr>
        <w:t xml:space="preserve">a </w:t>
      </w:r>
      <w:r w:rsidR="001B1924" w:rsidRPr="00E966E8">
        <w:rPr>
          <w:color w:val="000000" w:themeColor="text1"/>
          <w:lang w:val="en-US"/>
        </w:rPr>
        <w:t xml:space="preserve">bramble </w:t>
      </w:r>
      <w:r w:rsidR="007F061E" w:rsidRPr="00E966E8">
        <w:rPr>
          <w:color w:val="000000" w:themeColor="text1"/>
          <w:lang w:val="en-US"/>
        </w:rPr>
        <w:t>leaf</w:t>
      </w:r>
      <w:r w:rsidR="001B1924" w:rsidRPr="00E966E8">
        <w:rPr>
          <w:color w:val="000000" w:themeColor="text1"/>
          <w:lang w:val="en-US"/>
        </w:rPr>
        <w:t xml:space="preserve">, both in the </w:t>
      </w:r>
      <w:proofErr w:type="spellStart"/>
      <w:r w:rsidR="001B1924" w:rsidRPr="00E966E8">
        <w:rPr>
          <w:i/>
          <w:color w:val="000000" w:themeColor="text1"/>
          <w:lang w:val="en-US"/>
        </w:rPr>
        <w:t>Escovopsis</w:t>
      </w:r>
      <w:proofErr w:type="spellEnd"/>
      <w:r w:rsidR="001B1924" w:rsidRPr="00E966E8">
        <w:rPr>
          <w:color w:val="000000" w:themeColor="text1"/>
          <w:lang w:val="en-US"/>
        </w:rPr>
        <w:t xml:space="preserve"> treatment.</w:t>
      </w:r>
      <w:r w:rsidR="005C37FD" w:rsidRPr="00E966E8">
        <w:rPr>
          <w:color w:val="000000" w:themeColor="text1"/>
          <w:lang w:val="en-US"/>
        </w:rPr>
        <w:t xml:space="preserve"> </w:t>
      </w:r>
      <w:r w:rsidR="00901A4C" w:rsidRPr="00E966E8">
        <w:rPr>
          <w:color w:val="000000" w:themeColor="text1"/>
          <w:lang w:val="en-US"/>
        </w:rPr>
        <w:t xml:space="preserve">In the </w:t>
      </w:r>
      <w:r w:rsidR="007B5BD6" w:rsidRPr="00E966E8">
        <w:rPr>
          <w:color w:val="000000" w:themeColor="text1"/>
          <w:lang w:val="en-US"/>
        </w:rPr>
        <w:t>72</w:t>
      </w:r>
      <w:r w:rsidR="00610FCB">
        <w:rPr>
          <w:color w:val="000000" w:themeColor="text1"/>
          <w:lang w:val="en-US"/>
        </w:rPr>
        <w:t xml:space="preserve"> </w:t>
      </w:r>
      <w:r w:rsidR="007F061E" w:rsidRPr="00E966E8">
        <w:rPr>
          <w:color w:val="000000" w:themeColor="text1"/>
          <w:lang w:val="en-US"/>
        </w:rPr>
        <w:t>h</w:t>
      </w:r>
      <w:r w:rsidR="00901A4C" w:rsidRPr="00E966E8">
        <w:rPr>
          <w:color w:val="000000" w:themeColor="text1"/>
          <w:lang w:val="en-US"/>
        </w:rPr>
        <w:t xml:space="preserve"> colonies, droplet regurgitation</w:t>
      </w:r>
      <w:r w:rsidR="001B1924" w:rsidRPr="00E966E8">
        <w:rPr>
          <w:color w:val="000000" w:themeColor="text1"/>
          <w:lang w:val="en-US"/>
        </w:rPr>
        <w:t xml:space="preserve"> on the fungus</w:t>
      </w:r>
      <w:r w:rsidR="00901A4C" w:rsidRPr="00E966E8">
        <w:rPr>
          <w:color w:val="000000" w:themeColor="text1"/>
          <w:lang w:val="en-US"/>
        </w:rPr>
        <w:t xml:space="preserve"> was never observed</w:t>
      </w:r>
      <w:r w:rsidR="005C37FD" w:rsidRPr="00E966E8">
        <w:rPr>
          <w:color w:val="000000" w:themeColor="text1"/>
          <w:lang w:val="en-US"/>
        </w:rPr>
        <w:t xml:space="preserve"> in the control</w:t>
      </w:r>
      <w:r w:rsidR="00901A4C" w:rsidRPr="00E966E8">
        <w:rPr>
          <w:color w:val="000000" w:themeColor="text1"/>
          <w:lang w:val="en-US"/>
        </w:rPr>
        <w:t xml:space="preserve"> </w:t>
      </w:r>
      <w:r w:rsidR="007B5BD6" w:rsidRPr="00E966E8">
        <w:rPr>
          <w:color w:val="000000" w:themeColor="text1"/>
          <w:lang w:val="en-US"/>
        </w:rPr>
        <w:t>colonies but</w:t>
      </w:r>
      <w:r w:rsidR="005C37FD" w:rsidRPr="00E966E8">
        <w:rPr>
          <w:color w:val="000000" w:themeColor="text1"/>
          <w:lang w:val="en-US"/>
        </w:rPr>
        <w:t xml:space="preserve"> </w:t>
      </w:r>
      <w:r w:rsidR="00901A4C" w:rsidRPr="00E966E8">
        <w:rPr>
          <w:color w:val="000000" w:themeColor="text1"/>
          <w:lang w:val="en-US"/>
        </w:rPr>
        <w:t xml:space="preserve">happened </w:t>
      </w:r>
      <w:r w:rsidR="005C37FD" w:rsidRPr="00E966E8">
        <w:rPr>
          <w:color w:val="000000" w:themeColor="text1"/>
          <w:lang w:val="en-US"/>
        </w:rPr>
        <w:t>seven</w:t>
      </w:r>
      <w:r w:rsidR="00901A4C" w:rsidRPr="00E966E8">
        <w:rPr>
          <w:color w:val="000000" w:themeColor="text1"/>
          <w:lang w:val="en-US"/>
        </w:rPr>
        <w:t xml:space="preserve"> times</w:t>
      </w:r>
      <w:r w:rsidR="005C37FD" w:rsidRPr="00E966E8">
        <w:rPr>
          <w:color w:val="000000" w:themeColor="text1"/>
          <w:lang w:val="en-US"/>
        </w:rPr>
        <w:t xml:space="preserve"> in </w:t>
      </w:r>
      <w:r w:rsidR="00901A4C" w:rsidRPr="00E966E8">
        <w:rPr>
          <w:color w:val="000000" w:themeColor="text1"/>
          <w:lang w:val="en-US"/>
        </w:rPr>
        <w:t>infected colonies</w:t>
      </w:r>
      <w:r w:rsidR="00047C09" w:rsidRPr="00E966E8">
        <w:rPr>
          <w:color w:val="000000" w:themeColor="text1"/>
          <w:lang w:val="en-US"/>
        </w:rPr>
        <w:t>. S</w:t>
      </w:r>
      <w:r w:rsidR="005C37FD" w:rsidRPr="00E966E8">
        <w:rPr>
          <w:color w:val="000000" w:themeColor="text1"/>
          <w:lang w:val="en-US"/>
        </w:rPr>
        <w:t>ix of the</w:t>
      </w:r>
      <w:r w:rsidR="00901A4C" w:rsidRPr="00E966E8">
        <w:rPr>
          <w:color w:val="000000" w:themeColor="text1"/>
          <w:lang w:val="en-US"/>
        </w:rPr>
        <w:t>se</w:t>
      </w:r>
      <w:r w:rsidR="005C37FD" w:rsidRPr="00E966E8">
        <w:rPr>
          <w:color w:val="000000" w:themeColor="text1"/>
          <w:lang w:val="en-US"/>
        </w:rPr>
        <w:t xml:space="preserve"> </w:t>
      </w:r>
      <w:r w:rsidR="00047C09" w:rsidRPr="00E966E8">
        <w:rPr>
          <w:color w:val="000000" w:themeColor="text1"/>
          <w:lang w:val="en-US"/>
        </w:rPr>
        <w:t xml:space="preserve">were </w:t>
      </w:r>
      <w:r w:rsidR="005C37FD" w:rsidRPr="00E966E8">
        <w:rPr>
          <w:color w:val="000000" w:themeColor="text1"/>
          <w:lang w:val="en-US"/>
        </w:rPr>
        <w:t>by major workers</w:t>
      </w:r>
      <w:r w:rsidR="00047C09" w:rsidRPr="00E966E8">
        <w:rPr>
          <w:color w:val="000000" w:themeColor="text1"/>
          <w:lang w:val="en-US"/>
        </w:rPr>
        <w:t xml:space="preserve"> and three of these by a single individual that </w:t>
      </w:r>
      <w:r w:rsidR="001B1924" w:rsidRPr="00E966E8">
        <w:rPr>
          <w:color w:val="000000" w:themeColor="text1"/>
          <w:lang w:val="en-US"/>
        </w:rPr>
        <w:t xml:space="preserve">added droplets outside of the fungus </w:t>
      </w:r>
      <w:r w:rsidR="00047C09" w:rsidRPr="00E966E8">
        <w:rPr>
          <w:color w:val="000000" w:themeColor="text1"/>
          <w:lang w:val="en-US"/>
        </w:rPr>
        <w:t>garden</w:t>
      </w:r>
      <w:r w:rsidR="001B1924" w:rsidRPr="00E966E8">
        <w:rPr>
          <w:color w:val="000000" w:themeColor="text1"/>
          <w:lang w:val="en-US"/>
        </w:rPr>
        <w:t>.</w:t>
      </w:r>
    </w:p>
    <w:p w14:paraId="2D5D820B" w14:textId="77777777" w:rsidR="00D139E4" w:rsidRPr="00E966E8" w:rsidRDefault="00D139E4" w:rsidP="008051DA">
      <w:pPr>
        <w:pStyle w:val="Default"/>
        <w:jc w:val="both"/>
        <w:rPr>
          <w:color w:val="auto"/>
          <w:lang w:val="en-US"/>
        </w:rPr>
      </w:pPr>
    </w:p>
    <w:p w14:paraId="75C34E1F" w14:textId="26575D22" w:rsidR="00C82DAA" w:rsidRPr="00E966E8" w:rsidRDefault="004B0CD0" w:rsidP="008051DA">
      <w:pPr>
        <w:pStyle w:val="Default"/>
        <w:jc w:val="both"/>
        <w:rPr>
          <w:lang w:val="en-US"/>
        </w:rPr>
      </w:pPr>
      <w:r w:rsidRPr="00E966E8">
        <w:rPr>
          <w:lang w:val="en-US"/>
        </w:rPr>
        <w:t>Spore weeding (</w:t>
      </w:r>
      <w:r w:rsidR="00E966E8" w:rsidRPr="00E966E8">
        <w:rPr>
          <w:b/>
          <w:lang w:val="en-US"/>
        </w:rPr>
        <w:t>Figure 3a</w:t>
      </w:r>
      <w:r w:rsidRPr="00E966E8">
        <w:rPr>
          <w:lang w:val="en-US"/>
        </w:rPr>
        <w:t xml:space="preserve">) and </w:t>
      </w:r>
      <w:r w:rsidR="00397E85" w:rsidRPr="00E966E8">
        <w:rPr>
          <w:lang w:val="en-US"/>
        </w:rPr>
        <w:t xml:space="preserve">fungus </w:t>
      </w:r>
      <w:r w:rsidRPr="00E966E8">
        <w:rPr>
          <w:lang w:val="en-US"/>
        </w:rPr>
        <w:t>weeding (</w:t>
      </w:r>
      <w:r w:rsidR="00E966E8" w:rsidRPr="00E966E8">
        <w:rPr>
          <w:b/>
          <w:lang w:val="en-US"/>
        </w:rPr>
        <w:t>Figure 3b</w:t>
      </w:r>
      <w:r w:rsidRPr="00E966E8">
        <w:rPr>
          <w:lang w:val="en-US"/>
        </w:rPr>
        <w:t xml:space="preserve">) </w:t>
      </w:r>
      <w:r w:rsidR="00397E85" w:rsidRPr="00E966E8">
        <w:rPr>
          <w:lang w:val="en-US"/>
        </w:rPr>
        <w:t xml:space="preserve">were </w:t>
      </w:r>
      <w:r w:rsidR="007023B0" w:rsidRPr="00E966E8">
        <w:rPr>
          <w:lang w:val="en-US"/>
        </w:rPr>
        <w:t xml:space="preserve">both </w:t>
      </w:r>
      <w:r w:rsidRPr="00E966E8">
        <w:rPr>
          <w:lang w:val="en-US"/>
        </w:rPr>
        <w:t xml:space="preserve">low </w:t>
      </w:r>
      <w:r w:rsidR="00397E85" w:rsidRPr="00E966E8">
        <w:rPr>
          <w:lang w:val="en-US"/>
        </w:rPr>
        <w:t>in frequency</w:t>
      </w:r>
      <w:r w:rsidR="00861641" w:rsidRPr="00E966E8">
        <w:rPr>
          <w:lang w:val="en-US"/>
        </w:rPr>
        <w:t>.</w:t>
      </w:r>
      <w:r w:rsidR="007419F8" w:rsidRPr="00E966E8">
        <w:rPr>
          <w:lang w:val="en-US"/>
        </w:rPr>
        <w:t xml:space="preserve"> </w:t>
      </w:r>
      <w:r w:rsidR="00562943" w:rsidRPr="00E966E8">
        <w:rPr>
          <w:lang w:val="en-US"/>
        </w:rPr>
        <w:t>While t</w:t>
      </w:r>
      <w:r w:rsidRPr="00E966E8">
        <w:rPr>
          <w:lang w:val="en-US"/>
        </w:rPr>
        <w:t xml:space="preserve">here </w:t>
      </w:r>
      <w:r w:rsidR="00EE2576" w:rsidRPr="00E966E8">
        <w:rPr>
          <w:lang w:val="en-US"/>
        </w:rPr>
        <w:t>was</w:t>
      </w:r>
      <w:r w:rsidRPr="00E966E8">
        <w:rPr>
          <w:lang w:val="en-US"/>
        </w:rPr>
        <w:t xml:space="preserve"> no significant </w:t>
      </w:r>
      <w:r w:rsidR="00397E85" w:rsidRPr="00E966E8">
        <w:rPr>
          <w:lang w:val="en-US"/>
        </w:rPr>
        <w:t>difference</w:t>
      </w:r>
      <w:r w:rsidR="00DE5EE4" w:rsidRPr="00E966E8">
        <w:rPr>
          <w:lang w:val="en-US"/>
        </w:rPr>
        <w:t xml:space="preserve"> in </w:t>
      </w:r>
      <w:r w:rsidR="007023B0" w:rsidRPr="00E966E8">
        <w:rPr>
          <w:lang w:val="en-US"/>
        </w:rPr>
        <w:t xml:space="preserve">the frequency of fungus weeding </w:t>
      </w:r>
      <w:r w:rsidR="00397E85" w:rsidRPr="00E966E8">
        <w:rPr>
          <w:lang w:val="en-US"/>
        </w:rPr>
        <w:t xml:space="preserve">between </w:t>
      </w:r>
      <w:r w:rsidR="007023B0" w:rsidRPr="00E966E8">
        <w:rPr>
          <w:lang w:val="en-US"/>
        </w:rPr>
        <w:t xml:space="preserve">infected colonies </w:t>
      </w:r>
      <w:r w:rsidR="00397E85" w:rsidRPr="00E966E8">
        <w:rPr>
          <w:lang w:val="en-US"/>
        </w:rPr>
        <w:t>and controls</w:t>
      </w:r>
      <w:r w:rsidRPr="00E966E8">
        <w:rPr>
          <w:lang w:val="en-US"/>
        </w:rPr>
        <w:t xml:space="preserve">, there was a tendency </w:t>
      </w:r>
      <w:r w:rsidR="007023B0" w:rsidRPr="00E966E8">
        <w:rPr>
          <w:lang w:val="en-US"/>
        </w:rPr>
        <w:t xml:space="preserve">for weeding to increase with </w:t>
      </w:r>
      <w:r w:rsidR="00397E85" w:rsidRPr="00E966E8">
        <w:rPr>
          <w:lang w:val="en-US"/>
        </w:rPr>
        <w:t xml:space="preserve">time </w:t>
      </w:r>
      <w:r w:rsidR="007023B0" w:rsidRPr="00E966E8">
        <w:rPr>
          <w:lang w:val="en-US"/>
        </w:rPr>
        <w:t xml:space="preserve">since infection </w:t>
      </w:r>
      <w:r w:rsidRPr="00E966E8">
        <w:rPr>
          <w:lang w:val="en-US"/>
        </w:rPr>
        <w:t>(F</w:t>
      </w:r>
      <w:r w:rsidR="00B338A8" w:rsidRPr="00E966E8">
        <w:rPr>
          <w:vertAlign w:val="subscript"/>
          <w:lang w:val="en-US"/>
        </w:rPr>
        <w:t>1,23</w:t>
      </w:r>
      <w:r w:rsidR="00B338A8" w:rsidRPr="00E966E8">
        <w:rPr>
          <w:lang w:val="en-US"/>
        </w:rPr>
        <w:t xml:space="preserve"> = </w:t>
      </w:r>
      <w:r w:rsidRPr="00E966E8">
        <w:rPr>
          <w:lang w:val="en-US"/>
        </w:rPr>
        <w:t>2</w:t>
      </w:r>
      <w:r w:rsidR="00B338A8" w:rsidRPr="00E966E8">
        <w:rPr>
          <w:lang w:val="en-US"/>
        </w:rPr>
        <w:t>.</w:t>
      </w:r>
      <w:r w:rsidRPr="00E966E8">
        <w:rPr>
          <w:lang w:val="en-US"/>
        </w:rPr>
        <w:t>91, p = 0</w:t>
      </w:r>
      <w:r w:rsidR="00B338A8" w:rsidRPr="00E966E8">
        <w:rPr>
          <w:lang w:val="en-US"/>
        </w:rPr>
        <w:t>.</w:t>
      </w:r>
      <w:r w:rsidRPr="00E966E8">
        <w:rPr>
          <w:lang w:val="en-US"/>
        </w:rPr>
        <w:t>1014</w:t>
      </w:r>
      <w:r w:rsidR="000762DE" w:rsidRPr="00E966E8">
        <w:rPr>
          <w:lang w:val="en-US"/>
        </w:rPr>
        <w:t xml:space="preserve">; </w:t>
      </w:r>
      <w:r w:rsidR="00E966E8" w:rsidRPr="00E966E8">
        <w:rPr>
          <w:b/>
          <w:lang w:val="en-US"/>
        </w:rPr>
        <w:t>Table 2</w:t>
      </w:r>
      <w:r w:rsidRPr="00E966E8">
        <w:rPr>
          <w:lang w:val="en-US"/>
        </w:rPr>
        <w:t>)</w:t>
      </w:r>
      <w:r w:rsidR="00D01702" w:rsidRPr="00E966E8">
        <w:rPr>
          <w:lang w:val="en-US"/>
        </w:rPr>
        <w:t xml:space="preserve">. </w:t>
      </w:r>
      <w:r w:rsidR="0089638C" w:rsidRPr="00E966E8">
        <w:rPr>
          <w:lang w:val="en-US"/>
        </w:rPr>
        <w:t xml:space="preserve">Our </w:t>
      </w:r>
      <w:r w:rsidR="00D01702" w:rsidRPr="00E966E8">
        <w:rPr>
          <w:lang w:val="en-US"/>
        </w:rPr>
        <w:t xml:space="preserve">observations </w:t>
      </w:r>
      <w:r w:rsidR="0089638C" w:rsidRPr="00E966E8">
        <w:rPr>
          <w:lang w:val="en-US"/>
        </w:rPr>
        <w:t xml:space="preserve">focused on </w:t>
      </w:r>
      <w:proofErr w:type="spellStart"/>
      <w:r w:rsidR="00D01702" w:rsidRPr="00E966E8">
        <w:rPr>
          <w:i/>
          <w:lang w:val="en-US"/>
        </w:rPr>
        <w:t>Escovopsis</w:t>
      </w:r>
      <w:proofErr w:type="spellEnd"/>
      <w:r w:rsidR="00D01702" w:rsidRPr="00E966E8">
        <w:rPr>
          <w:i/>
          <w:lang w:val="en-US"/>
        </w:rPr>
        <w:t xml:space="preserve"> </w:t>
      </w:r>
      <w:r w:rsidR="00D01702" w:rsidRPr="00E966E8">
        <w:rPr>
          <w:lang w:val="en-US"/>
        </w:rPr>
        <w:t>spore</w:t>
      </w:r>
      <w:r w:rsidR="0089638C" w:rsidRPr="00E966E8">
        <w:rPr>
          <w:lang w:val="en-US"/>
        </w:rPr>
        <w:t xml:space="preserve"> weeding, which</w:t>
      </w:r>
      <w:r w:rsidR="00D01702" w:rsidRPr="00E966E8">
        <w:rPr>
          <w:lang w:val="en-US"/>
        </w:rPr>
        <w:t xml:space="preserve"> </w:t>
      </w:r>
      <w:r w:rsidRPr="00E966E8">
        <w:rPr>
          <w:lang w:val="en-US"/>
        </w:rPr>
        <w:t>did</w:t>
      </w:r>
      <w:r w:rsidR="00397E85" w:rsidRPr="00E966E8">
        <w:rPr>
          <w:lang w:val="en-US"/>
        </w:rPr>
        <w:t xml:space="preserve"> not </w:t>
      </w:r>
      <w:r w:rsidR="00A11CFB" w:rsidRPr="00E966E8">
        <w:rPr>
          <w:lang w:val="en-US"/>
        </w:rPr>
        <w:t>change</w:t>
      </w:r>
      <w:r w:rsidRPr="00E966E8">
        <w:rPr>
          <w:lang w:val="en-US"/>
        </w:rPr>
        <w:t xml:space="preserve"> significant</w:t>
      </w:r>
      <w:r w:rsidR="00A11CFB" w:rsidRPr="00E966E8">
        <w:rPr>
          <w:lang w:val="en-US"/>
        </w:rPr>
        <w:t>ly with time</w:t>
      </w:r>
      <w:r w:rsidRPr="00E966E8">
        <w:rPr>
          <w:lang w:val="en-US"/>
        </w:rPr>
        <w:t>, but there was a tendency</w:t>
      </w:r>
      <w:r w:rsidR="00F858D6" w:rsidRPr="00E966E8">
        <w:rPr>
          <w:lang w:val="en-US"/>
        </w:rPr>
        <w:t xml:space="preserve"> </w:t>
      </w:r>
      <w:r w:rsidR="00562943" w:rsidRPr="00E966E8">
        <w:rPr>
          <w:lang w:val="en-US"/>
        </w:rPr>
        <w:t>for a higher fr</w:t>
      </w:r>
      <w:r w:rsidR="00A11CFB" w:rsidRPr="00E966E8">
        <w:rPr>
          <w:lang w:val="en-US"/>
        </w:rPr>
        <w:t>e</w:t>
      </w:r>
      <w:r w:rsidR="00562943" w:rsidRPr="00E966E8">
        <w:rPr>
          <w:lang w:val="en-US"/>
        </w:rPr>
        <w:t>q</w:t>
      </w:r>
      <w:r w:rsidR="00A11CFB" w:rsidRPr="00E966E8">
        <w:rPr>
          <w:lang w:val="en-US"/>
        </w:rPr>
        <w:t>uency</w:t>
      </w:r>
      <w:r w:rsidR="00F858D6" w:rsidRPr="00E966E8">
        <w:rPr>
          <w:lang w:val="en-US"/>
        </w:rPr>
        <w:t xml:space="preserve"> in </w:t>
      </w:r>
      <w:r w:rsidR="00A11CFB" w:rsidRPr="00E966E8">
        <w:rPr>
          <w:lang w:val="en-US"/>
        </w:rPr>
        <w:t>colonies infected with</w:t>
      </w:r>
      <w:r w:rsidR="00F858D6" w:rsidRPr="00E966E8">
        <w:rPr>
          <w:lang w:val="en-US"/>
        </w:rPr>
        <w:t xml:space="preserve"> </w:t>
      </w:r>
      <w:proofErr w:type="spellStart"/>
      <w:r w:rsidR="00F858D6" w:rsidRPr="00E966E8">
        <w:rPr>
          <w:i/>
          <w:lang w:val="en-US"/>
        </w:rPr>
        <w:t>Escovopsis</w:t>
      </w:r>
      <w:proofErr w:type="spellEnd"/>
      <w:r w:rsidR="00F858D6" w:rsidRPr="00E966E8">
        <w:rPr>
          <w:lang w:val="en-US"/>
        </w:rPr>
        <w:t xml:space="preserve"> than </w:t>
      </w:r>
      <w:r w:rsidR="0077516A" w:rsidRPr="00E966E8">
        <w:rPr>
          <w:lang w:val="en-US"/>
        </w:rPr>
        <w:t>in</w:t>
      </w:r>
      <w:r w:rsidR="00A11CFB" w:rsidRPr="00E966E8">
        <w:rPr>
          <w:lang w:val="en-US"/>
        </w:rPr>
        <w:t xml:space="preserve"> uninfected</w:t>
      </w:r>
      <w:r w:rsidR="0077516A" w:rsidRPr="00E966E8">
        <w:rPr>
          <w:lang w:val="en-US"/>
        </w:rPr>
        <w:t xml:space="preserve"> </w:t>
      </w:r>
      <w:r w:rsidR="00F858D6" w:rsidRPr="00E966E8">
        <w:rPr>
          <w:lang w:val="en-US"/>
        </w:rPr>
        <w:t>control</w:t>
      </w:r>
      <w:r w:rsidR="0077516A" w:rsidRPr="00E966E8">
        <w:rPr>
          <w:lang w:val="en-US"/>
        </w:rPr>
        <w:t>s</w:t>
      </w:r>
      <w:r w:rsidRPr="00E966E8">
        <w:rPr>
          <w:lang w:val="en-US"/>
        </w:rPr>
        <w:t xml:space="preserve"> (F</w:t>
      </w:r>
      <w:r w:rsidR="00B338A8" w:rsidRPr="00E966E8">
        <w:rPr>
          <w:vertAlign w:val="subscript"/>
          <w:lang w:val="en-US"/>
        </w:rPr>
        <w:t>1,23</w:t>
      </w:r>
      <w:r w:rsidRPr="00E966E8">
        <w:rPr>
          <w:lang w:val="en-US"/>
        </w:rPr>
        <w:t xml:space="preserve"> = 3</w:t>
      </w:r>
      <w:r w:rsidR="00B338A8" w:rsidRPr="00E966E8">
        <w:rPr>
          <w:lang w:val="en-US"/>
        </w:rPr>
        <w:t>.</w:t>
      </w:r>
      <w:r w:rsidRPr="00E966E8">
        <w:rPr>
          <w:lang w:val="en-US"/>
        </w:rPr>
        <w:t>27, P = 0</w:t>
      </w:r>
      <w:r w:rsidR="00B338A8" w:rsidRPr="00E966E8">
        <w:rPr>
          <w:lang w:val="en-US"/>
        </w:rPr>
        <w:t>.</w:t>
      </w:r>
      <w:r w:rsidRPr="00E966E8">
        <w:rPr>
          <w:lang w:val="en-US"/>
        </w:rPr>
        <w:t>0838</w:t>
      </w:r>
      <w:r w:rsidR="000762DE" w:rsidRPr="00E966E8">
        <w:rPr>
          <w:lang w:val="en-US"/>
        </w:rPr>
        <w:t xml:space="preserve">; </w:t>
      </w:r>
      <w:r w:rsidR="00E966E8" w:rsidRPr="00E966E8">
        <w:rPr>
          <w:b/>
          <w:lang w:val="en-US"/>
        </w:rPr>
        <w:t>Table 2</w:t>
      </w:r>
      <w:r w:rsidRPr="00E966E8">
        <w:rPr>
          <w:lang w:val="en-US"/>
        </w:rPr>
        <w:t>)</w:t>
      </w:r>
      <w:r w:rsidR="003936EF" w:rsidRPr="00E966E8">
        <w:rPr>
          <w:lang w:val="en-US"/>
        </w:rPr>
        <w:t>.</w:t>
      </w:r>
      <w:r w:rsidR="00D34967" w:rsidRPr="00E966E8">
        <w:rPr>
          <w:lang w:val="en-US"/>
        </w:rPr>
        <w:t xml:space="preserve"> </w:t>
      </w:r>
      <w:r w:rsidR="00434C47" w:rsidRPr="00E966E8">
        <w:rPr>
          <w:lang w:val="en-US"/>
        </w:rPr>
        <w:t xml:space="preserve">Fewer </w:t>
      </w:r>
      <w:r w:rsidR="00AB02EF" w:rsidRPr="00E966E8">
        <w:rPr>
          <w:lang w:val="en-US"/>
        </w:rPr>
        <w:t>sub-colonies</w:t>
      </w:r>
      <w:r w:rsidR="00E5265E" w:rsidRPr="00E966E8">
        <w:rPr>
          <w:lang w:val="en-US"/>
        </w:rPr>
        <w:t xml:space="preserve"> infected with </w:t>
      </w:r>
      <w:proofErr w:type="spellStart"/>
      <w:r w:rsidR="00E5265E" w:rsidRPr="00E966E8">
        <w:rPr>
          <w:i/>
          <w:lang w:val="en-US"/>
        </w:rPr>
        <w:t>Escovopsis</w:t>
      </w:r>
      <w:proofErr w:type="spellEnd"/>
      <w:r w:rsidR="00AB02EF" w:rsidRPr="00E966E8">
        <w:rPr>
          <w:lang w:val="en-US"/>
        </w:rPr>
        <w:t xml:space="preserve"> had visible spores </w:t>
      </w:r>
      <w:r w:rsidR="00434C47" w:rsidRPr="00E966E8">
        <w:rPr>
          <w:lang w:val="en-US"/>
        </w:rPr>
        <w:t xml:space="preserve">remaining </w:t>
      </w:r>
      <w:r w:rsidR="00AB02EF" w:rsidRPr="00E966E8">
        <w:rPr>
          <w:lang w:val="en-US"/>
        </w:rPr>
        <w:t>after the observation</w:t>
      </w:r>
      <w:r w:rsidR="00562943" w:rsidRPr="00E966E8">
        <w:rPr>
          <w:lang w:val="en-US"/>
        </w:rPr>
        <w:t xml:space="preserve"> period</w:t>
      </w:r>
      <w:r w:rsidR="00AB02EF" w:rsidRPr="00E966E8">
        <w:rPr>
          <w:lang w:val="en-US"/>
        </w:rPr>
        <w:t xml:space="preserve"> </w:t>
      </w:r>
      <w:r w:rsidR="00861641" w:rsidRPr="00E966E8">
        <w:rPr>
          <w:lang w:val="en-US"/>
        </w:rPr>
        <w:t>with an early-stage infection (</w:t>
      </w:r>
      <w:r w:rsidR="00434C47" w:rsidRPr="00E966E8">
        <w:rPr>
          <w:lang w:val="en-US"/>
        </w:rPr>
        <w:t xml:space="preserve">when </w:t>
      </w:r>
      <w:r w:rsidR="00C15326" w:rsidRPr="00E966E8">
        <w:rPr>
          <w:lang w:val="en-US"/>
        </w:rPr>
        <w:t>ants were introduced after 0</w:t>
      </w:r>
      <w:r w:rsidR="00610FCB">
        <w:rPr>
          <w:lang w:val="en-US"/>
        </w:rPr>
        <w:t xml:space="preserve"> </w:t>
      </w:r>
      <w:r w:rsidR="00BA6F3B" w:rsidRPr="00E966E8">
        <w:rPr>
          <w:lang w:val="en-US"/>
        </w:rPr>
        <w:t>h</w:t>
      </w:r>
      <w:r w:rsidR="00C15326" w:rsidRPr="00E966E8">
        <w:rPr>
          <w:lang w:val="en-US"/>
        </w:rPr>
        <w:t xml:space="preserve"> of spore inoculation</w:t>
      </w:r>
      <w:r w:rsidR="00861641" w:rsidRPr="00E966E8">
        <w:rPr>
          <w:lang w:val="en-US"/>
        </w:rPr>
        <w:t xml:space="preserve">), with ants removing all spores in almost half of the sub-colonies (4 out of 9; </w:t>
      </w:r>
      <w:r w:rsidR="00E966E8" w:rsidRPr="00E966E8">
        <w:rPr>
          <w:b/>
          <w:lang w:val="en-US"/>
        </w:rPr>
        <w:t>Figure 3c</w:t>
      </w:r>
      <w:r w:rsidR="00861641" w:rsidRPr="00E966E8">
        <w:rPr>
          <w:lang w:val="en-US"/>
        </w:rPr>
        <w:t>)</w:t>
      </w:r>
      <w:r w:rsidR="00E5265E" w:rsidRPr="00E966E8">
        <w:rPr>
          <w:color w:val="auto"/>
          <w:lang w:val="en-US"/>
        </w:rPr>
        <w:t>.</w:t>
      </w:r>
      <w:r w:rsidR="00AB02EF" w:rsidRPr="00E966E8">
        <w:rPr>
          <w:color w:val="auto"/>
          <w:lang w:val="en-US"/>
        </w:rPr>
        <w:t xml:space="preserve"> </w:t>
      </w:r>
      <w:r w:rsidR="006C02C9" w:rsidRPr="00E966E8">
        <w:rPr>
          <w:color w:val="auto"/>
          <w:lang w:val="en-US"/>
        </w:rPr>
        <w:t>In later stage infections (where ants were introduced after 72</w:t>
      </w:r>
      <w:r w:rsidR="00610FCB">
        <w:rPr>
          <w:color w:val="auto"/>
          <w:lang w:val="en-US"/>
        </w:rPr>
        <w:t xml:space="preserve"> </w:t>
      </w:r>
      <w:r w:rsidR="00BA6F3B" w:rsidRPr="00E966E8">
        <w:rPr>
          <w:color w:val="auto"/>
          <w:lang w:val="en-US"/>
        </w:rPr>
        <w:t>h</w:t>
      </w:r>
      <w:r w:rsidR="006C02C9" w:rsidRPr="00E966E8">
        <w:rPr>
          <w:color w:val="auto"/>
          <w:lang w:val="en-US"/>
        </w:rPr>
        <w:t xml:space="preserve"> of spore inoculation)</w:t>
      </w:r>
      <w:r w:rsidR="00610FCB">
        <w:rPr>
          <w:color w:val="auto"/>
          <w:lang w:val="en-US"/>
        </w:rPr>
        <w:t>,</w:t>
      </w:r>
      <w:r w:rsidR="006C02C9" w:rsidRPr="00E966E8">
        <w:rPr>
          <w:color w:val="auto"/>
          <w:lang w:val="en-US"/>
        </w:rPr>
        <w:t xml:space="preserve"> t</w:t>
      </w:r>
      <w:r w:rsidR="00E5265E" w:rsidRPr="00E966E8">
        <w:rPr>
          <w:color w:val="auto"/>
          <w:lang w:val="en-US"/>
        </w:rPr>
        <w:t>he ants were</w:t>
      </w:r>
      <w:r w:rsidR="0012662E" w:rsidRPr="00E966E8">
        <w:rPr>
          <w:color w:val="auto"/>
          <w:lang w:val="en-US"/>
        </w:rPr>
        <w:t xml:space="preserve"> </w:t>
      </w:r>
      <w:r w:rsidR="00E5265E" w:rsidRPr="00E966E8">
        <w:rPr>
          <w:color w:val="auto"/>
          <w:lang w:val="en-US"/>
        </w:rPr>
        <w:t>n</w:t>
      </w:r>
      <w:r w:rsidR="0012662E" w:rsidRPr="00E966E8">
        <w:rPr>
          <w:color w:val="auto"/>
          <w:lang w:val="en-US"/>
        </w:rPr>
        <w:t>o</w:t>
      </w:r>
      <w:r w:rsidR="00E5265E" w:rsidRPr="00E966E8">
        <w:rPr>
          <w:color w:val="auto"/>
          <w:lang w:val="en-US"/>
        </w:rPr>
        <w:t xml:space="preserve">t </w:t>
      </w:r>
      <w:r w:rsidR="00C15326" w:rsidRPr="00E966E8">
        <w:rPr>
          <w:color w:val="auto"/>
          <w:lang w:val="en-US"/>
        </w:rPr>
        <w:t>capable</w:t>
      </w:r>
      <w:r w:rsidR="00E5265E" w:rsidRPr="00E966E8">
        <w:rPr>
          <w:color w:val="auto"/>
          <w:lang w:val="en-US"/>
        </w:rPr>
        <w:t xml:space="preserve"> of removing spores completely in any of the sub-colonies</w:t>
      </w:r>
      <w:r w:rsidR="00C15326" w:rsidRPr="00E966E8">
        <w:rPr>
          <w:color w:val="auto"/>
          <w:lang w:val="en-US"/>
        </w:rPr>
        <w:t xml:space="preserve">. </w:t>
      </w:r>
      <w:r w:rsidR="00D34967" w:rsidRPr="00E966E8">
        <w:rPr>
          <w:lang w:val="en-US"/>
        </w:rPr>
        <w:t xml:space="preserve">Taken together, these observations suggest </w:t>
      </w:r>
      <w:r w:rsidR="00861641" w:rsidRPr="00E966E8">
        <w:rPr>
          <w:lang w:val="en-US"/>
        </w:rPr>
        <w:t xml:space="preserve">a tendency for ants to shift from spore weeding to fungus weeding over </w:t>
      </w:r>
      <w:r w:rsidR="00D34967" w:rsidRPr="00E966E8">
        <w:rPr>
          <w:lang w:val="en-US"/>
        </w:rPr>
        <w:t>the course of an infection</w:t>
      </w:r>
      <w:r w:rsidR="00861641" w:rsidRPr="00E966E8">
        <w:rPr>
          <w:lang w:val="en-US"/>
        </w:rPr>
        <w:t>.</w:t>
      </w:r>
    </w:p>
    <w:p w14:paraId="20FFC9A1" w14:textId="77777777" w:rsidR="00D34967" w:rsidRPr="00E966E8" w:rsidRDefault="00D34967" w:rsidP="008051DA">
      <w:pPr>
        <w:pStyle w:val="Default"/>
        <w:jc w:val="both"/>
        <w:rPr>
          <w:color w:val="auto"/>
          <w:lang w:val="en-US"/>
        </w:rPr>
      </w:pPr>
    </w:p>
    <w:p w14:paraId="542392C4" w14:textId="7DA203B6" w:rsidR="00C82DAA" w:rsidRPr="00E966E8" w:rsidRDefault="00C82DAA" w:rsidP="008051DA">
      <w:pPr>
        <w:pStyle w:val="Default"/>
        <w:jc w:val="both"/>
        <w:rPr>
          <w:color w:val="auto"/>
          <w:lang w:val="en-US"/>
        </w:rPr>
      </w:pPr>
      <w:r w:rsidRPr="00E966E8">
        <w:rPr>
          <w:color w:val="auto"/>
          <w:lang w:val="en-US"/>
        </w:rPr>
        <w:lastRenderedPageBreak/>
        <w:t>[</w:t>
      </w:r>
      <w:r w:rsidR="00DE2139" w:rsidRPr="00E966E8">
        <w:rPr>
          <w:color w:val="auto"/>
          <w:lang w:val="en-US"/>
        </w:rPr>
        <w:t>PLACE</w:t>
      </w:r>
      <w:r w:rsidRPr="00E966E8">
        <w:rPr>
          <w:color w:val="auto"/>
          <w:lang w:val="en-US"/>
        </w:rPr>
        <w:t xml:space="preserve"> FIGURE </w:t>
      </w:r>
      <w:r w:rsidR="00965F37" w:rsidRPr="00E966E8">
        <w:rPr>
          <w:color w:val="auto"/>
          <w:lang w:val="en-US"/>
        </w:rPr>
        <w:t>3</w:t>
      </w:r>
      <w:r w:rsidRPr="00E966E8">
        <w:rPr>
          <w:color w:val="auto"/>
          <w:lang w:val="en-US"/>
        </w:rPr>
        <w:t xml:space="preserve"> HERE] </w:t>
      </w:r>
    </w:p>
    <w:p w14:paraId="7CEF7A3A" w14:textId="77777777" w:rsidR="00C82DAA" w:rsidRPr="00E966E8" w:rsidRDefault="00C82DAA" w:rsidP="008051DA">
      <w:pPr>
        <w:pStyle w:val="Default"/>
        <w:jc w:val="both"/>
        <w:rPr>
          <w:color w:val="auto"/>
          <w:lang w:val="en-US"/>
        </w:rPr>
      </w:pPr>
    </w:p>
    <w:p w14:paraId="14403892" w14:textId="4439DAF3" w:rsidR="005F3541" w:rsidRDefault="00B32616" w:rsidP="008051DA">
      <w:pPr>
        <w:widowControl/>
        <w:rPr>
          <w:b/>
        </w:rPr>
      </w:pPr>
      <w:r w:rsidRPr="00E966E8">
        <w:rPr>
          <w:b/>
        </w:rPr>
        <w:t xml:space="preserve">FIGURE </w:t>
      </w:r>
      <w:r w:rsidR="0013621E" w:rsidRPr="00E966E8">
        <w:rPr>
          <w:b/>
        </w:rPr>
        <w:t xml:space="preserve">AND TABLE </w:t>
      </w:r>
      <w:r w:rsidRPr="00E966E8">
        <w:rPr>
          <w:b/>
        </w:rPr>
        <w:t>LEGENDS</w:t>
      </w:r>
      <w:r w:rsidR="00610FCB">
        <w:rPr>
          <w:b/>
        </w:rPr>
        <w:t>:</w:t>
      </w:r>
    </w:p>
    <w:p w14:paraId="7A917EBB" w14:textId="77777777" w:rsidR="00610FCB" w:rsidRPr="00E966E8" w:rsidRDefault="00610FCB" w:rsidP="008051DA">
      <w:pPr>
        <w:widowControl/>
        <w:rPr>
          <w:color w:val="808080"/>
        </w:rPr>
      </w:pPr>
    </w:p>
    <w:p w14:paraId="3E61898B" w14:textId="27DFF83A" w:rsidR="00BA1881" w:rsidRPr="00E966E8" w:rsidRDefault="00E966E8" w:rsidP="008051DA">
      <w:pPr>
        <w:widowControl/>
        <w:rPr>
          <w:color w:val="000000" w:themeColor="text1"/>
        </w:rPr>
      </w:pPr>
      <w:r w:rsidRPr="00E966E8">
        <w:rPr>
          <w:b/>
          <w:color w:val="000000" w:themeColor="text1"/>
        </w:rPr>
        <w:t>Figure 1</w:t>
      </w:r>
      <w:r w:rsidR="00965F37" w:rsidRPr="00E966E8">
        <w:rPr>
          <w:b/>
          <w:color w:val="000000" w:themeColor="text1"/>
        </w:rPr>
        <w:t>:</w:t>
      </w:r>
      <w:r w:rsidR="00B47C9F" w:rsidRPr="00E966E8">
        <w:rPr>
          <w:b/>
          <w:color w:val="000000" w:themeColor="text1"/>
        </w:rPr>
        <w:t xml:space="preserve"> </w:t>
      </w:r>
      <w:r w:rsidR="0042523D" w:rsidRPr="00E966E8">
        <w:rPr>
          <w:b/>
          <w:color w:val="000000" w:themeColor="text1"/>
        </w:rPr>
        <w:t xml:space="preserve">Ant morphological features. </w:t>
      </w:r>
      <w:r w:rsidR="0042523D" w:rsidRPr="00E966E8">
        <w:rPr>
          <w:color w:val="000000" w:themeColor="text1"/>
        </w:rPr>
        <w:t xml:space="preserve">A schematic drawing of an ant </w:t>
      </w:r>
      <w:r w:rsidR="00145C34" w:rsidRPr="00E966E8">
        <w:rPr>
          <w:color w:val="000000" w:themeColor="text1"/>
        </w:rPr>
        <w:t xml:space="preserve">showing the </w:t>
      </w:r>
      <w:r w:rsidR="0042523D" w:rsidRPr="00E966E8">
        <w:rPr>
          <w:color w:val="000000" w:themeColor="text1"/>
        </w:rPr>
        <w:t>m</w:t>
      </w:r>
      <w:r w:rsidR="00B47C9F" w:rsidRPr="00E966E8">
        <w:rPr>
          <w:color w:val="000000" w:themeColor="text1"/>
        </w:rPr>
        <w:t xml:space="preserve">orphological structures </w:t>
      </w:r>
      <w:r w:rsidR="00145C34" w:rsidRPr="00E966E8">
        <w:rPr>
          <w:color w:val="000000" w:themeColor="text1"/>
        </w:rPr>
        <w:t>mentioned</w:t>
      </w:r>
      <w:r w:rsidR="00B47C9F" w:rsidRPr="00E966E8">
        <w:rPr>
          <w:color w:val="000000" w:themeColor="text1"/>
        </w:rPr>
        <w:t xml:space="preserve"> in</w:t>
      </w:r>
      <w:r w:rsidR="007B13F7" w:rsidRPr="00E966E8">
        <w:rPr>
          <w:color w:val="000000" w:themeColor="text1"/>
        </w:rPr>
        <w:t xml:space="preserve"> the</w:t>
      </w:r>
      <w:r w:rsidR="00E64842" w:rsidRPr="00E966E8">
        <w:rPr>
          <w:color w:val="000000" w:themeColor="text1"/>
        </w:rPr>
        <w:t xml:space="preserve"> protocol</w:t>
      </w:r>
      <w:r w:rsidR="00B47C9F" w:rsidRPr="00E966E8">
        <w:rPr>
          <w:color w:val="000000" w:themeColor="text1"/>
        </w:rPr>
        <w:t>.</w:t>
      </w:r>
    </w:p>
    <w:p w14:paraId="0A748F98" w14:textId="77777777" w:rsidR="0042523D" w:rsidRPr="00E966E8" w:rsidRDefault="0042523D" w:rsidP="008051DA">
      <w:pPr>
        <w:widowControl/>
        <w:rPr>
          <w:color w:val="000000" w:themeColor="text1"/>
        </w:rPr>
      </w:pPr>
    </w:p>
    <w:p w14:paraId="40C69C6C" w14:textId="426B567E" w:rsidR="005F3541" w:rsidRPr="00E966E8" w:rsidRDefault="00E966E8" w:rsidP="008051DA">
      <w:pPr>
        <w:widowControl/>
        <w:rPr>
          <w:color w:val="000000" w:themeColor="text1"/>
        </w:rPr>
      </w:pPr>
      <w:r w:rsidRPr="00E966E8">
        <w:rPr>
          <w:b/>
          <w:color w:val="000000" w:themeColor="text1"/>
        </w:rPr>
        <w:t>Figure 2</w:t>
      </w:r>
      <w:r w:rsidR="002B6ABB" w:rsidRPr="00E966E8">
        <w:rPr>
          <w:b/>
          <w:color w:val="000000" w:themeColor="text1"/>
        </w:rPr>
        <w:t>:</w:t>
      </w:r>
      <w:r w:rsidR="0042523D" w:rsidRPr="00E966E8">
        <w:rPr>
          <w:b/>
          <w:color w:val="000000" w:themeColor="text1"/>
        </w:rPr>
        <w:t xml:space="preserve"> Frequency of grooming events.</w:t>
      </w:r>
      <w:r w:rsidR="002B6ABB" w:rsidRPr="00E966E8">
        <w:rPr>
          <w:b/>
          <w:color w:val="000000" w:themeColor="text1"/>
        </w:rPr>
        <w:t xml:space="preserve"> </w:t>
      </w:r>
      <w:r w:rsidR="003B1540" w:rsidRPr="00E966E8">
        <w:t xml:space="preserve">Mean </w:t>
      </w:r>
      <w:r w:rsidR="004A0584" w:rsidRPr="00E966E8">
        <w:t xml:space="preserve">number </w:t>
      </w:r>
      <w:r w:rsidR="00243741" w:rsidRPr="00E966E8">
        <w:t>(</w:t>
      </w:r>
      <w:r w:rsidR="004A0584" w:rsidRPr="00E966E8">
        <w:t>±</w:t>
      </w:r>
      <w:r w:rsidR="00566118" w:rsidRPr="00E966E8">
        <w:t xml:space="preserve"> Standard </w:t>
      </w:r>
      <w:r w:rsidR="006A1B45" w:rsidRPr="00E966E8">
        <w:t>E</w:t>
      </w:r>
      <w:r w:rsidR="00566118" w:rsidRPr="00E966E8">
        <w:t>rror</w:t>
      </w:r>
      <w:r w:rsidR="006A1B45" w:rsidRPr="00E966E8">
        <w:t>s</w:t>
      </w:r>
      <w:r w:rsidR="00566118" w:rsidRPr="00E966E8">
        <w:t xml:space="preserve"> (</w:t>
      </w:r>
      <w:r w:rsidR="004A0584" w:rsidRPr="00E966E8">
        <w:t>SE</w:t>
      </w:r>
      <w:r w:rsidR="00566118" w:rsidRPr="00E966E8">
        <w:t>)</w:t>
      </w:r>
      <w:r w:rsidR="004A0584" w:rsidRPr="00E966E8">
        <w:t>; n</w:t>
      </w:r>
      <w:r w:rsidR="00610FCB">
        <w:t xml:space="preserve"> </w:t>
      </w:r>
      <w:r w:rsidR="004A0584" w:rsidRPr="00E966E8">
        <w:t>=</w:t>
      </w:r>
      <w:r w:rsidR="00610FCB">
        <w:t xml:space="preserve"> </w:t>
      </w:r>
      <w:r w:rsidR="004A0584" w:rsidRPr="00E966E8">
        <w:t xml:space="preserve">9) </w:t>
      </w:r>
      <w:r w:rsidR="00F10B11" w:rsidRPr="00E966E8">
        <w:t xml:space="preserve">of </w:t>
      </w:r>
      <w:r w:rsidR="00B2588A" w:rsidRPr="00E966E8">
        <w:rPr>
          <w:b/>
        </w:rPr>
        <w:t>(</w:t>
      </w:r>
      <w:r w:rsidR="0089201A" w:rsidRPr="00E966E8">
        <w:rPr>
          <w:b/>
        </w:rPr>
        <w:t>a)</w:t>
      </w:r>
      <w:r w:rsidR="003D6C26" w:rsidRPr="00E966E8">
        <w:rPr>
          <w:b/>
        </w:rPr>
        <w:t xml:space="preserve"> </w:t>
      </w:r>
      <w:r w:rsidR="003B1540" w:rsidRPr="00E966E8">
        <w:t>fungus grooming</w:t>
      </w:r>
      <w:r w:rsidR="00B2588A" w:rsidRPr="00E966E8">
        <w:t xml:space="preserve"> and </w:t>
      </w:r>
      <w:r w:rsidR="00B2588A" w:rsidRPr="00E966E8">
        <w:rPr>
          <w:b/>
        </w:rPr>
        <w:t>(</w:t>
      </w:r>
      <w:r w:rsidR="0089201A" w:rsidRPr="00E966E8">
        <w:rPr>
          <w:b/>
        </w:rPr>
        <w:t>b</w:t>
      </w:r>
      <w:r w:rsidR="00B2588A" w:rsidRPr="00E966E8">
        <w:rPr>
          <w:b/>
        </w:rPr>
        <w:t>)</w:t>
      </w:r>
      <w:r w:rsidR="00B2588A" w:rsidRPr="00E966E8">
        <w:t xml:space="preserve"> fecal fluid grooming</w:t>
      </w:r>
      <w:r w:rsidR="003B1540" w:rsidRPr="00E966E8">
        <w:t xml:space="preserve"> </w:t>
      </w:r>
      <w:r w:rsidR="00E64842" w:rsidRPr="00E966E8">
        <w:t xml:space="preserve">events </w:t>
      </w:r>
      <w:r w:rsidR="00004475" w:rsidRPr="00E966E8">
        <w:t xml:space="preserve">within </w:t>
      </w:r>
      <w:r w:rsidR="00E64842" w:rsidRPr="00E966E8">
        <w:t>four</w:t>
      </w:r>
      <w:r w:rsidR="003B1540" w:rsidRPr="00E966E8">
        <w:t xml:space="preserve"> hours</w:t>
      </w:r>
      <w:r w:rsidR="004A0584" w:rsidRPr="00E966E8">
        <w:t xml:space="preserve"> </w:t>
      </w:r>
      <w:r w:rsidR="00D80A2A" w:rsidRPr="00E966E8">
        <w:t>after inoculation</w:t>
      </w:r>
      <w:r w:rsidR="004A0584" w:rsidRPr="00E966E8">
        <w:t xml:space="preserve">, </w:t>
      </w:r>
      <w:r w:rsidR="003B1540" w:rsidRPr="00E966E8">
        <w:t>compar</w:t>
      </w:r>
      <w:r w:rsidR="004A0584" w:rsidRPr="00E966E8">
        <w:t>ing</w:t>
      </w:r>
      <w:r w:rsidR="003B1540" w:rsidRPr="00E966E8">
        <w:t xml:space="preserve"> minor and major workers </w:t>
      </w:r>
      <w:r w:rsidR="00E64842" w:rsidRPr="00E966E8">
        <w:t>in</w:t>
      </w:r>
      <w:r w:rsidR="004A0584" w:rsidRPr="00E966E8">
        <w:t xml:space="preserve"> </w:t>
      </w:r>
      <w:r w:rsidR="00E64842" w:rsidRPr="00E966E8">
        <w:t xml:space="preserve">controls </w:t>
      </w:r>
      <w:r w:rsidR="003B1540" w:rsidRPr="00E966E8">
        <w:t xml:space="preserve">and </w:t>
      </w:r>
      <w:proofErr w:type="spellStart"/>
      <w:r w:rsidR="003B1540" w:rsidRPr="00E966E8">
        <w:rPr>
          <w:i/>
          <w:iCs/>
        </w:rPr>
        <w:t>Escovopsis</w:t>
      </w:r>
      <w:proofErr w:type="spellEnd"/>
      <w:r w:rsidR="003B1540" w:rsidRPr="00E966E8">
        <w:rPr>
          <w:i/>
          <w:iCs/>
        </w:rPr>
        <w:t xml:space="preserve"> </w:t>
      </w:r>
      <w:r w:rsidR="003B1540" w:rsidRPr="00E966E8">
        <w:t>treatments.</w:t>
      </w:r>
    </w:p>
    <w:p w14:paraId="2D5B2D10" w14:textId="77777777" w:rsidR="0042523D" w:rsidRPr="00E966E8" w:rsidRDefault="0042523D" w:rsidP="008051DA">
      <w:pPr>
        <w:widowControl/>
        <w:rPr>
          <w:b/>
          <w:color w:val="000000" w:themeColor="text1"/>
        </w:rPr>
      </w:pPr>
    </w:p>
    <w:p w14:paraId="5894D8D9" w14:textId="1E374028" w:rsidR="0094514C" w:rsidRPr="00E966E8" w:rsidRDefault="00E966E8" w:rsidP="008051DA">
      <w:pPr>
        <w:widowControl/>
        <w:rPr>
          <w:szCs w:val="20"/>
        </w:rPr>
      </w:pPr>
      <w:r w:rsidRPr="00E966E8">
        <w:rPr>
          <w:b/>
          <w:color w:val="000000" w:themeColor="text1"/>
        </w:rPr>
        <w:t>Figure 3</w:t>
      </w:r>
      <w:r w:rsidR="00E61DA2" w:rsidRPr="00E966E8">
        <w:rPr>
          <w:b/>
          <w:color w:val="000000" w:themeColor="text1"/>
        </w:rPr>
        <w:t xml:space="preserve">: </w:t>
      </w:r>
      <w:r w:rsidR="0042523D" w:rsidRPr="00E966E8">
        <w:rPr>
          <w:b/>
          <w:color w:val="000000" w:themeColor="text1"/>
        </w:rPr>
        <w:t>Frequency of weeding events.</w:t>
      </w:r>
      <w:r w:rsidR="0042523D" w:rsidRPr="00E966E8">
        <w:rPr>
          <w:szCs w:val="20"/>
        </w:rPr>
        <w:t xml:space="preserve"> </w:t>
      </w:r>
      <w:r w:rsidR="00E61DA2" w:rsidRPr="00E966E8">
        <w:rPr>
          <w:szCs w:val="20"/>
        </w:rPr>
        <w:t xml:space="preserve">Mean </w:t>
      </w:r>
      <w:r w:rsidR="00EB0BEF" w:rsidRPr="00E966E8">
        <w:rPr>
          <w:szCs w:val="20"/>
        </w:rPr>
        <w:t xml:space="preserve">frequency </w:t>
      </w:r>
      <w:r w:rsidR="00E61DA2" w:rsidRPr="00E966E8">
        <w:rPr>
          <w:szCs w:val="20"/>
        </w:rPr>
        <w:t>(±</w:t>
      </w:r>
      <w:r w:rsidR="00566118" w:rsidRPr="00E966E8">
        <w:rPr>
          <w:szCs w:val="20"/>
        </w:rPr>
        <w:t xml:space="preserve"> Standard </w:t>
      </w:r>
      <w:r w:rsidR="006A1B45" w:rsidRPr="00E966E8">
        <w:rPr>
          <w:szCs w:val="20"/>
        </w:rPr>
        <w:t>E</w:t>
      </w:r>
      <w:r w:rsidR="00566118" w:rsidRPr="00E966E8">
        <w:rPr>
          <w:szCs w:val="20"/>
        </w:rPr>
        <w:t>rror</w:t>
      </w:r>
      <w:r w:rsidR="006A1B45" w:rsidRPr="00E966E8">
        <w:rPr>
          <w:szCs w:val="20"/>
        </w:rPr>
        <w:t>s</w:t>
      </w:r>
      <w:r w:rsidR="00566118" w:rsidRPr="00E966E8">
        <w:rPr>
          <w:szCs w:val="20"/>
        </w:rPr>
        <w:t xml:space="preserve"> (</w:t>
      </w:r>
      <w:r w:rsidR="00E61DA2" w:rsidRPr="00E966E8">
        <w:rPr>
          <w:szCs w:val="20"/>
        </w:rPr>
        <w:t>SE</w:t>
      </w:r>
      <w:r w:rsidR="00566118" w:rsidRPr="00E966E8">
        <w:rPr>
          <w:szCs w:val="20"/>
        </w:rPr>
        <w:t>)</w:t>
      </w:r>
      <w:r w:rsidR="00E61DA2" w:rsidRPr="00E966E8">
        <w:rPr>
          <w:szCs w:val="20"/>
        </w:rPr>
        <w:t>;</w:t>
      </w:r>
      <w:r w:rsidR="00CD5DCD" w:rsidRPr="00E966E8">
        <w:rPr>
          <w:szCs w:val="20"/>
        </w:rPr>
        <w:t xml:space="preserve"> </w:t>
      </w:r>
      <w:r w:rsidR="00E61DA2" w:rsidRPr="00E966E8">
        <w:rPr>
          <w:szCs w:val="20"/>
        </w:rPr>
        <w:t>n</w:t>
      </w:r>
      <w:r w:rsidR="00610FCB">
        <w:rPr>
          <w:szCs w:val="20"/>
        </w:rPr>
        <w:t xml:space="preserve"> </w:t>
      </w:r>
      <w:r w:rsidR="00E61DA2" w:rsidRPr="00E966E8">
        <w:rPr>
          <w:szCs w:val="20"/>
        </w:rPr>
        <w:t>=</w:t>
      </w:r>
      <w:r w:rsidR="00610FCB">
        <w:rPr>
          <w:szCs w:val="20"/>
        </w:rPr>
        <w:t xml:space="preserve"> </w:t>
      </w:r>
      <w:r w:rsidR="00E61DA2" w:rsidRPr="00E966E8">
        <w:rPr>
          <w:szCs w:val="20"/>
        </w:rPr>
        <w:t xml:space="preserve">9) </w:t>
      </w:r>
      <w:r w:rsidR="00EB0BEF" w:rsidRPr="00E966E8">
        <w:rPr>
          <w:szCs w:val="20"/>
        </w:rPr>
        <w:t xml:space="preserve">of </w:t>
      </w:r>
      <w:r w:rsidR="00D90304" w:rsidRPr="00E966E8">
        <w:rPr>
          <w:b/>
          <w:szCs w:val="20"/>
        </w:rPr>
        <w:t>(</w:t>
      </w:r>
      <w:r w:rsidR="0089201A" w:rsidRPr="00E966E8">
        <w:rPr>
          <w:b/>
          <w:szCs w:val="20"/>
        </w:rPr>
        <w:t>a</w:t>
      </w:r>
      <w:r w:rsidR="00D90304" w:rsidRPr="00E966E8">
        <w:rPr>
          <w:b/>
          <w:szCs w:val="20"/>
        </w:rPr>
        <w:t>)</w:t>
      </w:r>
      <w:r w:rsidR="00D90304" w:rsidRPr="00E966E8">
        <w:rPr>
          <w:szCs w:val="20"/>
        </w:rPr>
        <w:t xml:space="preserve"> </w:t>
      </w:r>
      <w:r w:rsidR="00E61DA2" w:rsidRPr="00E966E8">
        <w:rPr>
          <w:szCs w:val="20"/>
        </w:rPr>
        <w:t>spore weeding</w:t>
      </w:r>
      <w:r w:rsidR="00D079FC" w:rsidRPr="00E966E8">
        <w:rPr>
          <w:szCs w:val="20"/>
        </w:rPr>
        <w:t xml:space="preserve"> </w:t>
      </w:r>
      <w:r w:rsidR="00D01702" w:rsidRPr="00E966E8">
        <w:rPr>
          <w:szCs w:val="20"/>
        </w:rPr>
        <w:t xml:space="preserve">(of </w:t>
      </w:r>
      <w:proofErr w:type="spellStart"/>
      <w:r w:rsidR="00D01702" w:rsidRPr="00E966E8">
        <w:rPr>
          <w:i/>
          <w:szCs w:val="20"/>
        </w:rPr>
        <w:t>Escovopsis</w:t>
      </w:r>
      <w:proofErr w:type="spellEnd"/>
      <w:r w:rsidR="00D01702" w:rsidRPr="00E966E8">
        <w:rPr>
          <w:i/>
          <w:szCs w:val="20"/>
        </w:rPr>
        <w:t xml:space="preserve"> </w:t>
      </w:r>
      <w:r w:rsidR="00D01702" w:rsidRPr="00E966E8">
        <w:rPr>
          <w:szCs w:val="20"/>
        </w:rPr>
        <w:t xml:space="preserve">spores) </w:t>
      </w:r>
      <w:r w:rsidR="00E64842" w:rsidRPr="00E966E8">
        <w:rPr>
          <w:szCs w:val="20"/>
        </w:rPr>
        <w:t>and</w:t>
      </w:r>
      <w:r w:rsidR="00D079FC" w:rsidRPr="00E966E8">
        <w:rPr>
          <w:szCs w:val="20"/>
        </w:rPr>
        <w:t xml:space="preserve"> </w:t>
      </w:r>
      <w:r w:rsidR="00D90304" w:rsidRPr="00E966E8">
        <w:rPr>
          <w:b/>
          <w:szCs w:val="20"/>
        </w:rPr>
        <w:t>(</w:t>
      </w:r>
      <w:r w:rsidR="0089201A" w:rsidRPr="00E966E8">
        <w:rPr>
          <w:b/>
          <w:szCs w:val="20"/>
        </w:rPr>
        <w:t>b</w:t>
      </w:r>
      <w:r w:rsidR="00D90304" w:rsidRPr="00E966E8">
        <w:rPr>
          <w:b/>
          <w:szCs w:val="20"/>
        </w:rPr>
        <w:t>)</w:t>
      </w:r>
      <w:r w:rsidR="00D90304" w:rsidRPr="00E966E8">
        <w:rPr>
          <w:szCs w:val="20"/>
        </w:rPr>
        <w:t xml:space="preserve"> </w:t>
      </w:r>
      <w:r w:rsidR="00E61DA2" w:rsidRPr="00E966E8">
        <w:rPr>
          <w:szCs w:val="20"/>
        </w:rPr>
        <w:t>fungus weeding</w:t>
      </w:r>
      <w:r w:rsidR="00004475" w:rsidRPr="00E966E8">
        <w:rPr>
          <w:szCs w:val="20"/>
        </w:rPr>
        <w:t xml:space="preserve"> </w:t>
      </w:r>
      <w:r w:rsidR="00D01702" w:rsidRPr="00E966E8">
        <w:rPr>
          <w:szCs w:val="20"/>
        </w:rPr>
        <w:t>(</w:t>
      </w:r>
      <w:proofErr w:type="spellStart"/>
      <w:r w:rsidR="00D01702" w:rsidRPr="00E966E8">
        <w:rPr>
          <w:i/>
          <w:szCs w:val="20"/>
        </w:rPr>
        <w:t>Escovopsis</w:t>
      </w:r>
      <w:proofErr w:type="spellEnd"/>
      <w:r w:rsidR="00D01702" w:rsidRPr="00E966E8">
        <w:rPr>
          <w:i/>
          <w:szCs w:val="20"/>
        </w:rPr>
        <w:t xml:space="preserve"> </w:t>
      </w:r>
      <w:r w:rsidR="00D01702" w:rsidRPr="00E966E8">
        <w:rPr>
          <w:szCs w:val="20"/>
        </w:rPr>
        <w:t xml:space="preserve">or other fungi) </w:t>
      </w:r>
      <w:r w:rsidR="00004475" w:rsidRPr="00E966E8">
        <w:rPr>
          <w:szCs w:val="20"/>
        </w:rPr>
        <w:t xml:space="preserve">during a </w:t>
      </w:r>
      <w:r w:rsidR="00BD4302" w:rsidRPr="00E966E8">
        <w:rPr>
          <w:szCs w:val="20"/>
        </w:rPr>
        <w:t>4</w:t>
      </w:r>
      <w:r w:rsidR="00610FCB">
        <w:rPr>
          <w:szCs w:val="20"/>
        </w:rPr>
        <w:t xml:space="preserve"> </w:t>
      </w:r>
      <w:r w:rsidR="00BD4302" w:rsidRPr="00E966E8">
        <w:rPr>
          <w:szCs w:val="20"/>
        </w:rPr>
        <w:t>h</w:t>
      </w:r>
      <w:r w:rsidR="00004475" w:rsidRPr="00E966E8">
        <w:rPr>
          <w:szCs w:val="20"/>
        </w:rPr>
        <w:t xml:space="preserve"> observation period</w:t>
      </w:r>
      <w:r w:rsidR="00004475" w:rsidRPr="00E966E8">
        <w:t>,</w:t>
      </w:r>
      <w:r w:rsidR="00004475" w:rsidRPr="00E966E8">
        <w:rPr>
          <w:szCs w:val="20"/>
        </w:rPr>
        <w:t xml:space="preserve"> comparing minors and majors from control and treatment groups</w:t>
      </w:r>
      <w:r w:rsidR="00E64842" w:rsidRPr="00E966E8">
        <w:t xml:space="preserve">, </w:t>
      </w:r>
      <w:r w:rsidR="00D079FC" w:rsidRPr="00E966E8">
        <w:rPr>
          <w:szCs w:val="20"/>
        </w:rPr>
        <w:t>and</w:t>
      </w:r>
      <w:r w:rsidR="00E61DA2" w:rsidRPr="00E966E8">
        <w:rPr>
          <w:szCs w:val="20"/>
        </w:rPr>
        <w:t xml:space="preserve"> </w:t>
      </w:r>
      <w:r w:rsidR="00D90304" w:rsidRPr="00E966E8">
        <w:rPr>
          <w:b/>
          <w:szCs w:val="20"/>
        </w:rPr>
        <w:t>(</w:t>
      </w:r>
      <w:r w:rsidR="0089201A" w:rsidRPr="00E966E8">
        <w:rPr>
          <w:b/>
          <w:szCs w:val="20"/>
        </w:rPr>
        <w:t>c</w:t>
      </w:r>
      <w:r w:rsidR="00D90304" w:rsidRPr="00E966E8">
        <w:rPr>
          <w:b/>
          <w:szCs w:val="20"/>
        </w:rPr>
        <w:t xml:space="preserve">) </w:t>
      </w:r>
      <w:r w:rsidR="00E64842" w:rsidRPr="00E966E8">
        <w:rPr>
          <w:szCs w:val="20"/>
        </w:rPr>
        <w:t xml:space="preserve">the </w:t>
      </w:r>
      <w:r w:rsidR="00D90304" w:rsidRPr="00E966E8">
        <w:rPr>
          <w:szCs w:val="20"/>
        </w:rPr>
        <w:t>number of sub-co</w:t>
      </w:r>
      <w:r w:rsidR="00D079FC" w:rsidRPr="00E966E8">
        <w:rPr>
          <w:szCs w:val="20"/>
        </w:rPr>
        <w:t>l</w:t>
      </w:r>
      <w:r w:rsidR="00D90304" w:rsidRPr="00E966E8">
        <w:rPr>
          <w:szCs w:val="20"/>
        </w:rPr>
        <w:t xml:space="preserve">onies with visible </w:t>
      </w:r>
      <w:proofErr w:type="spellStart"/>
      <w:r w:rsidR="00D90304" w:rsidRPr="00E966E8">
        <w:rPr>
          <w:i/>
          <w:szCs w:val="20"/>
        </w:rPr>
        <w:t>Escovopsis</w:t>
      </w:r>
      <w:proofErr w:type="spellEnd"/>
      <w:r w:rsidR="00D079FC" w:rsidRPr="00E966E8">
        <w:rPr>
          <w:i/>
          <w:szCs w:val="20"/>
        </w:rPr>
        <w:t xml:space="preserve"> </w:t>
      </w:r>
      <w:r w:rsidR="00D079FC" w:rsidRPr="00E966E8">
        <w:rPr>
          <w:szCs w:val="20"/>
        </w:rPr>
        <w:t xml:space="preserve">spores </w:t>
      </w:r>
      <w:r w:rsidR="005F7634" w:rsidRPr="00E966E8">
        <w:rPr>
          <w:szCs w:val="20"/>
        </w:rPr>
        <w:t>in treatment groups at the end of the</w:t>
      </w:r>
      <w:r w:rsidR="00E64842" w:rsidRPr="00E966E8">
        <w:rPr>
          <w:szCs w:val="20"/>
        </w:rPr>
        <w:t xml:space="preserve"> </w:t>
      </w:r>
      <w:r w:rsidR="00E64842" w:rsidRPr="00E966E8">
        <w:t>observation</w:t>
      </w:r>
      <w:r w:rsidR="005F7634" w:rsidRPr="00E966E8">
        <w:t xml:space="preserve"> period</w:t>
      </w:r>
      <w:r w:rsidR="00004475" w:rsidRPr="00E966E8">
        <w:rPr>
          <w:szCs w:val="20"/>
        </w:rPr>
        <w:t>.</w:t>
      </w:r>
      <w:r w:rsidR="005F7634" w:rsidRPr="00E966E8">
        <w:rPr>
          <w:iCs/>
          <w:szCs w:val="20"/>
        </w:rPr>
        <w:t xml:space="preserve"> </w:t>
      </w:r>
    </w:p>
    <w:p w14:paraId="330CCE03" w14:textId="77777777" w:rsidR="0042523D" w:rsidRPr="00E966E8" w:rsidRDefault="0042523D" w:rsidP="008051DA">
      <w:pPr>
        <w:widowControl/>
        <w:rPr>
          <w:b/>
          <w:color w:val="000000" w:themeColor="text1"/>
        </w:rPr>
      </w:pPr>
    </w:p>
    <w:p w14:paraId="4A1A5CB8" w14:textId="4583EE3B" w:rsidR="005A21E9" w:rsidRPr="00E966E8" w:rsidRDefault="00E966E8" w:rsidP="008051DA">
      <w:pPr>
        <w:widowControl/>
        <w:rPr>
          <w:color w:val="000000" w:themeColor="text1"/>
        </w:rPr>
      </w:pPr>
      <w:r w:rsidRPr="00E966E8">
        <w:rPr>
          <w:b/>
          <w:color w:val="000000" w:themeColor="text1"/>
        </w:rPr>
        <w:t>Table 1</w:t>
      </w:r>
      <w:r w:rsidR="005A21E9" w:rsidRPr="00E966E8">
        <w:rPr>
          <w:b/>
          <w:color w:val="000000" w:themeColor="text1"/>
        </w:rPr>
        <w:t xml:space="preserve">: </w:t>
      </w:r>
      <w:r w:rsidR="002E7353" w:rsidRPr="00E966E8">
        <w:rPr>
          <w:b/>
          <w:color w:val="000000" w:themeColor="text1"/>
        </w:rPr>
        <w:t>The number of behaviors in four hours of observation at 0 and 72</w:t>
      </w:r>
      <w:r w:rsidR="00610FCB">
        <w:rPr>
          <w:b/>
          <w:color w:val="000000" w:themeColor="text1"/>
        </w:rPr>
        <w:t xml:space="preserve"> </w:t>
      </w:r>
      <w:r w:rsidR="002E7353" w:rsidRPr="00E966E8">
        <w:rPr>
          <w:b/>
          <w:color w:val="000000" w:themeColor="text1"/>
        </w:rPr>
        <w:t xml:space="preserve">h after </w:t>
      </w:r>
      <w:proofErr w:type="spellStart"/>
      <w:r w:rsidR="002E7353" w:rsidRPr="00E966E8">
        <w:rPr>
          <w:b/>
          <w:i/>
          <w:color w:val="000000" w:themeColor="text1"/>
        </w:rPr>
        <w:t>Escovopsis</w:t>
      </w:r>
      <w:proofErr w:type="spellEnd"/>
      <w:r w:rsidR="002E7353" w:rsidRPr="00E966E8">
        <w:rPr>
          <w:b/>
          <w:color w:val="000000" w:themeColor="text1"/>
        </w:rPr>
        <w:t xml:space="preserve"> inoculation. </w:t>
      </w:r>
      <w:r w:rsidR="002E7353" w:rsidRPr="00E966E8">
        <w:rPr>
          <w:color w:val="000000" w:themeColor="text1"/>
        </w:rPr>
        <w:t xml:space="preserve">The mean total number of observations (with mean frequencies per individual in brackets), comparing minor and major workers from control and </w:t>
      </w:r>
      <w:proofErr w:type="spellStart"/>
      <w:r w:rsidR="002E7353" w:rsidRPr="00E966E8">
        <w:rPr>
          <w:i/>
          <w:color w:val="000000" w:themeColor="text1"/>
        </w:rPr>
        <w:t>Escovopsis</w:t>
      </w:r>
      <w:proofErr w:type="spellEnd"/>
      <w:r w:rsidR="002E7353" w:rsidRPr="00E966E8">
        <w:rPr>
          <w:color w:val="000000" w:themeColor="text1"/>
        </w:rPr>
        <w:t xml:space="preserve"> infection sub-colonies, respectively</w:t>
      </w:r>
      <w:r w:rsidR="005860CD" w:rsidRPr="00E966E8">
        <w:rPr>
          <w:color w:val="000000" w:themeColor="text1"/>
        </w:rPr>
        <w:t xml:space="preserve"> (n</w:t>
      </w:r>
      <w:r w:rsidR="00610FCB">
        <w:rPr>
          <w:color w:val="000000" w:themeColor="text1"/>
        </w:rPr>
        <w:t xml:space="preserve"> </w:t>
      </w:r>
      <w:r w:rsidR="005860CD" w:rsidRPr="00E966E8">
        <w:rPr>
          <w:color w:val="000000" w:themeColor="text1"/>
        </w:rPr>
        <w:t>=</w:t>
      </w:r>
      <w:r w:rsidR="00610FCB">
        <w:rPr>
          <w:color w:val="000000" w:themeColor="text1"/>
        </w:rPr>
        <w:t xml:space="preserve"> </w:t>
      </w:r>
      <w:r w:rsidR="005860CD" w:rsidRPr="00E966E8">
        <w:rPr>
          <w:color w:val="000000" w:themeColor="text1"/>
        </w:rPr>
        <w:t>9)</w:t>
      </w:r>
      <w:r w:rsidR="005A21E9" w:rsidRPr="00E966E8">
        <w:rPr>
          <w:color w:val="000000" w:themeColor="text1"/>
        </w:rPr>
        <w:t xml:space="preserve">. </w:t>
      </w:r>
    </w:p>
    <w:p w14:paraId="23C15284" w14:textId="77777777" w:rsidR="0042523D" w:rsidRPr="00E966E8" w:rsidRDefault="0042523D" w:rsidP="008051DA">
      <w:pPr>
        <w:widowControl/>
        <w:rPr>
          <w:b/>
          <w:color w:val="000000" w:themeColor="text1"/>
        </w:rPr>
      </w:pPr>
    </w:p>
    <w:p w14:paraId="3A728C54" w14:textId="5812EEF9" w:rsidR="005A21E9" w:rsidRDefault="00E966E8" w:rsidP="008051DA">
      <w:pPr>
        <w:widowControl/>
        <w:rPr>
          <w:color w:val="000000" w:themeColor="text1"/>
        </w:rPr>
      </w:pPr>
      <w:r w:rsidRPr="00E966E8">
        <w:rPr>
          <w:b/>
          <w:color w:val="000000" w:themeColor="text1"/>
        </w:rPr>
        <w:t>Table 2</w:t>
      </w:r>
      <w:r w:rsidR="005A21E9" w:rsidRPr="00E966E8">
        <w:rPr>
          <w:b/>
          <w:color w:val="000000" w:themeColor="text1"/>
        </w:rPr>
        <w:t>:</w:t>
      </w:r>
      <w:r w:rsidR="000E4F50" w:rsidRPr="00E966E8">
        <w:rPr>
          <w:b/>
          <w:color w:val="000000" w:themeColor="text1"/>
        </w:rPr>
        <w:t xml:space="preserve"> Statistical </w:t>
      </w:r>
      <w:r w:rsidR="008B5DF3" w:rsidRPr="00E966E8">
        <w:rPr>
          <w:b/>
          <w:color w:val="000000" w:themeColor="text1"/>
        </w:rPr>
        <w:t>results</w:t>
      </w:r>
      <w:r w:rsidR="000E4F50" w:rsidRPr="00E966E8">
        <w:rPr>
          <w:b/>
          <w:color w:val="000000" w:themeColor="text1"/>
        </w:rPr>
        <w:t xml:space="preserve"> </w:t>
      </w:r>
      <w:r w:rsidR="008B5DF3" w:rsidRPr="00E966E8">
        <w:rPr>
          <w:b/>
          <w:color w:val="000000" w:themeColor="text1"/>
        </w:rPr>
        <w:t>of the</w:t>
      </w:r>
      <w:r w:rsidR="000E4F50" w:rsidRPr="00E966E8">
        <w:rPr>
          <w:b/>
          <w:color w:val="000000" w:themeColor="text1"/>
        </w:rPr>
        <w:t xml:space="preserve"> mixed ANOVA</w:t>
      </w:r>
      <w:r w:rsidR="00610FCB">
        <w:rPr>
          <w:b/>
          <w:color w:val="000000" w:themeColor="text1"/>
        </w:rPr>
        <w:t xml:space="preserve"> test</w:t>
      </w:r>
      <w:r w:rsidR="000E4F50" w:rsidRPr="00E966E8">
        <w:rPr>
          <w:b/>
          <w:color w:val="000000" w:themeColor="text1"/>
        </w:rPr>
        <w:t>s</w:t>
      </w:r>
      <w:r w:rsidR="008B5DF3" w:rsidRPr="00E966E8">
        <w:rPr>
          <w:b/>
          <w:color w:val="000000" w:themeColor="text1"/>
        </w:rPr>
        <w:t xml:space="preserve"> on separate </w:t>
      </w:r>
      <w:r w:rsidR="00F349BA" w:rsidRPr="00E966E8">
        <w:rPr>
          <w:b/>
          <w:color w:val="000000" w:themeColor="text1"/>
        </w:rPr>
        <w:t>behaviors for which statistical analyses could be performed</w:t>
      </w:r>
      <w:r w:rsidR="000E4F50" w:rsidRPr="00E966E8">
        <w:rPr>
          <w:color w:val="000000" w:themeColor="text1"/>
        </w:rPr>
        <w:t xml:space="preserve">. </w:t>
      </w:r>
      <w:r w:rsidR="008B5DF3" w:rsidRPr="00E966E8">
        <w:rPr>
          <w:color w:val="000000" w:themeColor="text1"/>
        </w:rPr>
        <w:t>F</w:t>
      </w:r>
      <w:r w:rsidR="000E4F50" w:rsidRPr="00E966E8">
        <w:rPr>
          <w:color w:val="000000" w:themeColor="text1"/>
        </w:rPr>
        <w:t xml:space="preserve">ixed effects </w:t>
      </w:r>
      <w:r w:rsidR="008B5DF3" w:rsidRPr="00E966E8">
        <w:rPr>
          <w:color w:val="000000" w:themeColor="text1"/>
        </w:rPr>
        <w:t>were</w:t>
      </w:r>
      <w:r w:rsidR="000E4F50" w:rsidRPr="00E966E8">
        <w:rPr>
          <w:color w:val="000000" w:themeColor="text1"/>
        </w:rPr>
        <w:t xml:space="preserve"> colony, sub-colony</w:t>
      </w:r>
      <w:r w:rsidR="008B5DF3" w:rsidRPr="00E966E8">
        <w:rPr>
          <w:color w:val="000000" w:themeColor="text1"/>
        </w:rPr>
        <w:t xml:space="preserve"> (nested within colony)</w:t>
      </w:r>
      <w:r w:rsidR="000E4F50" w:rsidRPr="00E966E8">
        <w:rPr>
          <w:color w:val="000000" w:themeColor="text1"/>
        </w:rPr>
        <w:t xml:space="preserve">, </w:t>
      </w:r>
      <w:r w:rsidR="008B5DF3" w:rsidRPr="00E966E8">
        <w:rPr>
          <w:color w:val="000000" w:themeColor="text1"/>
        </w:rPr>
        <w:t xml:space="preserve">treatment, and </w:t>
      </w:r>
      <w:r w:rsidR="000E4F50" w:rsidRPr="00E966E8">
        <w:rPr>
          <w:color w:val="000000" w:themeColor="text1"/>
        </w:rPr>
        <w:t>time</w:t>
      </w:r>
      <w:r w:rsidR="000762DE" w:rsidRPr="00E966E8">
        <w:rPr>
          <w:color w:val="000000" w:themeColor="text1"/>
        </w:rPr>
        <w:t xml:space="preserve">. </w:t>
      </w:r>
    </w:p>
    <w:p w14:paraId="1552545D" w14:textId="304257BB" w:rsidR="00D67698" w:rsidRDefault="00D67698" w:rsidP="008051DA">
      <w:pPr>
        <w:widowControl/>
        <w:rPr>
          <w:color w:val="000000" w:themeColor="text1"/>
        </w:rPr>
      </w:pPr>
    </w:p>
    <w:p w14:paraId="7C2C74A0" w14:textId="010F46B2" w:rsidR="00D67698" w:rsidRPr="007D3144" w:rsidRDefault="00D67698" w:rsidP="008051DA">
      <w:pPr>
        <w:widowControl/>
        <w:rPr>
          <w:b/>
          <w:color w:val="000000" w:themeColor="text1"/>
        </w:rPr>
      </w:pPr>
      <w:r w:rsidRPr="007D3144">
        <w:rPr>
          <w:b/>
          <w:color w:val="000000" w:themeColor="text1"/>
        </w:rPr>
        <w:t>Video 1</w:t>
      </w:r>
      <w:r w:rsidR="00610FCB">
        <w:rPr>
          <w:b/>
          <w:color w:val="000000" w:themeColor="text1"/>
        </w:rPr>
        <w:t>:</w:t>
      </w:r>
      <w:r w:rsidR="007D3144" w:rsidRPr="007D3144">
        <w:rPr>
          <w:b/>
        </w:rPr>
        <w:t xml:space="preserve"> </w:t>
      </w:r>
      <w:r w:rsidR="007D3144" w:rsidRPr="007D3144">
        <w:rPr>
          <w:b/>
          <w:color w:val="000000" w:themeColor="text1"/>
        </w:rPr>
        <w:t>Self-grooming and antenna cleaning</w:t>
      </w:r>
      <w:r w:rsidR="007D3144">
        <w:rPr>
          <w:b/>
          <w:color w:val="000000" w:themeColor="text1"/>
        </w:rPr>
        <w:t>.</w:t>
      </w:r>
    </w:p>
    <w:p w14:paraId="70C43BC8" w14:textId="77777777" w:rsidR="007D3144" w:rsidRDefault="007D3144" w:rsidP="008051DA">
      <w:pPr>
        <w:widowControl/>
        <w:rPr>
          <w:color w:val="000000" w:themeColor="text1"/>
        </w:rPr>
      </w:pPr>
    </w:p>
    <w:p w14:paraId="719FB0D6" w14:textId="6F6AAB59" w:rsidR="00D67698" w:rsidRDefault="007D3144" w:rsidP="008051DA">
      <w:pPr>
        <w:widowControl/>
        <w:rPr>
          <w:b/>
          <w:color w:val="000000" w:themeColor="text1"/>
        </w:rPr>
      </w:pPr>
      <w:r w:rsidRPr="007D3144">
        <w:rPr>
          <w:b/>
          <w:color w:val="000000" w:themeColor="text1"/>
        </w:rPr>
        <w:t>Video 2</w:t>
      </w:r>
      <w:r w:rsidR="00610FCB">
        <w:rPr>
          <w:b/>
          <w:color w:val="000000" w:themeColor="text1"/>
        </w:rPr>
        <w:t>:</w:t>
      </w:r>
      <w:r w:rsidRPr="007D3144">
        <w:rPr>
          <w:b/>
          <w:color w:val="000000" w:themeColor="text1"/>
        </w:rPr>
        <w:t xml:space="preserve"> Fungus grooming</w:t>
      </w:r>
      <w:r w:rsidR="00B13B27">
        <w:rPr>
          <w:b/>
          <w:color w:val="000000" w:themeColor="text1"/>
        </w:rPr>
        <w:t>.</w:t>
      </w:r>
    </w:p>
    <w:p w14:paraId="05476273" w14:textId="5D9C16E8" w:rsidR="00B13B27" w:rsidRPr="00B13B27" w:rsidRDefault="00B13B27" w:rsidP="008051DA">
      <w:pPr>
        <w:widowControl/>
        <w:rPr>
          <w:b/>
          <w:color w:val="000000" w:themeColor="text1"/>
        </w:rPr>
      </w:pPr>
    </w:p>
    <w:p w14:paraId="4827A0D7" w14:textId="2C9356BF" w:rsidR="00B13B27" w:rsidRDefault="00B13B27" w:rsidP="008051DA">
      <w:pPr>
        <w:widowControl/>
        <w:rPr>
          <w:b/>
          <w:color w:val="000000" w:themeColor="text1"/>
        </w:rPr>
      </w:pPr>
      <w:r w:rsidRPr="00B13B27">
        <w:rPr>
          <w:b/>
          <w:color w:val="000000" w:themeColor="text1"/>
        </w:rPr>
        <w:t>Video 3</w:t>
      </w:r>
      <w:r w:rsidR="00610FCB">
        <w:rPr>
          <w:b/>
          <w:color w:val="000000" w:themeColor="text1"/>
        </w:rPr>
        <w:t>:</w:t>
      </w:r>
      <w:r w:rsidRPr="00B13B27">
        <w:rPr>
          <w:b/>
          <w:color w:val="000000" w:themeColor="text1"/>
        </w:rPr>
        <w:t xml:space="preserve"> </w:t>
      </w:r>
      <w:proofErr w:type="spellStart"/>
      <w:r w:rsidRPr="00B13B27">
        <w:rPr>
          <w:b/>
          <w:color w:val="000000" w:themeColor="text1"/>
        </w:rPr>
        <w:t>Allogrooming</w:t>
      </w:r>
      <w:proofErr w:type="spellEnd"/>
      <w:r w:rsidRPr="00B13B27">
        <w:rPr>
          <w:b/>
          <w:color w:val="000000" w:themeColor="text1"/>
        </w:rPr>
        <w:t>.</w:t>
      </w:r>
    </w:p>
    <w:p w14:paraId="170D6E22" w14:textId="77777777" w:rsidR="004C5CEA" w:rsidRPr="00610FCB" w:rsidRDefault="004C5CEA" w:rsidP="004C5CEA">
      <w:pPr>
        <w:pStyle w:val="ListParagraph"/>
        <w:widowControl/>
        <w:ind w:left="0"/>
        <w:rPr>
          <w:b/>
          <w:color w:val="000000" w:themeColor="text1"/>
        </w:rPr>
      </w:pPr>
    </w:p>
    <w:p w14:paraId="36860D22" w14:textId="41AA6FAF" w:rsidR="004C5CEA" w:rsidRPr="00610FCB" w:rsidRDefault="00610FCB" w:rsidP="004C5CEA">
      <w:pPr>
        <w:pStyle w:val="ListParagraph"/>
        <w:widowControl/>
        <w:ind w:left="0"/>
        <w:rPr>
          <w:b/>
          <w:color w:val="000000" w:themeColor="text1"/>
        </w:rPr>
      </w:pPr>
      <w:r w:rsidRPr="00610FCB">
        <w:rPr>
          <w:b/>
          <w:color w:val="000000" w:themeColor="text1"/>
        </w:rPr>
        <w:t>Video 4</w:t>
      </w:r>
      <w:r>
        <w:rPr>
          <w:b/>
          <w:color w:val="000000" w:themeColor="text1"/>
        </w:rPr>
        <w:t>:</w:t>
      </w:r>
      <w:r w:rsidRPr="00610FCB">
        <w:rPr>
          <w:b/>
          <w:color w:val="000000" w:themeColor="text1"/>
        </w:rPr>
        <w:t xml:space="preserve"> </w:t>
      </w:r>
      <w:r w:rsidR="004C5CEA" w:rsidRPr="00610FCB">
        <w:rPr>
          <w:b/>
          <w:color w:val="000000" w:themeColor="text1"/>
        </w:rPr>
        <w:t>Metapleural gland grooming</w:t>
      </w:r>
      <w:r w:rsidRPr="00610FCB">
        <w:rPr>
          <w:b/>
          <w:color w:val="000000" w:themeColor="text1"/>
        </w:rPr>
        <w:t xml:space="preserve">. </w:t>
      </w:r>
    </w:p>
    <w:p w14:paraId="251267BA" w14:textId="77777777" w:rsidR="004C5CEA" w:rsidRDefault="004C5CEA" w:rsidP="008051DA">
      <w:pPr>
        <w:widowControl/>
        <w:rPr>
          <w:b/>
          <w:color w:val="000000" w:themeColor="text1"/>
        </w:rPr>
      </w:pPr>
    </w:p>
    <w:p w14:paraId="290AFCAE" w14:textId="19B20A37" w:rsidR="004C5CEA" w:rsidRDefault="00610FCB" w:rsidP="00610FCB">
      <w:pPr>
        <w:widowControl/>
        <w:rPr>
          <w:b/>
          <w:color w:val="000000" w:themeColor="text1"/>
        </w:rPr>
      </w:pPr>
      <w:r>
        <w:rPr>
          <w:b/>
          <w:color w:val="000000" w:themeColor="text1"/>
        </w:rPr>
        <w:t xml:space="preserve">Video 5: </w:t>
      </w:r>
      <w:r w:rsidR="004C5CEA" w:rsidRPr="004C5CEA">
        <w:rPr>
          <w:b/>
          <w:color w:val="000000" w:themeColor="text1"/>
        </w:rPr>
        <w:t>Spore weeding</w:t>
      </w:r>
      <w:r>
        <w:rPr>
          <w:b/>
          <w:color w:val="000000" w:themeColor="text1"/>
        </w:rPr>
        <w:t>.</w:t>
      </w:r>
    </w:p>
    <w:p w14:paraId="5E3EAC55" w14:textId="77777777" w:rsidR="00610FCB" w:rsidRDefault="00610FCB" w:rsidP="00610FCB">
      <w:pPr>
        <w:widowControl/>
        <w:rPr>
          <w:b/>
          <w:color w:val="000000" w:themeColor="text1"/>
        </w:rPr>
      </w:pPr>
    </w:p>
    <w:p w14:paraId="708E8AFF" w14:textId="6EF0E9ED" w:rsidR="004C5CEA" w:rsidRDefault="00610FCB" w:rsidP="008051DA">
      <w:pPr>
        <w:widowControl/>
        <w:rPr>
          <w:b/>
          <w:color w:val="000000" w:themeColor="text1"/>
        </w:rPr>
      </w:pPr>
      <w:r>
        <w:rPr>
          <w:b/>
          <w:color w:val="000000" w:themeColor="text1"/>
        </w:rPr>
        <w:t xml:space="preserve">Video 6: </w:t>
      </w:r>
      <w:r w:rsidR="004C5CEA" w:rsidRPr="004C5CEA">
        <w:rPr>
          <w:b/>
          <w:color w:val="000000" w:themeColor="text1"/>
        </w:rPr>
        <w:t>Fungus weeding</w:t>
      </w:r>
      <w:r>
        <w:rPr>
          <w:b/>
          <w:color w:val="000000" w:themeColor="text1"/>
        </w:rPr>
        <w:t>.</w:t>
      </w:r>
    </w:p>
    <w:p w14:paraId="53D30EE6" w14:textId="77777777" w:rsidR="00610FCB" w:rsidRDefault="00610FCB" w:rsidP="008051DA">
      <w:pPr>
        <w:widowControl/>
        <w:rPr>
          <w:b/>
          <w:color w:val="000000" w:themeColor="text1"/>
        </w:rPr>
      </w:pPr>
    </w:p>
    <w:p w14:paraId="36CBFBCB" w14:textId="6AFBAAC4" w:rsidR="00610FCB" w:rsidRDefault="00610FCB" w:rsidP="008051DA">
      <w:pPr>
        <w:widowControl/>
        <w:rPr>
          <w:b/>
          <w:color w:val="000000" w:themeColor="text1"/>
        </w:rPr>
      </w:pPr>
      <w:r>
        <w:rPr>
          <w:b/>
          <w:color w:val="000000" w:themeColor="text1"/>
        </w:rPr>
        <w:t xml:space="preserve">Video 7: </w:t>
      </w:r>
      <w:r w:rsidR="004C5CEA" w:rsidRPr="004C5CEA">
        <w:rPr>
          <w:b/>
          <w:color w:val="000000" w:themeColor="text1"/>
        </w:rPr>
        <w:t>Fecal fluid grooming</w:t>
      </w:r>
      <w:r>
        <w:rPr>
          <w:b/>
          <w:color w:val="000000" w:themeColor="text1"/>
        </w:rPr>
        <w:t>.</w:t>
      </w:r>
    </w:p>
    <w:p w14:paraId="45276D9C" w14:textId="09E87B39" w:rsidR="004C5CEA" w:rsidRDefault="004C5CEA" w:rsidP="008051DA">
      <w:pPr>
        <w:widowControl/>
        <w:rPr>
          <w:b/>
          <w:color w:val="000000" w:themeColor="text1"/>
        </w:rPr>
      </w:pPr>
      <w:r w:rsidRPr="004C5CEA">
        <w:rPr>
          <w:b/>
          <w:color w:val="000000" w:themeColor="text1"/>
        </w:rPr>
        <w:t xml:space="preserve"> </w:t>
      </w:r>
    </w:p>
    <w:p w14:paraId="22F41218" w14:textId="6753FF5D" w:rsidR="004C5CEA" w:rsidRPr="00B13B27" w:rsidRDefault="00610FCB" w:rsidP="008051DA">
      <w:pPr>
        <w:widowControl/>
        <w:rPr>
          <w:b/>
          <w:color w:val="000000" w:themeColor="text1"/>
        </w:rPr>
      </w:pPr>
      <w:r>
        <w:rPr>
          <w:b/>
          <w:color w:val="000000" w:themeColor="text1"/>
        </w:rPr>
        <w:t xml:space="preserve">Video 8: </w:t>
      </w:r>
      <w:r w:rsidR="004C5CEA" w:rsidRPr="004C5CEA">
        <w:rPr>
          <w:b/>
          <w:color w:val="000000" w:themeColor="text1"/>
        </w:rPr>
        <w:t>Droplet regurgitation</w:t>
      </w:r>
      <w:r>
        <w:rPr>
          <w:b/>
          <w:color w:val="000000" w:themeColor="text1"/>
        </w:rPr>
        <w:t>.</w:t>
      </w:r>
    </w:p>
    <w:p w14:paraId="6523222F" w14:textId="77777777" w:rsidR="00FB083C" w:rsidRPr="00E966E8" w:rsidRDefault="00FB083C" w:rsidP="008051DA">
      <w:pPr>
        <w:widowControl/>
        <w:rPr>
          <w:b/>
        </w:rPr>
      </w:pPr>
    </w:p>
    <w:p w14:paraId="3116C64C" w14:textId="1878DB87" w:rsidR="001A270E" w:rsidRPr="00E966E8" w:rsidRDefault="006305D7" w:rsidP="008051DA">
      <w:pPr>
        <w:widowControl/>
        <w:rPr>
          <w:b/>
        </w:rPr>
      </w:pPr>
      <w:r w:rsidRPr="00E966E8">
        <w:rPr>
          <w:b/>
        </w:rPr>
        <w:t>DISCUSSION</w:t>
      </w:r>
      <w:r w:rsidR="00610FCB">
        <w:rPr>
          <w:b/>
        </w:rPr>
        <w:t>:</w:t>
      </w:r>
    </w:p>
    <w:p w14:paraId="0C75E79C" w14:textId="14B00EA5" w:rsidR="00AE1457" w:rsidRPr="00E966E8" w:rsidRDefault="00AE1457" w:rsidP="008051DA">
      <w:pPr>
        <w:widowControl/>
      </w:pPr>
      <w:r w:rsidRPr="00E966E8">
        <w:lastRenderedPageBreak/>
        <w:t xml:space="preserve">The primary objective of this </w:t>
      </w:r>
      <w:r w:rsidR="007419F8" w:rsidRPr="00E966E8">
        <w:t xml:space="preserve">study </w:t>
      </w:r>
      <w:r w:rsidRPr="00E966E8">
        <w:t xml:space="preserve">was to </w:t>
      </w:r>
      <w:r w:rsidR="004C0532" w:rsidRPr="00E966E8">
        <w:t xml:space="preserve">observe and record characteristic leaf-cutting ant defensive behaviors in the presence of fungus-garden infection with </w:t>
      </w:r>
      <w:proofErr w:type="spellStart"/>
      <w:r w:rsidR="004C0532" w:rsidRPr="00E966E8">
        <w:rPr>
          <w:i/>
        </w:rPr>
        <w:t>Escovopsis</w:t>
      </w:r>
      <w:proofErr w:type="spellEnd"/>
      <w:r w:rsidR="004C0532" w:rsidRPr="00E966E8">
        <w:t xml:space="preserve">, creating reference clips for use </w:t>
      </w:r>
      <w:r w:rsidR="007419F8" w:rsidRPr="00E966E8">
        <w:t>by</w:t>
      </w:r>
      <w:r w:rsidR="004C0532" w:rsidRPr="00E966E8">
        <w:t xml:space="preserve"> the wider </w:t>
      </w:r>
      <w:r w:rsidRPr="00E966E8">
        <w:t xml:space="preserve">scientific community. </w:t>
      </w:r>
      <w:r w:rsidR="004C0532" w:rsidRPr="00E966E8">
        <w:t>I</w:t>
      </w:r>
      <w:r w:rsidRPr="00E966E8">
        <w:t xml:space="preserve">t should be noted that these behaviors are not exclusive </w:t>
      </w:r>
      <w:r w:rsidR="007F061E" w:rsidRPr="00E966E8">
        <w:t>to</w:t>
      </w:r>
      <w:r w:rsidRPr="00E966E8">
        <w:t xml:space="preserve"> defense of colonies from </w:t>
      </w:r>
      <w:proofErr w:type="spellStart"/>
      <w:r w:rsidRPr="00E966E8">
        <w:rPr>
          <w:i/>
        </w:rPr>
        <w:t>Escovopsis</w:t>
      </w:r>
      <w:proofErr w:type="spellEnd"/>
      <w:r w:rsidRPr="00E966E8">
        <w:t xml:space="preserve">, </w:t>
      </w:r>
      <w:r w:rsidR="007F061E" w:rsidRPr="00E966E8">
        <w:t xml:space="preserve">but may </w:t>
      </w:r>
      <w:r w:rsidRPr="00E966E8">
        <w:t xml:space="preserve">also </w:t>
      </w:r>
      <w:r w:rsidR="009C6996" w:rsidRPr="00E966E8">
        <w:t xml:space="preserve">play a role in defense against </w:t>
      </w:r>
      <w:r w:rsidRPr="00E966E8">
        <w:t>other contaminants and infection</w:t>
      </w:r>
      <w:r w:rsidR="003F0032" w:rsidRPr="00E966E8">
        <w:t>s</w:t>
      </w:r>
      <w:r w:rsidR="00871910" w:rsidRPr="00E966E8">
        <w:fldChar w:fldCharType="begin">
          <w:fldData xml:space="preserve">PEVuZE5vdGU+PENpdGU+PEF1dGhvcj5IdWdoZXM8L0F1dGhvcj48WWVhcj4yMDA0PC9ZZWFyPjxS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c5OTgtODAwMjwvcGFnZXM+PHZvbHVtZT45Njwvdm9sdW1lPjxudW1iZXI+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</w:fldData>
        </w:fldChar>
      </w:r>
      <w:r w:rsidR="0021208E" w:rsidRPr="00E966E8">
        <w:instrText xml:space="preserve"> ADDIN EN.CITE </w:instrText>
      </w:r>
      <w:r w:rsidR="0021208E" w:rsidRPr="00E966E8">
        <w:fldChar w:fldCharType="begin">
          <w:fldData xml:space="preserve">PEVuZE5vdGU+PENpdGU+PEF1dGhvcj5IdWdoZXM8L0F1dGhvcj48WWVhcj4yMDA0PC9ZZWFyPjxS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c5OTgtODAwMjwvcGFnZXM+PHZvbHVtZT45Njwvdm9sdW1lPjxudW1iZXI+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</w:fldData>
        </w:fldChar>
      </w:r>
      <w:r w:rsidR="0021208E" w:rsidRPr="00E966E8">
        <w:instrText xml:space="preserve"> ADDIN EN.CITE.DATA </w:instrText>
      </w:r>
      <w:r w:rsidR="0021208E" w:rsidRPr="00E966E8">
        <w:fldChar w:fldCharType="end"/>
      </w:r>
      <w:r w:rsidR="00871910" w:rsidRPr="00E966E8">
        <w:fldChar w:fldCharType="separate"/>
      </w:r>
      <w:r w:rsidR="0021208E" w:rsidRPr="00E966E8">
        <w:rPr>
          <w:vertAlign w:val="superscript"/>
        </w:rPr>
        <w:t>6-12</w:t>
      </w:r>
      <w:r w:rsidR="00871910" w:rsidRPr="00E966E8">
        <w:fldChar w:fldCharType="end"/>
      </w:r>
      <w:r w:rsidR="009C6996" w:rsidRPr="00E966E8">
        <w:t>,</w:t>
      </w:r>
      <w:r w:rsidRPr="00E966E8">
        <w:t xml:space="preserve"> and in</w:t>
      </w:r>
      <w:r w:rsidR="00DD0033">
        <w:t xml:space="preserve"> the </w:t>
      </w:r>
      <w:r w:rsidRPr="00E966E8">
        <w:t>defense of the ants themselves</w:t>
      </w:r>
      <w:r w:rsidR="007B5A54" w:rsidRPr="00E966E8">
        <w:fldChar w:fldCharType="begin"/>
      </w:r>
      <w:r w:rsidR="00835ACF" w:rsidRPr="00E966E8">
        <w:instrText xml:space="preserve"> ADDIN EN.CITE &lt;EndNote&gt;&lt;Cite&gt;&lt;Author&gt;Cremer&lt;/Author&gt;&lt;Year&gt;2007&lt;/Year&gt;&lt;RecNum&gt;165&lt;/RecNum&gt;&lt;DisplayText&gt;&lt;style face="superscript"&gt;42&lt;/style&gt;&lt;/DisplayText&gt;&lt;record&gt;&lt;rec-number&gt;165&lt;/rec-number&gt;&lt;foreign-keys&gt;&lt;key app="EN" db-id="0eswrwvzkvprpbestrnxvf0xxp2pxwdsap0w" timestamp="1520339066"&gt;165&lt;/key&gt;&lt;/foreign-keys&gt;&lt;ref-type name="Journal Article"&gt;17&lt;/ref-type&gt;&lt;contributors&gt;&lt;authors&gt;&lt;author&gt;Cremer, S.&lt;/author&gt;&lt;author&gt;Armitage, S. A. O.&lt;/author&gt;&lt;author&gt;Schmid-Hempel, P.&lt;/author&gt;&lt;/authors&gt;&lt;/contributors&gt;&lt;auth-address&gt;Univ Regensburg, Inst Zool, D-93040 Regensburg, Germany&amp;#xD;Wissensch Koll Berlin, Inst Adv Studies, D-14193 Berlin, Germany&amp;#xD;Univ Copenhagen, Dept Biol, Sect Populat Biol, DK-2100 Copenhagen, Denmark&amp;#xD;ETH, Inst Integrat Biol IBZ, CH-8092 Zurich, Switzerland&lt;/auth-address&gt;&lt;titles&gt;&lt;title&gt;Social immunity&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R693-R702&lt;/pages&gt;&lt;volume&gt;17&lt;/volume&gt;&lt;number&gt;16&lt;/number&gt;&lt;keywords&gt;&lt;keyword&gt;termite zootermopsis-angusticollis&lt;/keyword&gt;&lt;keyword&gt;division-of-labor&lt;/keyword&gt;&lt;keyword&gt;leaf-cutting ants&lt;/keyword&gt;&lt;keyword&gt;imported fire ant&lt;/keyword&gt;&lt;keyword&gt;disease resistance&lt;/keyword&gt;&lt;keyword&gt;apis-mellifera&lt;/keyword&gt;&lt;keyword&gt;bombus-terrestris&lt;/keyword&gt;&lt;keyword&gt;honey-bees&lt;/keyword&gt;&lt;keyword&gt;acromyrmex-octospinosus&lt;/keyword&gt;&lt;keyword&gt;metapleural glands&lt;/keyword&gt;&lt;/keywords&gt;&lt;dates&gt;&lt;year&gt;2007&lt;/year&gt;&lt;pub-dates&gt;&lt;date&gt;Aug 21&lt;/date&gt;&lt;/pub-dates&gt;&lt;/dates&gt;&lt;isbn&gt;0960-9822&lt;/isbn&gt;&lt;accession-num&gt;WOS:000248989500026&lt;/accession-num&gt;&lt;urls&gt;&lt;related-urls&gt;&lt;url&gt;&amp;lt;Go to ISI&amp;gt;://WOS:000248989500026&lt;/url&gt;&lt;/related-urls&gt;&lt;/urls&gt;&lt;electronic-resource-num&gt;10.1016/j.cub.2007.06.008&lt;/electronic-resource-num&gt;&lt;language&gt;English&lt;/language&gt;&lt;/record&gt;&lt;/Cite&gt;&lt;/EndNote&gt;</w:instrText>
      </w:r>
      <w:r w:rsidR="007B5A54" w:rsidRPr="00E966E8">
        <w:fldChar w:fldCharType="separate"/>
      </w:r>
      <w:r w:rsidR="00835ACF" w:rsidRPr="00E966E8">
        <w:rPr>
          <w:vertAlign w:val="superscript"/>
        </w:rPr>
        <w:t>42</w:t>
      </w:r>
      <w:r w:rsidR="007B5A54" w:rsidRPr="00E966E8">
        <w:fldChar w:fldCharType="end"/>
      </w:r>
      <w:r w:rsidRPr="00E966E8">
        <w:t>. Our</w:t>
      </w:r>
      <w:r w:rsidR="00DD0033">
        <w:t xml:space="preserve"> </w:t>
      </w:r>
      <w:r w:rsidRPr="00E966E8">
        <w:t xml:space="preserve">protocol provides a backdrop for </w:t>
      </w:r>
      <w:r w:rsidR="00570693" w:rsidRPr="00E966E8">
        <w:t xml:space="preserve">wider </w:t>
      </w:r>
      <w:r w:rsidRPr="00E966E8">
        <w:t xml:space="preserve">research on </w:t>
      </w:r>
      <w:r w:rsidR="005C5FA4" w:rsidRPr="00E966E8">
        <w:t xml:space="preserve">defenses in </w:t>
      </w:r>
      <w:r w:rsidRPr="00E966E8">
        <w:t>fungus-growing ants</w:t>
      </w:r>
      <w:r w:rsidR="002861E3" w:rsidRPr="00E966E8">
        <w:t xml:space="preserve">. This is likely to be </w:t>
      </w:r>
      <w:r w:rsidR="00570693" w:rsidRPr="00E966E8">
        <w:t xml:space="preserve">particularly </w:t>
      </w:r>
      <w:r w:rsidR="002861E3" w:rsidRPr="00E966E8">
        <w:t>useful:</w:t>
      </w:r>
      <w:r w:rsidRPr="00E966E8">
        <w:t xml:space="preserve"> </w:t>
      </w:r>
      <w:r w:rsidR="002861E3" w:rsidRPr="00E966E8">
        <w:t>(</w:t>
      </w:r>
      <w:proofErr w:type="spellStart"/>
      <w:r w:rsidR="002861E3" w:rsidRPr="00E966E8">
        <w:t>i</w:t>
      </w:r>
      <w:proofErr w:type="spellEnd"/>
      <w:r w:rsidR="002861E3" w:rsidRPr="00E966E8">
        <w:t xml:space="preserve">) </w:t>
      </w:r>
      <w:r w:rsidRPr="00E966E8">
        <w:t>for young researche</w:t>
      </w:r>
      <w:r w:rsidR="00570693" w:rsidRPr="00E966E8">
        <w:t>r</w:t>
      </w:r>
      <w:r w:rsidRPr="00E966E8">
        <w:t>s who are not familiar with these behaviors</w:t>
      </w:r>
      <w:r w:rsidR="002861E3" w:rsidRPr="00E966E8">
        <w:t>; (i</w:t>
      </w:r>
      <w:r w:rsidR="0083028D" w:rsidRPr="00E966E8">
        <w:t xml:space="preserve">i) to </w:t>
      </w:r>
      <w:r w:rsidR="004466BB" w:rsidRPr="00E966E8">
        <w:t>secure</w:t>
      </w:r>
      <w:r w:rsidR="0083028D" w:rsidRPr="00E966E8">
        <w:t xml:space="preserve"> consistent</w:t>
      </w:r>
      <w:r w:rsidR="002861E3" w:rsidRPr="00E966E8">
        <w:t xml:space="preserve"> </w:t>
      </w:r>
      <w:r w:rsidR="007143DE" w:rsidRPr="00E966E8">
        <w:t xml:space="preserve">definitions </w:t>
      </w:r>
      <w:r w:rsidR="007F061E" w:rsidRPr="00E966E8">
        <w:t xml:space="preserve">for </w:t>
      </w:r>
      <w:r w:rsidR="007143DE" w:rsidRPr="00E966E8">
        <w:t xml:space="preserve">and observations </w:t>
      </w:r>
      <w:r w:rsidR="007F061E" w:rsidRPr="00E966E8">
        <w:t xml:space="preserve">of </w:t>
      </w:r>
      <w:r w:rsidR="007143DE" w:rsidRPr="00E966E8">
        <w:t>behavior</w:t>
      </w:r>
      <w:r w:rsidR="004466BB" w:rsidRPr="00E966E8">
        <w:t>s</w:t>
      </w:r>
      <w:r w:rsidR="00DD0033">
        <w:t>;</w:t>
      </w:r>
      <w:r w:rsidR="004466BB" w:rsidRPr="00E966E8">
        <w:t xml:space="preserve"> (iii) to facilitate</w:t>
      </w:r>
      <w:r w:rsidR="007143DE" w:rsidRPr="00E966E8">
        <w:t xml:space="preserve"> </w:t>
      </w:r>
      <w:r w:rsidR="004466BB" w:rsidRPr="00E966E8">
        <w:t xml:space="preserve">comparisons </w:t>
      </w:r>
      <w:r w:rsidR="007143DE" w:rsidRPr="00E966E8">
        <w:t>across studies</w:t>
      </w:r>
      <w:r w:rsidR="007419F8" w:rsidRPr="00E966E8">
        <w:t xml:space="preserve"> and ant</w:t>
      </w:r>
      <w:r w:rsidR="007143DE" w:rsidRPr="00E966E8">
        <w:t xml:space="preserve"> </w:t>
      </w:r>
      <w:r w:rsidR="007419F8" w:rsidRPr="00E966E8">
        <w:t>species</w:t>
      </w:r>
      <w:r w:rsidR="007143DE" w:rsidRPr="00E966E8">
        <w:t>; (i</w:t>
      </w:r>
      <w:r w:rsidR="004466BB" w:rsidRPr="00E966E8">
        <w:t>v</w:t>
      </w:r>
      <w:r w:rsidR="007143DE" w:rsidRPr="00E966E8">
        <w:t>) because</w:t>
      </w:r>
      <w:r w:rsidR="004466BB" w:rsidRPr="00E966E8">
        <w:t xml:space="preserve"> </w:t>
      </w:r>
      <w:r w:rsidR="007143DE" w:rsidRPr="00E966E8">
        <w:t>a number of these behavi</w:t>
      </w:r>
      <w:r w:rsidR="00570693" w:rsidRPr="00E966E8">
        <w:t>o</w:t>
      </w:r>
      <w:r w:rsidR="007143DE" w:rsidRPr="00E966E8">
        <w:t xml:space="preserve">rs may occur </w:t>
      </w:r>
      <w:r w:rsidR="007F061E" w:rsidRPr="00E966E8">
        <w:t xml:space="preserve">so </w:t>
      </w:r>
      <w:r w:rsidR="007143DE" w:rsidRPr="00E966E8">
        <w:t>infrequently</w:t>
      </w:r>
      <w:r w:rsidR="00570693" w:rsidRPr="00E966E8">
        <w:t xml:space="preserve"> </w:t>
      </w:r>
      <w:r w:rsidR="004466BB" w:rsidRPr="00E966E8">
        <w:t xml:space="preserve">that </w:t>
      </w:r>
      <w:r w:rsidR="00570693" w:rsidRPr="00E966E8">
        <w:t>even experienced researchers may never have observed them</w:t>
      </w:r>
      <w:r w:rsidR="00C60CC9" w:rsidRPr="00F00E86">
        <w:t>;</w:t>
      </w:r>
      <w:r w:rsidR="007B5A54" w:rsidRPr="00E966E8">
        <w:t xml:space="preserve"> </w:t>
      </w:r>
      <w:r w:rsidR="00C60CC9" w:rsidRPr="00E966E8">
        <w:t xml:space="preserve">(iv) </w:t>
      </w:r>
      <w:r w:rsidR="004466BB" w:rsidRPr="00E966E8">
        <w:t xml:space="preserve">because </w:t>
      </w:r>
      <w:r w:rsidR="00C60CC9" w:rsidRPr="00E966E8">
        <w:t xml:space="preserve">understanding and </w:t>
      </w:r>
      <w:r w:rsidR="009F0B05" w:rsidRPr="00E966E8">
        <w:t>recognizing</w:t>
      </w:r>
      <w:r w:rsidR="00C60CC9" w:rsidRPr="00E966E8">
        <w:t xml:space="preserve"> behaviors in controlled conditions </w:t>
      </w:r>
      <w:r w:rsidR="009F0B05" w:rsidRPr="00E966E8">
        <w:t xml:space="preserve">in </w:t>
      </w:r>
      <w:r w:rsidR="00380B35" w:rsidRPr="00E966E8">
        <w:t>the laboratory help</w:t>
      </w:r>
      <w:r w:rsidR="00C60CC9" w:rsidRPr="00E966E8">
        <w:t xml:space="preserve"> stud</w:t>
      </w:r>
      <w:r w:rsidR="009F0B05" w:rsidRPr="00E966E8">
        <w:t>ies</w:t>
      </w:r>
      <w:r w:rsidR="00C60CC9" w:rsidRPr="00E966E8">
        <w:t xml:space="preserve"> </w:t>
      </w:r>
      <w:r w:rsidR="00E966E8" w:rsidRPr="00E966E8">
        <w:rPr>
          <w:i/>
        </w:rPr>
        <w:t>in situ</w:t>
      </w:r>
      <w:r w:rsidR="00C60CC9" w:rsidRPr="00E966E8">
        <w:rPr>
          <w:i/>
        </w:rPr>
        <w:t xml:space="preserve"> </w:t>
      </w:r>
      <w:r w:rsidR="00C60CC9" w:rsidRPr="00E966E8">
        <w:t xml:space="preserve">where conditions </w:t>
      </w:r>
      <w:r w:rsidR="009F0B05" w:rsidRPr="00E966E8">
        <w:t>are</w:t>
      </w:r>
      <w:r w:rsidR="00C60CC9" w:rsidRPr="00E966E8">
        <w:t xml:space="preserve"> harder to control. </w:t>
      </w:r>
    </w:p>
    <w:p w14:paraId="0CEBD191" w14:textId="77777777" w:rsidR="004C0532" w:rsidRPr="00E966E8" w:rsidRDefault="004C0532" w:rsidP="008051DA">
      <w:pPr>
        <w:widowControl/>
        <w:rPr>
          <w:i/>
        </w:rPr>
      </w:pPr>
    </w:p>
    <w:p w14:paraId="026B5AF2" w14:textId="03A4A988" w:rsidR="00DE7B09" w:rsidRPr="00E966E8" w:rsidRDefault="009F30AF" w:rsidP="008051DA">
      <w:pPr>
        <w:widowControl/>
        <w:rPr>
          <w:color w:val="000000" w:themeColor="text1"/>
        </w:rPr>
      </w:pPr>
      <w:r w:rsidRPr="00E966E8">
        <w:t xml:space="preserve">The </w:t>
      </w:r>
      <w:r w:rsidR="002808E9" w:rsidRPr="00E966E8">
        <w:t xml:space="preserve">results </w:t>
      </w:r>
      <w:r w:rsidRPr="00E966E8">
        <w:t xml:space="preserve">from our behavioral study </w:t>
      </w:r>
      <w:r w:rsidR="00D169A2" w:rsidRPr="00E966E8">
        <w:t xml:space="preserve">are </w:t>
      </w:r>
      <w:r w:rsidR="002808E9" w:rsidRPr="00E966E8">
        <w:t xml:space="preserve">consistent with previous work </w:t>
      </w:r>
      <w:r w:rsidR="00382B62" w:rsidRPr="00E966E8">
        <w:t xml:space="preserve">which showed </w:t>
      </w:r>
      <w:r w:rsidR="002808E9" w:rsidRPr="00E966E8">
        <w:t xml:space="preserve">that minor workers </w:t>
      </w:r>
      <w:r w:rsidR="00D169A2" w:rsidRPr="00E966E8">
        <w:t>fungus</w:t>
      </w:r>
      <w:r w:rsidR="002808E9" w:rsidRPr="00E966E8">
        <w:t xml:space="preserve"> groom</w:t>
      </w:r>
      <w:r w:rsidRPr="00E966E8">
        <w:t xml:space="preserve"> </w:t>
      </w:r>
      <w:r w:rsidR="00F00E86">
        <w:t>—</w:t>
      </w:r>
      <w:r w:rsidRPr="00E966E8">
        <w:t xml:space="preserve"> crucial if an infection is detected early </w:t>
      </w:r>
      <w:r w:rsidR="00F00E86">
        <w:t>—</w:t>
      </w:r>
      <w:r w:rsidR="002808E9" w:rsidRPr="00E966E8">
        <w:t xml:space="preserve"> </w:t>
      </w:r>
      <w:r w:rsidR="00D169A2" w:rsidRPr="00E966E8">
        <w:t>more than major</w:t>
      </w:r>
      <w:r w:rsidRPr="00E966E8">
        <w:t xml:space="preserve"> workers</w:t>
      </w:r>
      <w:r w:rsidR="00871910" w:rsidRPr="00E966E8">
        <w:fldChar w:fldCharType="begin">
          <w:fldData xml:space="preserve">PEVuZE5vdGU+PENpdGU+PEF1dGhvcj5MaXR0bGU8L0F1dGhvcj48WWVhcj4yMDA2PC9ZZWFyPjxS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</w:fldData>
        </w:fldChar>
      </w:r>
      <w:r w:rsidR="003A208B" w:rsidRPr="00E966E8">
        <w:instrText xml:space="preserve"> ADDIN EN.CITE </w:instrText>
      </w:r>
      <w:r w:rsidR="003A208B" w:rsidRPr="00E966E8">
        <w:fldChar w:fldCharType="begin">
          <w:fldData xml:space="preserve">PEVuZE5vdGU+PENpdGU+PEF1dGhvcj5MaXR0bGU8L0F1dGhvcj48WWVhcj4yMDA2PC9ZZWFyPjxS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</w:fldData>
        </w:fldChar>
      </w:r>
      <w:r w:rsidR="003A208B" w:rsidRPr="00E966E8">
        <w:instrText xml:space="preserve"> ADDIN EN.CITE.DATA </w:instrText>
      </w:r>
      <w:r w:rsidR="003A208B" w:rsidRPr="00E966E8">
        <w:fldChar w:fldCharType="end"/>
      </w:r>
      <w:r w:rsidR="00871910" w:rsidRPr="00E966E8">
        <w:fldChar w:fldCharType="separate"/>
      </w:r>
      <w:r w:rsidR="003A208B" w:rsidRPr="00E966E8">
        <w:rPr>
          <w:vertAlign w:val="superscript"/>
        </w:rPr>
        <w:t>25,28,32</w:t>
      </w:r>
      <w:r w:rsidR="00871910" w:rsidRPr="00E966E8">
        <w:fldChar w:fldCharType="end"/>
      </w:r>
      <w:r w:rsidR="0055614D" w:rsidRPr="00E966E8">
        <w:t>.</w:t>
      </w:r>
      <w:r w:rsidR="003F0032" w:rsidRPr="00E966E8">
        <w:t xml:space="preserve"> </w:t>
      </w:r>
      <w:r w:rsidR="0055614D" w:rsidRPr="00E966E8">
        <w:t>Here, major</w:t>
      </w:r>
      <w:r w:rsidR="002808E9" w:rsidRPr="00E966E8">
        <w:t xml:space="preserve"> workers increased the amount </w:t>
      </w:r>
      <w:r w:rsidR="00F1622D" w:rsidRPr="00E966E8">
        <w:t xml:space="preserve">of fungal grooming </w:t>
      </w:r>
      <w:r w:rsidR="003F0032" w:rsidRPr="00E966E8">
        <w:t xml:space="preserve">after </w:t>
      </w:r>
      <w:proofErr w:type="spellStart"/>
      <w:r w:rsidR="002808E9" w:rsidRPr="00E966E8">
        <w:rPr>
          <w:i/>
        </w:rPr>
        <w:t>Escovopsis</w:t>
      </w:r>
      <w:proofErr w:type="spellEnd"/>
      <w:r w:rsidR="00F1622D" w:rsidRPr="00E966E8">
        <w:rPr>
          <w:i/>
        </w:rPr>
        <w:t xml:space="preserve"> </w:t>
      </w:r>
      <w:r w:rsidR="003F0032" w:rsidRPr="00E966E8">
        <w:t>infection (</w:t>
      </w:r>
      <w:r w:rsidR="00E966E8" w:rsidRPr="00E966E8">
        <w:rPr>
          <w:b/>
        </w:rPr>
        <w:t>Figure 2a</w:t>
      </w:r>
      <w:r w:rsidR="00326175" w:rsidRPr="00E966E8">
        <w:t>)</w:t>
      </w:r>
      <w:r w:rsidR="002808E9" w:rsidRPr="00E966E8">
        <w:t xml:space="preserve">. This </w:t>
      </w:r>
      <w:r w:rsidRPr="00E966E8">
        <w:t xml:space="preserve">suggests </w:t>
      </w:r>
      <w:r w:rsidR="002808E9" w:rsidRPr="00E966E8">
        <w:t xml:space="preserve">that minor workers are </w:t>
      </w:r>
      <w:r w:rsidR="003F0032" w:rsidRPr="00E966E8">
        <w:t xml:space="preserve">the predominant </w:t>
      </w:r>
      <w:r w:rsidR="002808E9" w:rsidRPr="00E966E8">
        <w:t>fungus</w:t>
      </w:r>
      <w:r w:rsidR="003F0032" w:rsidRPr="00E966E8">
        <w:t xml:space="preserve"> groomers</w:t>
      </w:r>
      <w:r w:rsidR="002808E9" w:rsidRPr="00E966E8">
        <w:t xml:space="preserve">, but </w:t>
      </w:r>
      <w:r w:rsidR="003F0032" w:rsidRPr="00E966E8">
        <w:t>that</w:t>
      </w:r>
      <w:r w:rsidR="002808E9" w:rsidRPr="00E966E8">
        <w:t xml:space="preserve"> major workers </w:t>
      </w:r>
      <w:r w:rsidR="003F0032" w:rsidRPr="00E966E8">
        <w:t>may assist</w:t>
      </w:r>
      <w:r w:rsidR="00F1622D" w:rsidRPr="00E966E8">
        <w:t xml:space="preserve"> </w:t>
      </w:r>
      <w:r w:rsidRPr="00E966E8">
        <w:t xml:space="preserve">in </w:t>
      </w:r>
      <w:r w:rsidR="00A72424" w:rsidRPr="00E966E8">
        <w:t xml:space="preserve">preventing the spread of </w:t>
      </w:r>
      <w:r w:rsidRPr="00E966E8">
        <w:t>more established infections</w:t>
      </w:r>
      <w:r w:rsidR="002808E9" w:rsidRPr="00E966E8">
        <w:t>.</w:t>
      </w:r>
      <w:r w:rsidR="00537A5C" w:rsidRPr="00E966E8">
        <w:t xml:space="preserve"> The </w:t>
      </w:r>
      <w:r w:rsidR="00A72424" w:rsidRPr="00E966E8">
        <w:t xml:space="preserve">larger </w:t>
      </w:r>
      <w:r w:rsidR="00537A5C" w:rsidRPr="00E966E8">
        <w:t xml:space="preserve">major workers </w:t>
      </w:r>
      <w:r w:rsidR="00A72424" w:rsidRPr="00E966E8">
        <w:t>can</w:t>
      </w:r>
      <w:r w:rsidR="00537A5C" w:rsidRPr="00E966E8">
        <w:t xml:space="preserve"> remove spores faster, while minor workers could be more suited </w:t>
      </w:r>
      <w:r w:rsidR="00A72424" w:rsidRPr="00E966E8">
        <w:t>to remov</w:t>
      </w:r>
      <w:r w:rsidR="00380B35" w:rsidRPr="00E966E8">
        <w:t>ing</w:t>
      </w:r>
      <w:r w:rsidR="00A72424" w:rsidRPr="00E966E8">
        <w:t xml:space="preserve"> </w:t>
      </w:r>
      <w:r w:rsidR="009F0B05" w:rsidRPr="00E966E8">
        <w:t>less accessible</w:t>
      </w:r>
      <w:r w:rsidR="009F0B05" w:rsidRPr="00E966E8" w:rsidDel="009F0B05">
        <w:t xml:space="preserve"> </w:t>
      </w:r>
      <w:r w:rsidR="00537A5C" w:rsidRPr="00E966E8">
        <w:t xml:space="preserve">spores. </w:t>
      </w:r>
      <w:r w:rsidR="00833DDD" w:rsidRPr="00E966E8">
        <w:t xml:space="preserve">We </w:t>
      </w:r>
      <w:r w:rsidR="00A72424" w:rsidRPr="00E966E8">
        <w:t xml:space="preserve">also </w:t>
      </w:r>
      <w:r w:rsidR="00833DDD" w:rsidRPr="00E966E8">
        <w:t xml:space="preserve">found that </w:t>
      </w:r>
      <w:r w:rsidR="00A72424" w:rsidRPr="00E966E8">
        <w:t>workers</w:t>
      </w:r>
      <w:r w:rsidR="00833DDD" w:rsidRPr="00E966E8">
        <w:t xml:space="preserve"> successfully removed spores </w:t>
      </w:r>
      <w:r w:rsidR="00A72424" w:rsidRPr="00E966E8">
        <w:t xml:space="preserve">in around half of the infected </w:t>
      </w:r>
      <w:r w:rsidR="00833DDD" w:rsidRPr="00E966E8">
        <w:t>sub-colonies</w:t>
      </w:r>
      <w:r w:rsidR="006F72A1" w:rsidRPr="00E966E8">
        <w:t xml:space="preserve"> (four out of nine)</w:t>
      </w:r>
      <w:r w:rsidR="00833DDD" w:rsidRPr="00E966E8">
        <w:t xml:space="preserve"> </w:t>
      </w:r>
      <w:r w:rsidR="00A72424" w:rsidRPr="00E966E8">
        <w:t>when they were introduced at the time of infection, and thus could detect the pathogen early</w:t>
      </w:r>
      <w:r w:rsidR="00833DDD" w:rsidRPr="00E966E8">
        <w:t xml:space="preserve"> (</w:t>
      </w:r>
      <w:r w:rsidR="00E966E8" w:rsidRPr="00E966E8">
        <w:rPr>
          <w:b/>
        </w:rPr>
        <w:t>Figure 3c</w:t>
      </w:r>
      <w:r w:rsidR="00833DDD" w:rsidRPr="00E966E8">
        <w:t xml:space="preserve">). </w:t>
      </w:r>
      <w:r w:rsidR="003D2BFB" w:rsidRPr="00E966E8">
        <w:t>Overall</w:t>
      </w:r>
      <w:r w:rsidR="003F0032" w:rsidRPr="00E966E8">
        <w:t xml:space="preserve">, </w:t>
      </w:r>
      <w:r w:rsidR="003D2BFB" w:rsidRPr="00E966E8">
        <w:t>this points to a series of behavioral responses</w:t>
      </w:r>
      <w:r w:rsidR="003F0032" w:rsidRPr="00E966E8">
        <w:t xml:space="preserve"> </w:t>
      </w:r>
      <w:r w:rsidR="003D2BFB" w:rsidRPr="00E966E8">
        <w:t xml:space="preserve">where </w:t>
      </w:r>
      <w:r w:rsidR="003F0032" w:rsidRPr="00E966E8">
        <w:t xml:space="preserve">the ants </w:t>
      </w:r>
      <w:r w:rsidR="003D2BFB" w:rsidRPr="00E966E8">
        <w:t xml:space="preserve">first </w:t>
      </w:r>
      <w:r w:rsidR="003F0032" w:rsidRPr="00E966E8">
        <w:t xml:space="preserve">try to stop </w:t>
      </w:r>
      <w:proofErr w:type="spellStart"/>
      <w:r w:rsidR="00380B35" w:rsidRPr="00E966E8">
        <w:rPr>
          <w:i/>
        </w:rPr>
        <w:t>Escovopsis</w:t>
      </w:r>
      <w:proofErr w:type="spellEnd"/>
      <w:r w:rsidR="003F0032" w:rsidRPr="00E966E8">
        <w:t xml:space="preserve"> infection by removing spores (and doing so before an infection spreads), rather than removing parts of the fungus garden (</w:t>
      </w:r>
      <w:r w:rsidR="00E966E8" w:rsidRPr="00E966E8">
        <w:rPr>
          <w:b/>
        </w:rPr>
        <w:t>Figure 3</w:t>
      </w:r>
      <w:r w:rsidR="00F00E86">
        <w:rPr>
          <w:b/>
        </w:rPr>
        <w:t>a,b</w:t>
      </w:r>
      <w:r w:rsidR="003F0032" w:rsidRPr="00E966E8">
        <w:t xml:space="preserve">). This changes over time </w:t>
      </w:r>
      <w:r w:rsidR="003D2BFB" w:rsidRPr="00E966E8">
        <w:t xml:space="preserve">if </w:t>
      </w:r>
      <w:r w:rsidR="003F0032" w:rsidRPr="00E966E8">
        <w:t xml:space="preserve">the infection </w:t>
      </w:r>
      <w:r w:rsidR="00380B35" w:rsidRPr="00E966E8">
        <w:t>progresses</w:t>
      </w:r>
      <w:r w:rsidR="003D2BFB" w:rsidRPr="00E966E8">
        <w:t>, when</w:t>
      </w:r>
      <w:r w:rsidR="003F0032" w:rsidRPr="00E966E8">
        <w:t xml:space="preserve"> </w:t>
      </w:r>
      <w:r w:rsidR="00380B35" w:rsidRPr="00E966E8">
        <w:t>ants</w:t>
      </w:r>
      <w:r w:rsidR="003F0032" w:rsidRPr="00E966E8">
        <w:t xml:space="preserve"> are more likely to remove parts of the fungus</w:t>
      </w:r>
      <w:r w:rsidR="003D2BFB" w:rsidRPr="00E966E8">
        <w:t xml:space="preserve"> garden</w:t>
      </w:r>
      <w:r w:rsidR="00591F89" w:rsidRPr="00E966E8">
        <w:fldChar w:fldCharType="begin"/>
      </w:r>
      <w:r w:rsidR="003A208B" w:rsidRPr="00E966E8">
        <w:instrText xml:space="preserve"> ADDIN EN.CITE &lt;EndNote&gt;&lt;Cite&gt;&lt;Author&gt;Currie&lt;/Author&gt;&lt;Year&gt;2001&lt;/Year&gt;&lt;RecNum&gt;33&lt;/RecNum&gt;&lt;DisplayText&gt;&lt;style face="superscript"&gt;28&lt;/style&gt;&lt;/DisplayText&gt;&lt;record&gt;&lt;rec-number&gt;33&lt;/rec-number&gt;&lt;foreign-keys&gt;&lt;key app="EN" db-id="0eswrwvzkvprpbestrnxvf0xxp2pxwdsap0w" timestamp="1519833411"&gt;33&lt;/key&gt;&lt;/foreign-keys&gt;&lt;ref-type name="Journal Article"&gt;17&lt;/ref-type&gt;&lt;contributors&gt;&lt;authors&gt;&lt;author&gt;Currie, C. R.&lt;/author&gt;&lt;author&gt;Stuart, A. E.&lt;/author&gt;&lt;/authors&gt;&lt;/contributors&gt;&lt;auth-address&gt;Univ Toronto, Dept Bot, Toronto, ON M5S 3B2, Canada&amp;#xD;Smithsonian Trop Res Inst, Balboa, Panama&amp;#xD;Univ Texas, Sect Integrat Biol, Austin, TX 78712 USA&amp;#xD;Univ Toronto, Dept Zool, Toronto, ON M5S 1A2, Canada&lt;/auth-address&gt;&lt;titles&gt;&lt;title&gt;Weeding and grooming of pathogens in agriculture by ants&lt;/title&gt;&lt;secondary-title&gt;Proceedings of the Royal Society B-Biological Sciences&lt;/secondary-title&gt;&lt;alt-title&gt;P Roy Soc B-Biol Sci&lt;/alt-title&gt;&lt;/titles&gt;&lt;periodical&gt;&lt;full-title&gt;Proceedings of the Royal Society B-Biological Sciences&lt;/full-title&gt;&lt;abbr-1&gt;P R Soc B&lt;/abbr-1&gt;&lt;/periodical&gt;&lt;pages&gt;1033-1039&lt;/pages&gt;&lt;volume&gt;268&lt;/volume&gt;&lt;number&gt;1471&lt;/number&gt;&lt;keywords&gt;&lt;keyword&gt;behaviour&lt;/keyword&gt;&lt;keyword&gt;escovopsis&lt;/keyword&gt;&lt;keyword&gt;fungus-growing ants&lt;/keyword&gt;&lt;keyword&gt;mutualism&lt;/keyword&gt;&lt;keyword&gt;pathogens&lt;/keyword&gt;&lt;keyword&gt;symbiosis&lt;/keyword&gt;&lt;keyword&gt;fungus-growing ants&lt;/keyword&gt;&lt;keyword&gt;symbiosis&lt;/keyword&gt;&lt;/keywords&gt;&lt;dates&gt;&lt;year&gt;2001&lt;/year&gt;&lt;pub-dates&gt;&lt;date&gt;May 22&lt;/date&gt;&lt;/pub-dates&gt;&lt;/dates&gt;&lt;isbn&gt;0962-8452&lt;/isbn&gt;&lt;accession-num&gt;WOS:000168896300007&lt;/accession-num&gt;&lt;urls&gt;&lt;related-urls&gt;&lt;url&gt;&amp;lt;Go to ISI&amp;gt;://WOS:000168896300007&lt;/url&gt;&lt;/related-urls&gt;&lt;/urls&gt;&lt;electronic-resource-num&gt;DOI 10.1098/rspb.2001.1605&lt;/electronic-resource-num&gt;&lt;language&gt;English&lt;/language&gt;&lt;/record&gt;&lt;/Cite&gt;&lt;/EndNote&gt;</w:instrText>
      </w:r>
      <w:r w:rsidR="00591F89" w:rsidRPr="00E966E8">
        <w:fldChar w:fldCharType="separate"/>
      </w:r>
      <w:r w:rsidR="003A208B" w:rsidRPr="00E966E8">
        <w:rPr>
          <w:vertAlign w:val="superscript"/>
        </w:rPr>
        <w:t>28</w:t>
      </w:r>
      <w:r w:rsidR="00591F89" w:rsidRPr="00E966E8">
        <w:fldChar w:fldCharType="end"/>
      </w:r>
      <w:r w:rsidR="009F0B05" w:rsidRPr="00E966E8">
        <w:t>. A</w:t>
      </w:r>
      <w:r w:rsidR="003D2BFB" w:rsidRPr="00E966E8">
        <w:t>lthough our sample sizes were too small to be conclusive</w:t>
      </w:r>
      <w:r w:rsidR="00D01702" w:rsidRPr="00E966E8">
        <w:t>, and we cannot rule out that simultaneous infections induced weeding behaviors</w:t>
      </w:r>
      <w:r w:rsidR="003D2BFB" w:rsidRPr="00E966E8">
        <w:t>, our data supports this trend</w:t>
      </w:r>
      <w:r w:rsidR="003F0032" w:rsidRPr="00E966E8">
        <w:t xml:space="preserve">, </w:t>
      </w:r>
      <w:r w:rsidR="003D2BFB" w:rsidRPr="00E966E8">
        <w:t xml:space="preserve">with fungus </w:t>
      </w:r>
      <w:r w:rsidR="003F0032" w:rsidRPr="00E966E8">
        <w:t>weeding</w:t>
      </w:r>
      <w:r w:rsidR="00124415" w:rsidRPr="00E966E8">
        <w:t xml:space="preserve"> </w:t>
      </w:r>
      <w:r w:rsidR="003D2BFB" w:rsidRPr="00E966E8">
        <w:t>predominantly</w:t>
      </w:r>
      <w:r w:rsidR="00124415" w:rsidRPr="00E966E8">
        <w:t xml:space="preserve"> </w:t>
      </w:r>
      <w:r w:rsidR="009F0B05" w:rsidRPr="00E966E8">
        <w:t>being present at</w:t>
      </w:r>
      <w:r w:rsidR="00124415" w:rsidRPr="00E966E8">
        <w:t xml:space="preserve"> late</w:t>
      </w:r>
      <w:r w:rsidR="005C5FA4" w:rsidRPr="00E966E8">
        <w:t>r</w:t>
      </w:r>
      <w:r w:rsidR="00124415" w:rsidRPr="00E966E8">
        <w:t xml:space="preserve"> stage</w:t>
      </w:r>
      <w:r w:rsidR="006F72A1" w:rsidRPr="00E966E8">
        <w:t>s of</w:t>
      </w:r>
      <w:r w:rsidR="00124415" w:rsidRPr="00E966E8">
        <w:t xml:space="preserve"> </w:t>
      </w:r>
      <w:r w:rsidR="00124415" w:rsidRPr="00E966E8">
        <w:rPr>
          <w:color w:val="000000" w:themeColor="text1"/>
        </w:rPr>
        <w:t>infection (</w:t>
      </w:r>
      <w:r w:rsidR="00E966E8" w:rsidRPr="00E966E8">
        <w:rPr>
          <w:b/>
          <w:color w:val="000000" w:themeColor="text1"/>
        </w:rPr>
        <w:t>Figure 3a</w:t>
      </w:r>
      <w:r w:rsidR="00124415" w:rsidRPr="00E966E8">
        <w:rPr>
          <w:color w:val="000000" w:themeColor="text1"/>
        </w:rPr>
        <w:t>).</w:t>
      </w:r>
      <w:r w:rsidR="00833DDD" w:rsidRPr="00E966E8">
        <w:rPr>
          <w:color w:val="000000" w:themeColor="text1"/>
        </w:rPr>
        <w:t xml:space="preserve"> The </w:t>
      </w:r>
      <w:r w:rsidR="00D01702" w:rsidRPr="00E966E8">
        <w:rPr>
          <w:color w:val="000000" w:themeColor="text1"/>
        </w:rPr>
        <w:t xml:space="preserve">generally </w:t>
      </w:r>
      <w:r w:rsidR="00833DDD" w:rsidRPr="00E966E8">
        <w:rPr>
          <w:color w:val="000000" w:themeColor="text1"/>
        </w:rPr>
        <w:t xml:space="preserve">low </w:t>
      </w:r>
      <w:r w:rsidR="003D2BFB" w:rsidRPr="00E966E8">
        <w:rPr>
          <w:color w:val="000000" w:themeColor="text1"/>
        </w:rPr>
        <w:t xml:space="preserve">levels </w:t>
      </w:r>
      <w:r w:rsidR="00833DDD" w:rsidRPr="00E966E8">
        <w:rPr>
          <w:color w:val="000000" w:themeColor="text1"/>
        </w:rPr>
        <w:t xml:space="preserve">of fungus weeding </w:t>
      </w:r>
      <w:r w:rsidR="003D2BFB" w:rsidRPr="00E966E8">
        <w:rPr>
          <w:color w:val="000000" w:themeColor="text1"/>
        </w:rPr>
        <w:t>might</w:t>
      </w:r>
      <w:r w:rsidR="00833DDD" w:rsidRPr="00E966E8">
        <w:rPr>
          <w:color w:val="000000" w:themeColor="text1"/>
        </w:rPr>
        <w:t xml:space="preserve"> suggest </w:t>
      </w:r>
      <w:r w:rsidR="003D2BFB" w:rsidRPr="00E966E8">
        <w:rPr>
          <w:color w:val="000000" w:themeColor="text1"/>
        </w:rPr>
        <w:t>either that the ants used other defenses (</w:t>
      </w:r>
      <w:r w:rsidR="003D2BFB" w:rsidRPr="00F00E86">
        <w:rPr>
          <w:i/>
          <w:color w:val="000000" w:themeColor="text1"/>
        </w:rPr>
        <w:t>e.g.</w:t>
      </w:r>
      <w:r w:rsidR="00205485" w:rsidRPr="00E966E8">
        <w:rPr>
          <w:color w:val="000000" w:themeColor="text1"/>
        </w:rPr>
        <w:t>,</w:t>
      </w:r>
      <w:r w:rsidR="003D2BFB" w:rsidRPr="00E966E8">
        <w:rPr>
          <w:color w:val="000000" w:themeColor="text1"/>
        </w:rPr>
        <w:t xml:space="preserve"> chemicals) to inhibit further growth of </w:t>
      </w:r>
      <w:proofErr w:type="spellStart"/>
      <w:r w:rsidR="003D2BFB" w:rsidRPr="00E966E8">
        <w:rPr>
          <w:i/>
          <w:color w:val="000000" w:themeColor="text1"/>
        </w:rPr>
        <w:t>Escovopsi</w:t>
      </w:r>
      <w:r w:rsidR="007419F8" w:rsidRPr="00E966E8">
        <w:rPr>
          <w:i/>
          <w:color w:val="000000" w:themeColor="text1"/>
        </w:rPr>
        <w:t>s</w:t>
      </w:r>
      <w:proofErr w:type="spellEnd"/>
      <w:r w:rsidR="003D2BFB" w:rsidRPr="00E966E8">
        <w:rPr>
          <w:color w:val="000000" w:themeColor="text1"/>
        </w:rPr>
        <w:t xml:space="preserve">, or </w:t>
      </w:r>
      <w:r w:rsidR="00833DDD" w:rsidRPr="00E966E8">
        <w:rPr>
          <w:color w:val="000000" w:themeColor="text1"/>
        </w:rPr>
        <w:t xml:space="preserve">that </w:t>
      </w:r>
      <w:r w:rsidR="003D2BFB" w:rsidRPr="00E966E8">
        <w:rPr>
          <w:color w:val="000000" w:themeColor="text1"/>
        </w:rPr>
        <w:t xml:space="preserve">none of our experimental sub-colonies were </w:t>
      </w:r>
      <w:r w:rsidR="00E83699" w:rsidRPr="00E966E8">
        <w:rPr>
          <w:color w:val="000000" w:themeColor="text1"/>
        </w:rPr>
        <w:t>too severely infected</w:t>
      </w:r>
      <w:r w:rsidR="0096066D" w:rsidRPr="00E966E8">
        <w:rPr>
          <w:color w:val="000000" w:themeColor="text1"/>
        </w:rPr>
        <w:t xml:space="preserve"> (making the more destructive defenses unnecessary)</w:t>
      </w:r>
      <w:r w:rsidR="00833DDD" w:rsidRPr="00E966E8">
        <w:rPr>
          <w:color w:val="000000" w:themeColor="text1"/>
        </w:rPr>
        <w:t>.</w:t>
      </w:r>
      <w:r w:rsidR="007419F8" w:rsidRPr="00E966E8">
        <w:rPr>
          <w:color w:val="000000" w:themeColor="text1"/>
        </w:rPr>
        <w:t xml:space="preserve"> </w:t>
      </w:r>
    </w:p>
    <w:p w14:paraId="2E3FD973" w14:textId="29195F56" w:rsidR="003F0032" w:rsidRPr="00E966E8" w:rsidRDefault="003F0032" w:rsidP="008051DA">
      <w:pPr>
        <w:widowControl/>
        <w:rPr>
          <w:color w:val="000000" w:themeColor="text1"/>
        </w:rPr>
      </w:pPr>
    </w:p>
    <w:p w14:paraId="4FB0F5B2" w14:textId="1F9AB107" w:rsidR="0031162A" w:rsidRPr="00E966E8" w:rsidRDefault="00D169A2" w:rsidP="008051DA">
      <w:pPr>
        <w:widowControl/>
      </w:pPr>
      <w:r w:rsidRPr="00E966E8">
        <w:t xml:space="preserve">Our </w:t>
      </w:r>
      <w:r w:rsidR="00D139E4" w:rsidRPr="00E966E8">
        <w:t>findings</w:t>
      </w:r>
      <w:r w:rsidR="00090339" w:rsidRPr="00E966E8">
        <w:t xml:space="preserve"> suggest that self-grooming with fecal fluid </w:t>
      </w:r>
      <w:r w:rsidRPr="00E966E8">
        <w:t>is</w:t>
      </w:r>
      <w:r w:rsidR="00090339" w:rsidRPr="00E966E8">
        <w:t xml:space="preserve"> </w:t>
      </w:r>
      <w:r w:rsidR="00BA5181" w:rsidRPr="00E966E8">
        <w:t xml:space="preserve">characteristic of ants </w:t>
      </w:r>
      <w:r w:rsidR="00046F99" w:rsidRPr="00E966E8">
        <w:t>entering</w:t>
      </w:r>
      <w:r w:rsidR="00090339" w:rsidRPr="00E966E8">
        <w:t xml:space="preserve"> the fungus</w:t>
      </w:r>
      <w:r w:rsidR="00BA5181" w:rsidRPr="00E966E8">
        <w:t xml:space="preserve"> garden,</w:t>
      </w:r>
      <w:r w:rsidR="00DD7530" w:rsidRPr="00E966E8">
        <w:t xml:space="preserve"> and used as a prophylactic measure, </w:t>
      </w:r>
      <w:r w:rsidR="00090339" w:rsidRPr="00E966E8">
        <w:t xml:space="preserve">rather than </w:t>
      </w:r>
      <w:r w:rsidR="00BA5181" w:rsidRPr="00E966E8">
        <w:t>being associated with</w:t>
      </w:r>
      <w:r w:rsidR="00090339" w:rsidRPr="00E966E8">
        <w:t xml:space="preserve"> an infection.</w:t>
      </w:r>
      <w:r w:rsidR="00046F99" w:rsidRPr="00E966E8">
        <w:t xml:space="preserve"> Similar observations have been seen</w:t>
      </w:r>
      <w:r w:rsidR="00F24068" w:rsidRPr="00E966E8">
        <w:t xml:space="preserve"> in</w:t>
      </w:r>
      <w:r w:rsidR="00046F99" w:rsidRPr="00E966E8">
        <w:t xml:space="preserve"> foundress</w:t>
      </w:r>
      <w:r w:rsidR="00F24068" w:rsidRPr="00E966E8">
        <w:t xml:space="preserve"> females</w:t>
      </w:r>
      <w:r w:rsidR="00046F99" w:rsidRPr="00E966E8">
        <w:t xml:space="preserve"> </w:t>
      </w:r>
      <w:r w:rsidR="00F24068" w:rsidRPr="00E966E8">
        <w:t xml:space="preserve">that </w:t>
      </w:r>
      <w:r w:rsidR="00046F99" w:rsidRPr="00E966E8">
        <w:t>groom themselves and transfer fecal droplets with their mouth to their legs, when entering the nest or handling the crop</w:t>
      </w:r>
      <w:r w:rsidR="00591F89" w:rsidRPr="00E966E8">
        <w:fldChar w:fldCharType="begin"/>
      </w:r>
      <w:r w:rsidR="003A208B" w:rsidRPr="00E966E8">
        <w:instrText xml:space="preserve"> ADDIN EN.CITE &lt;EndNote&gt;&lt;Cite&gt;&lt;Author&gt;Fernandez-Marin&lt;/Author&gt;&lt;Year&gt;2003&lt;/Year&gt;&lt;RecNum&gt;32&lt;/RecNum&gt;&lt;DisplayText&gt;&lt;style face="superscript"&gt;27&lt;/style&gt;&lt;/DisplayText&gt;&lt;record&gt;&lt;rec-number&gt;32&lt;/rec-number&gt;&lt;foreign-keys&gt;&lt;key app="EN" db-id="0eswrwvzkvprpbestrnxvf0xxp2pxwdsap0w" timestamp="1519833389"&gt;32&lt;/key&gt;&lt;/foreign-keys&gt;&lt;ref-type name="Journal Article"&gt;17&lt;/ref-type&gt;&lt;contributors&gt;&lt;authors&gt;&lt;author&gt;Fernandez-Marin, H.&lt;/author&gt;&lt;author&gt;Zimmermann, J. K.&lt;/author&gt;&lt;author&gt;Wcislo, W. T.&lt;/author&gt;&lt;/authors&gt;&lt;/contributors&gt;&lt;auth-address&gt;Univ Puerto Rico, Dept Biol, San Juan, PR 00931 USA&amp;#xD;Inst Trop Ecosyst Studies, San Juan, PR 00936 USA&amp;#xD;Smithsonian Trop Res Inst, Ancon, Panama&lt;/auth-address&gt;&lt;titles&gt;&lt;title&gt;Nest-founding in Acromyrmex octospinosus (Hymenoptera, Formicidae, Attini): demography and putative prophylactic behaviors&lt;/title&gt;&lt;secondary-title&gt;Insectes Sociaux&lt;/secondary-title&gt;&lt;alt-title&gt;Insect Soc&lt;/alt-title&gt;&lt;/titles&gt;&lt;periodical&gt;&lt;full-title&gt;Insectes Sociaux&lt;/full-title&gt;&lt;abbr-1&gt;Insect Soc&lt;/abbr-1&gt;&lt;/periodical&gt;&lt;alt-periodical&gt;&lt;full-title&gt;Insectes Sociaux&lt;/full-title&gt;&lt;abbr-1&gt;Insect Soc&lt;/abbr-1&gt;&lt;/alt-periodical&gt;&lt;pages&gt;304-308&lt;/pages&gt;&lt;volume&gt;50&lt;/volume&gt;&lt;number&gt;4&lt;/number&gt;&lt;keywords&gt;&lt;keyword&gt;attini&lt;/keyword&gt;&lt;keyword&gt;metapleural gland&lt;/keyword&gt;&lt;keyword&gt;leg grooming&lt;/keyword&gt;&lt;keyword&gt;fungus-growing ants&lt;/keyword&gt;&lt;keyword&gt;leaf-cutting ants&lt;/keyword&gt;&lt;keyword&gt;metapleural glands&lt;/keyword&gt;&lt;keyword&gt;atta-texana&lt;/keyword&gt;&lt;keyword&gt;symbiosis&lt;/keyword&gt;&lt;keyword&gt;bacteria&lt;/keyword&gt;&lt;keyword&gt;secretion&lt;/keyword&gt;&lt;/keywords&gt;&lt;dates&gt;&lt;year&gt;2003&lt;/year&gt;&lt;pub-dates&gt;&lt;date&gt;Nov&lt;/date&gt;&lt;/pub-dates&gt;&lt;/dates&gt;&lt;isbn&gt;0020-1812&lt;/isbn&gt;&lt;accession-num&gt;WOS:000187185500002&lt;/accession-num&gt;&lt;urls&gt;&lt;related-urls&gt;&lt;url&gt;&amp;lt;Go to ISI&amp;gt;://WOS:000187185500002&lt;/url&gt;&lt;/related-urls&gt;&lt;/urls&gt;&lt;electronic-resource-num&gt;10.1007/s00040-003-0687-z&lt;/electronic-resource-num&gt;&lt;language&gt;English&lt;/language&gt;&lt;/record&gt;&lt;/Cite&gt;&lt;/EndNote&gt;</w:instrText>
      </w:r>
      <w:r w:rsidR="00591F89" w:rsidRPr="00E966E8">
        <w:fldChar w:fldCharType="separate"/>
      </w:r>
      <w:r w:rsidR="003A208B" w:rsidRPr="00E966E8">
        <w:rPr>
          <w:vertAlign w:val="superscript"/>
        </w:rPr>
        <w:t>27</w:t>
      </w:r>
      <w:r w:rsidR="00591F89" w:rsidRPr="00E966E8">
        <w:fldChar w:fldCharType="end"/>
      </w:r>
      <w:r w:rsidR="00046F99" w:rsidRPr="00E966E8">
        <w:t>.</w:t>
      </w:r>
      <w:r w:rsidR="00090339" w:rsidRPr="00E966E8">
        <w:t xml:space="preserve"> </w:t>
      </w:r>
      <w:r w:rsidR="00BA5181" w:rsidRPr="00E966E8">
        <w:t>A</w:t>
      </w:r>
      <w:r w:rsidR="00090339" w:rsidRPr="00E966E8">
        <w:t xml:space="preserve">n infection should in theory increase </w:t>
      </w:r>
      <w:r w:rsidR="00BA5181" w:rsidRPr="00E966E8">
        <w:t xml:space="preserve">the </w:t>
      </w:r>
      <w:r w:rsidR="00090339" w:rsidRPr="00E966E8">
        <w:t>activity</w:t>
      </w:r>
      <w:r w:rsidR="000E6404" w:rsidRPr="00E966E8">
        <w:t xml:space="preserve"> of workers</w:t>
      </w:r>
      <w:r w:rsidR="00090339" w:rsidRPr="00E966E8">
        <w:t xml:space="preserve"> </w:t>
      </w:r>
      <w:r w:rsidR="00E946FB" w:rsidRPr="00E966E8">
        <w:t>at</w:t>
      </w:r>
      <w:r w:rsidR="00090339" w:rsidRPr="00E966E8">
        <w:t xml:space="preserve"> the </w:t>
      </w:r>
      <w:r w:rsidR="007F7AAE" w:rsidRPr="00E966E8">
        <w:t>edge of the fungus garden</w:t>
      </w:r>
      <w:r w:rsidR="009973A6" w:rsidRPr="00E966E8">
        <w:t>,</w:t>
      </w:r>
      <w:r w:rsidR="000E6404" w:rsidRPr="00E966E8">
        <w:t xml:space="preserve"> </w:t>
      </w:r>
      <w:r w:rsidR="00F24068" w:rsidRPr="00E966E8">
        <w:t xml:space="preserve">if </w:t>
      </w:r>
      <w:r w:rsidR="00F00E86">
        <w:t xml:space="preserve">the </w:t>
      </w:r>
      <w:r w:rsidR="00F24068" w:rsidRPr="00E966E8">
        <w:t xml:space="preserve">removed infected material </w:t>
      </w:r>
      <w:r w:rsidR="009F0B05" w:rsidRPr="00E966E8">
        <w:t>is</w:t>
      </w:r>
      <w:r w:rsidR="000E6404" w:rsidRPr="00E966E8">
        <w:t xml:space="preserve"> </w:t>
      </w:r>
      <w:r w:rsidR="00E946FB" w:rsidRPr="00E966E8">
        <w:t xml:space="preserve">carried out and </w:t>
      </w:r>
      <w:r w:rsidR="000E6404" w:rsidRPr="00E966E8">
        <w:t>dropped in waste piles</w:t>
      </w:r>
      <w:r w:rsidR="00F00E86">
        <w:t xml:space="preserve">. Hence, </w:t>
      </w:r>
      <w:r w:rsidR="00BA5181" w:rsidRPr="00E966E8">
        <w:t>fecal fluid grooming may</w:t>
      </w:r>
      <w:r w:rsidR="00F24068" w:rsidRPr="00E966E8">
        <w:t xml:space="preserve"> also</w:t>
      </w:r>
      <w:r w:rsidR="00BA5181" w:rsidRPr="00E966E8">
        <w:t xml:space="preserve"> indirectly increase </w:t>
      </w:r>
      <w:r w:rsidR="009F0B05" w:rsidRPr="00E966E8">
        <w:t xml:space="preserve">during </w:t>
      </w:r>
      <w:r w:rsidR="00BA5181" w:rsidRPr="00E966E8">
        <w:t>infection</w:t>
      </w:r>
      <w:r w:rsidR="00F24068" w:rsidRPr="00E966E8">
        <w:t xml:space="preserve"> to minimize disease spread</w:t>
      </w:r>
      <w:r w:rsidR="000E6404" w:rsidRPr="00E966E8">
        <w:t>.</w:t>
      </w:r>
      <w:r w:rsidR="007E1B90" w:rsidRPr="00E966E8">
        <w:t xml:space="preserve"> </w:t>
      </w:r>
      <w:r w:rsidR="00F24068" w:rsidRPr="00E966E8">
        <w:t>We would expect the opposite pattern for</w:t>
      </w:r>
      <w:r w:rsidR="007419F8" w:rsidRPr="00E966E8">
        <w:t xml:space="preserve"> </w:t>
      </w:r>
      <w:r w:rsidR="007E1B90" w:rsidRPr="00E966E8">
        <w:t>severe</w:t>
      </w:r>
      <w:r w:rsidR="00F24068" w:rsidRPr="00E966E8">
        <w:t xml:space="preserve"> infections, with</w:t>
      </w:r>
      <w:r w:rsidR="007E1B90" w:rsidRPr="00E966E8">
        <w:t xml:space="preserve"> reduce</w:t>
      </w:r>
      <w:r w:rsidR="00F24068" w:rsidRPr="00E966E8">
        <w:t>d</w:t>
      </w:r>
      <w:r w:rsidR="007E1B90" w:rsidRPr="00E966E8">
        <w:t xml:space="preserve"> movement </w:t>
      </w:r>
      <w:r w:rsidR="00D139E4" w:rsidRPr="00E966E8">
        <w:t>at</w:t>
      </w:r>
      <w:r w:rsidR="007E1B90" w:rsidRPr="00E966E8">
        <w:t xml:space="preserve"> the </w:t>
      </w:r>
      <w:r w:rsidR="00EE620D" w:rsidRPr="00E966E8">
        <w:t>edge of the fungus garden</w:t>
      </w:r>
      <w:r w:rsidR="00F24068" w:rsidRPr="00E966E8">
        <w:t>, as workers</w:t>
      </w:r>
      <w:r w:rsidR="007E1B90" w:rsidRPr="00E966E8">
        <w:t xml:space="preserve"> </w:t>
      </w:r>
      <w:r w:rsidR="00F24068" w:rsidRPr="00E966E8">
        <w:t xml:space="preserve">either </w:t>
      </w:r>
      <w:r w:rsidR="007E1B90" w:rsidRPr="00E966E8">
        <w:t xml:space="preserve">abandon the fungus or </w:t>
      </w:r>
      <w:r w:rsidR="00F24068" w:rsidRPr="00E966E8">
        <w:t xml:space="preserve">adopt more extreme measures </w:t>
      </w:r>
      <w:r w:rsidR="009F0B05" w:rsidRPr="00E966E8">
        <w:t>such as</w:t>
      </w:r>
      <w:r w:rsidR="00F24068" w:rsidRPr="00E966E8">
        <w:t xml:space="preserve"> </w:t>
      </w:r>
      <w:r w:rsidR="007E1B90" w:rsidRPr="00E966E8">
        <w:t>chemical</w:t>
      </w:r>
      <w:r w:rsidR="00F24068" w:rsidRPr="00E966E8">
        <w:t xml:space="preserve"> defense</w:t>
      </w:r>
      <w:r w:rsidR="007E1B90" w:rsidRPr="00E966E8">
        <w:t>.</w:t>
      </w:r>
      <w:r w:rsidR="00046F99" w:rsidRPr="00E966E8">
        <w:t xml:space="preserve"> </w:t>
      </w:r>
    </w:p>
    <w:p w14:paraId="70CD9C41" w14:textId="77777777" w:rsidR="00FA4497" w:rsidRPr="00E966E8" w:rsidRDefault="00FA4497" w:rsidP="008051DA">
      <w:pPr>
        <w:widowControl/>
      </w:pPr>
    </w:p>
    <w:p w14:paraId="5957FA72" w14:textId="1B7AEFE3" w:rsidR="00BA5181" w:rsidRPr="00E966E8" w:rsidRDefault="00FA4497" w:rsidP="008051DA">
      <w:pPr>
        <w:widowControl/>
      </w:pPr>
      <w:r w:rsidRPr="00E966E8">
        <w:lastRenderedPageBreak/>
        <w:t>While f</w:t>
      </w:r>
      <w:r w:rsidR="001A2643" w:rsidRPr="00E966E8">
        <w:t xml:space="preserve">ecal fluids could serve as an important prophylactic chemical for an individual, </w:t>
      </w:r>
      <w:proofErr w:type="spellStart"/>
      <w:r w:rsidR="001A2643" w:rsidRPr="00E966E8">
        <w:t>allogrooming</w:t>
      </w:r>
      <w:proofErr w:type="spellEnd"/>
      <w:r w:rsidR="001A2643" w:rsidRPr="00E966E8">
        <w:t xml:space="preserve"> is used by nest-mates</w:t>
      </w:r>
      <w:r w:rsidR="00302A3F" w:rsidRPr="00E966E8">
        <w:t xml:space="preserve"> on other workers</w:t>
      </w:r>
      <w:r w:rsidR="001A2643" w:rsidRPr="00E966E8">
        <w:t xml:space="preserve"> if they detect foreign particles or microbes. The substantial difference </w:t>
      </w:r>
      <w:r w:rsidR="00302A3F" w:rsidRPr="00E966E8">
        <w:t xml:space="preserve">we observed </w:t>
      </w:r>
      <w:r w:rsidR="001A2643" w:rsidRPr="00E966E8">
        <w:t xml:space="preserve">between </w:t>
      </w:r>
      <w:r w:rsidR="00302A3F" w:rsidRPr="00E966E8">
        <w:t>the frequency</w:t>
      </w:r>
      <w:r w:rsidR="006F72A1" w:rsidRPr="00E966E8">
        <w:t xml:space="preserve"> (</w:t>
      </w:r>
      <w:r w:rsidR="00E966E8" w:rsidRPr="00E966E8">
        <w:rPr>
          <w:b/>
        </w:rPr>
        <w:t>Table 1</w:t>
      </w:r>
      <w:r w:rsidR="006F72A1" w:rsidRPr="00E966E8">
        <w:t>)</w:t>
      </w:r>
      <w:r w:rsidR="00302A3F" w:rsidRPr="00E966E8">
        <w:t xml:space="preserve"> of </w:t>
      </w:r>
      <w:r w:rsidR="001A2643" w:rsidRPr="00E966E8">
        <w:t>fecal fluid grooming (n</w:t>
      </w:r>
      <w:r w:rsidR="00F00E86">
        <w:t xml:space="preserve"> </w:t>
      </w:r>
      <w:r w:rsidR="001A2643" w:rsidRPr="00E966E8">
        <w:t>=</w:t>
      </w:r>
      <w:r w:rsidR="00F00E86">
        <w:t xml:space="preserve"> </w:t>
      </w:r>
      <w:r w:rsidR="001A2643" w:rsidRPr="00E966E8">
        <w:t xml:space="preserve">304) and </w:t>
      </w:r>
      <w:r w:rsidR="00302A3F" w:rsidRPr="00E966E8">
        <w:t xml:space="preserve">of </w:t>
      </w:r>
      <w:proofErr w:type="spellStart"/>
      <w:r w:rsidR="001A2643" w:rsidRPr="00E966E8">
        <w:t>allogrooming</w:t>
      </w:r>
      <w:proofErr w:type="spellEnd"/>
      <w:r w:rsidR="001A2643" w:rsidRPr="00E966E8">
        <w:t xml:space="preserve"> (n</w:t>
      </w:r>
      <w:r w:rsidR="00F00E86">
        <w:t xml:space="preserve"> </w:t>
      </w:r>
      <w:r w:rsidR="001A2643" w:rsidRPr="00E966E8">
        <w:t>=</w:t>
      </w:r>
      <w:r w:rsidR="00F00E86">
        <w:t xml:space="preserve"> </w:t>
      </w:r>
      <w:r w:rsidR="001A2643" w:rsidRPr="00E966E8">
        <w:t xml:space="preserve">48) </w:t>
      </w:r>
      <w:r w:rsidR="00302A3F" w:rsidRPr="00E966E8">
        <w:t xml:space="preserve">might </w:t>
      </w:r>
      <w:r w:rsidR="001A2643" w:rsidRPr="00E966E8">
        <w:t xml:space="preserve">indicate </w:t>
      </w:r>
      <w:r w:rsidR="00302A3F" w:rsidRPr="00E966E8">
        <w:t>a difference in pathogen detection. Ants are not able to easily detect pathogens on themselves with their antennae;</w:t>
      </w:r>
      <w:r w:rsidR="001A2643" w:rsidRPr="00E966E8">
        <w:t xml:space="preserve"> </w:t>
      </w:r>
      <w:proofErr w:type="spellStart"/>
      <w:r w:rsidR="00302A3F" w:rsidRPr="00E966E8">
        <w:t>a</w:t>
      </w:r>
      <w:r w:rsidR="001A2643" w:rsidRPr="00E966E8">
        <w:t>llogrooming</w:t>
      </w:r>
      <w:proofErr w:type="spellEnd"/>
      <w:r w:rsidR="001A2643" w:rsidRPr="00E966E8">
        <w:t xml:space="preserve"> on the other hand is done by nest-mates, who can </w:t>
      </w:r>
      <w:r w:rsidR="00B60EFD" w:rsidRPr="00E966E8">
        <w:t xml:space="preserve">inspect </w:t>
      </w:r>
      <w:r w:rsidR="001A2643" w:rsidRPr="00E966E8">
        <w:t xml:space="preserve">the entire body of an ant and </w:t>
      </w:r>
      <w:r w:rsidR="00302A3F" w:rsidRPr="00E966E8">
        <w:t xml:space="preserve">only </w:t>
      </w:r>
      <w:r w:rsidR="001A2643" w:rsidRPr="00E966E8">
        <w:t>cho</w:t>
      </w:r>
      <w:r w:rsidR="00357088" w:rsidRPr="00E966E8">
        <w:t>o</w:t>
      </w:r>
      <w:r w:rsidR="001A2643" w:rsidRPr="00E966E8">
        <w:t xml:space="preserve">se to groom if necessary. Since </w:t>
      </w:r>
      <w:proofErr w:type="spellStart"/>
      <w:r w:rsidR="001A2643" w:rsidRPr="00E966E8">
        <w:rPr>
          <w:i/>
        </w:rPr>
        <w:t>Escovopsis</w:t>
      </w:r>
      <w:proofErr w:type="spellEnd"/>
      <w:r w:rsidR="001A2643" w:rsidRPr="00E966E8">
        <w:t xml:space="preserve"> is a parasite of the fung</w:t>
      </w:r>
      <w:r w:rsidR="0099761C" w:rsidRPr="00E966E8">
        <w:t>us</w:t>
      </w:r>
      <w:r w:rsidR="001A2643" w:rsidRPr="00E966E8">
        <w:t xml:space="preserve"> garden rather than the ants, </w:t>
      </w:r>
      <w:r w:rsidR="00302A3F" w:rsidRPr="00E966E8">
        <w:t>this</w:t>
      </w:r>
      <w:r w:rsidR="001A2643" w:rsidRPr="00E966E8">
        <w:t xml:space="preserve"> might </w:t>
      </w:r>
      <w:r w:rsidR="00302A3F" w:rsidRPr="00E966E8">
        <w:t xml:space="preserve">also </w:t>
      </w:r>
      <w:r w:rsidR="001A2643" w:rsidRPr="00E966E8">
        <w:t xml:space="preserve">explain the low amount of </w:t>
      </w:r>
      <w:proofErr w:type="spellStart"/>
      <w:r w:rsidR="001A2643" w:rsidRPr="00E966E8">
        <w:t>allogrooming</w:t>
      </w:r>
      <w:proofErr w:type="spellEnd"/>
      <w:r w:rsidR="001A2643" w:rsidRPr="00E966E8">
        <w:t xml:space="preserve">. </w:t>
      </w:r>
    </w:p>
    <w:p w14:paraId="5B577DBB" w14:textId="77777777" w:rsidR="003F0032" w:rsidRPr="00E966E8" w:rsidRDefault="003F0032" w:rsidP="008051DA">
      <w:pPr>
        <w:widowControl/>
      </w:pPr>
    </w:p>
    <w:p w14:paraId="267239E5" w14:textId="39558A46" w:rsidR="00964E49" w:rsidRPr="00E966E8" w:rsidRDefault="0099761C" w:rsidP="008051DA">
      <w:pPr>
        <w:widowControl/>
      </w:pPr>
      <w:r w:rsidRPr="00E966E8">
        <w:t>We rarely observed m</w:t>
      </w:r>
      <w:r w:rsidR="00964E49" w:rsidRPr="00E966E8">
        <w:t>etapleural</w:t>
      </w:r>
      <w:r w:rsidR="00D169A2" w:rsidRPr="00E966E8">
        <w:t xml:space="preserve"> gland grooming</w:t>
      </w:r>
      <w:r w:rsidRPr="00E966E8">
        <w:t>,</w:t>
      </w:r>
      <w:r w:rsidR="00D169A2" w:rsidRPr="00E966E8">
        <w:t xml:space="preserve"> </w:t>
      </w:r>
      <w:r w:rsidR="00964E49" w:rsidRPr="00E966E8">
        <w:t>and</w:t>
      </w:r>
      <w:r w:rsidR="0005529B" w:rsidRPr="00E966E8">
        <w:t xml:space="preserve"> only</w:t>
      </w:r>
      <w:r w:rsidR="00964E49" w:rsidRPr="00E966E8">
        <w:t xml:space="preserve"> </w:t>
      </w:r>
      <w:r w:rsidRPr="00E966E8">
        <w:rPr>
          <w:color w:val="auto"/>
        </w:rPr>
        <w:t>at later stage</w:t>
      </w:r>
      <w:r w:rsidR="00C228DC" w:rsidRPr="00E966E8">
        <w:rPr>
          <w:color w:val="auto"/>
        </w:rPr>
        <w:t>s</w:t>
      </w:r>
      <w:r w:rsidR="00357088" w:rsidRPr="00E966E8">
        <w:rPr>
          <w:color w:val="auto"/>
        </w:rPr>
        <w:t xml:space="preserve"> of </w:t>
      </w:r>
      <w:r w:rsidR="004363D0" w:rsidRPr="00E966E8">
        <w:rPr>
          <w:color w:val="auto"/>
        </w:rPr>
        <w:t>infection</w:t>
      </w:r>
      <w:r w:rsidR="00676E3C" w:rsidRPr="00E966E8">
        <w:t>.</w:t>
      </w:r>
      <w:r w:rsidR="0005529B" w:rsidRPr="00E966E8">
        <w:t xml:space="preserve"> </w:t>
      </w:r>
      <w:r w:rsidR="00C228DC" w:rsidRPr="00E966E8">
        <w:t>S</w:t>
      </w:r>
      <w:r w:rsidR="0005529B" w:rsidRPr="00E966E8">
        <w:t xml:space="preserve">pecies of </w:t>
      </w:r>
      <w:r w:rsidR="002D53ED" w:rsidRPr="00E966E8">
        <w:t>fungus-growing</w:t>
      </w:r>
      <w:r w:rsidR="0005529B" w:rsidRPr="00E966E8">
        <w:t xml:space="preserve"> ants with abundant </w:t>
      </w:r>
      <w:proofErr w:type="spellStart"/>
      <w:r w:rsidR="0005529B" w:rsidRPr="00E966E8">
        <w:rPr>
          <w:i/>
        </w:rPr>
        <w:t>Pseudonocardia</w:t>
      </w:r>
      <w:proofErr w:type="spellEnd"/>
      <w:r w:rsidR="0005529B" w:rsidRPr="00E966E8">
        <w:rPr>
          <w:i/>
        </w:rPr>
        <w:t xml:space="preserve"> </w:t>
      </w:r>
      <w:r w:rsidR="00914DCD" w:rsidRPr="00E966E8">
        <w:t xml:space="preserve">bacterial </w:t>
      </w:r>
      <w:r w:rsidR="0005529B" w:rsidRPr="00E966E8">
        <w:t>cover</w:t>
      </w:r>
      <w:r w:rsidR="007F061E" w:rsidRPr="00E966E8">
        <w:t xml:space="preserve"> groom the</w:t>
      </w:r>
      <w:r w:rsidR="0005529B" w:rsidRPr="00E966E8">
        <w:t xml:space="preserve"> </w:t>
      </w:r>
      <w:r w:rsidR="00C228DC" w:rsidRPr="00E966E8">
        <w:t>metapleural gland</w:t>
      </w:r>
      <w:r w:rsidR="007F061E" w:rsidRPr="00E966E8">
        <w:t>s</w:t>
      </w:r>
      <w:r w:rsidR="00C228DC" w:rsidRPr="00E966E8">
        <w:t xml:space="preserve"> less than </w:t>
      </w:r>
      <w:r w:rsidR="0005529B" w:rsidRPr="00E966E8">
        <w:t xml:space="preserve">species with less or no </w:t>
      </w:r>
      <w:r w:rsidR="00914DCD" w:rsidRPr="00E966E8">
        <w:t>cover</w:t>
      </w:r>
      <w:r w:rsidR="00591F89" w:rsidRPr="00E966E8">
        <w:fldChar w:fldCharType="begin">
          <w:fldData xml:space="preserve">PEVuZE5vdGU+PENpdGU+PEF1dGhvcj5GZXJuYW5kZXotTWFyaW48L0F1dGhvcj48WWVhcj4yMDA2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==
</w:fldData>
        </w:fldChar>
      </w:r>
      <w:r w:rsidR="00835ACF" w:rsidRPr="00E966E8">
        <w:instrText xml:space="preserve"> ADDIN EN.CITE </w:instrText>
      </w:r>
      <w:r w:rsidR="00835ACF" w:rsidRPr="00E966E8">
        <w:fldChar w:fldCharType="begin">
          <w:fldData xml:space="preserve">PEVuZE5vdGU+PENpdGU+PEF1dGhvcj5GZXJuYW5kZXotTWFyaW48L0F1dGhvcj48WWVhcj4yMDA2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==
</w:fldData>
        </w:fldChar>
      </w:r>
      <w:r w:rsidR="00835ACF" w:rsidRPr="00E966E8">
        <w:instrText xml:space="preserve"> ADDIN EN.CITE.DATA </w:instrText>
      </w:r>
      <w:r w:rsidR="00835ACF" w:rsidRPr="00E966E8">
        <w:fldChar w:fldCharType="end"/>
      </w:r>
      <w:r w:rsidR="00591F89" w:rsidRPr="00E966E8">
        <w:fldChar w:fldCharType="separate"/>
      </w:r>
      <w:r w:rsidR="00835ACF" w:rsidRPr="00E966E8">
        <w:rPr>
          <w:vertAlign w:val="superscript"/>
        </w:rPr>
        <w:t>25,</w:t>
      </w:r>
      <w:r w:rsidR="007D3144">
        <w:rPr>
          <w:vertAlign w:val="superscript"/>
        </w:rPr>
        <w:t>47</w:t>
      </w:r>
      <w:r w:rsidR="00591F89" w:rsidRPr="00E966E8">
        <w:fldChar w:fldCharType="end"/>
      </w:r>
      <w:r w:rsidR="0005529B" w:rsidRPr="00E966E8">
        <w:t>.</w:t>
      </w:r>
      <w:r w:rsidR="00676E3C" w:rsidRPr="00E966E8">
        <w:t xml:space="preserve"> </w:t>
      </w:r>
      <w:r w:rsidR="000A4EB5" w:rsidRPr="00E966E8">
        <w:t xml:space="preserve">As </w:t>
      </w:r>
      <w:r w:rsidR="000A4EB5" w:rsidRPr="00E966E8">
        <w:rPr>
          <w:i/>
        </w:rPr>
        <w:t xml:space="preserve">A. </w:t>
      </w:r>
      <w:proofErr w:type="spellStart"/>
      <w:r w:rsidR="000A4EB5" w:rsidRPr="00E966E8">
        <w:rPr>
          <w:i/>
        </w:rPr>
        <w:t>echinatior</w:t>
      </w:r>
      <w:proofErr w:type="spellEnd"/>
      <w:r w:rsidR="000A4EB5" w:rsidRPr="00E966E8">
        <w:rPr>
          <w:i/>
        </w:rPr>
        <w:t xml:space="preserve"> </w:t>
      </w:r>
      <w:r w:rsidR="000A4EB5" w:rsidRPr="00E966E8">
        <w:t>has an abundance of the symbiont</w:t>
      </w:r>
      <w:r w:rsidR="000A4EB5" w:rsidRPr="00E966E8">
        <w:fldChar w:fldCharType="begin">
          <w:fldData xml:space="preserve">PEVuZE5vdGU+PENpdGU+PEF1dGhvcj5GZXJuYW5kZXotTWFyaW48L0F1dGhvcj48WWVhcj4yMDA5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</w:fldData>
        </w:fldChar>
      </w:r>
      <w:r w:rsidR="00835ACF" w:rsidRPr="00E966E8">
        <w:instrText xml:space="preserve"> ADDIN EN.CITE </w:instrText>
      </w:r>
      <w:r w:rsidR="00835ACF" w:rsidRPr="00E966E8">
        <w:fldChar w:fldCharType="begin">
          <w:fldData xml:space="preserve">PEVuZE5vdGU+PENpdGU+PEF1dGhvcj5GZXJuYW5kZXotTWFyaW48L0F1dGhvcj48WWVhcj4yMDA5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</w:fldData>
        </w:fldChar>
      </w:r>
      <w:r w:rsidR="00835ACF" w:rsidRPr="00E966E8">
        <w:instrText xml:space="preserve"> ADDIN EN.CITE.DATA </w:instrText>
      </w:r>
      <w:r w:rsidR="00835ACF" w:rsidRPr="00E966E8">
        <w:fldChar w:fldCharType="end"/>
      </w:r>
      <w:r w:rsidR="000A4EB5" w:rsidRPr="00E966E8">
        <w:fldChar w:fldCharType="separate"/>
      </w:r>
      <w:r w:rsidR="007D3144">
        <w:rPr>
          <w:vertAlign w:val="superscript"/>
        </w:rPr>
        <w:t>47</w:t>
      </w:r>
      <w:r w:rsidR="000A4EB5" w:rsidRPr="00E966E8">
        <w:fldChar w:fldCharType="end"/>
      </w:r>
      <w:r w:rsidR="000A4EB5" w:rsidRPr="00E966E8">
        <w:t>, t</w:t>
      </w:r>
      <w:r w:rsidR="006525FD" w:rsidRPr="00E966E8">
        <w:t xml:space="preserve">his </w:t>
      </w:r>
      <w:r w:rsidR="004F29C5" w:rsidRPr="00E966E8">
        <w:t>may</w:t>
      </w:r>
      <w:r w:rsidR="006525FD" w:rsidRPr="00E966E8">
        <w:t xml:space="preserve"> explain the low </w:t>
      </w:r>
      <w:r w:rsidR="002D53ED" w:rsidRPr="00E966E8">
        <w:t xml:space="preserve">gland grooming </w:t>
      </w:r>
      <w:r w:rsidR="004363D0" w:rsidRPr="00E966E8">
        <w:t>frequency</w:t>
      </w:r>
      <w:r w:rsidR="006525FD" w:rsidRPr="00E966E8">
        <w:t xml:space="preserve">. </w:t>
      </w:r>
      <w:r w:rsidR="008E7B8C" w:rsidRPr="00E966E8">
        <w:rPr>
          <w:color w:val="auto"/>
        </w:rPr>
        <w:t xml:space="preserve">The </w:t>
      </w:r>
      <w:r w:rsidR="008E7B8C" w:rsidRPr="00E966E8">
        <w:t xml:space="preserve">metapleural gland </w:t>
      </w:r>
      <w:r w:rsidR="00945B54" w:rsidRPr="00E966E8">
        <w:t>secretion is also</w:t>
      </w:r>
      <w:r w:rsidR="008E7B8C" w:rsidRPr="00E966E8">
        <w:t xml:space="preserve"> expensive to produce</w:t>
      </w:r>
      <w:r w:rsidR="00591F89" w:rsidRPr="00E966E8">
        <w:fldChar w:fldCharType="begin">
          <w:fldData xml:space="preserve">PEVuZE5vdGU+PENpdGU+PEF1dGhvcj5Qb3Vsc2VuPC9BdXRob3I+PFllYXI+MjAwMjwvWWVhcj48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</w:fldData>
        </w:fldChar>
      </w:r>
      <w:r w:rsidR="003A208B" w:rsidRPr="00E966E8">
        <w:instrText xml:space="preserve"> ADDIN EN.CITE </w:instrText>
      </w:r>
      <w:r w:rsidR="003A208B" w:rsidRPr="00E966E8">
        <w:fldChar w:fldCharType="begin">
          <w:fldData xml:space="preserve">PEVuZE5vdGU+PENpdGU+PEF1dGhvcj5Qb3Vsc2VuPC9BdXRob3I+PFllYXI+MjAwMjwvWWVhcj48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</w:fldData>
        </w:fldChar>
      </w:r>
      <w:r w:rsidR="003A208B" w:rsidRPr="00E966E8">
        <w:instrText xml:space="preserve"> ADDIN EN.CITE.DATA </w:instrText>
      </w:r>
      <w:r w:rsidR="003A208B" w:rsidRPr="00E966E8">
        <w:fldChar w:fldCharType="end"/>
      </w:r>
      <w:r w:rsidR="00591F89" w:rsidRPr="00E966E8">
        <w:fldChar w:fldCharType="separate"/>
      </w:r>
      <w:r w:rsidR="003A208B" w:rsidRPr="00E966E8">
        <w:rPr>
          <w:vertAlign w:val="superscript"/>
        </w:rPr>
        <w:t>30</w:t>
      </w:r>
      <w:r w:rsidR="00591F89" w:rsidRPr="00E966E8">
        <w:fldChar w:fldCharType="end"/>
      </w:r>
      <w:r w:rsidR="004F29C5" w:rsidRPr="00E966E8">
        <w:t>,</w:t>
      </w:r>
      <w:r w:rsidR="007419F8" w:rsidRPr="00E966E8">
        <w:t xml:space="preserve"> </w:t>
      </w:r>
      <w:r w:rsidR="00247F68" w:rsidRPr="00E966E8">
        <w:t>and may be</w:t>
      </w:r>
      <w:r w:rsidR="00C545D8" w:rsidRPr="00E966E8">
        <w:t xml:space="preserve"> </w:t>
      </w:r>
      <w:r w:rsidR="007354D3" w:rsidRPr="00E966E8">
        <w:t xml:space="preserve">stored within the </w:t>
      </w:r>
      <w:proofErr w:type="spellStart"/>
      <w:r w:rsidR="007354D3" w:rsidRPr="00E966E8">
        <w:t>infrabuccal</w:t>
      </w:r>
      <w:proofErr w:type="spellEnd"/>
      <w:r w:rsidR="007354D3" w:rsidRPr="00E966E8">
        <w:t xml:space="preserve"> pockets</w:t>
      </w:r>
      <w:r w:rsidR="00E413FA" w:rsidRPr="00E966E8">
        <w:t xml:space="preserve"> for long</w:t>
      </w:r>
      <w:r w:rsidR="005C5FA4" w:rsidRPr="00E966E8">
        <w:t>er</w:t>
      </w:r>
      <w:r w:rsidR="00E413FA" w:rsidRPr="00E966E8">
        <w:t xml:space="preserve"> period</w:t>
      </w:r>
      <w:r w:rsidR="00247F68" w:rsidRPr="00E966E8">
        <w:t>s</w:t>
      </w:r>
      <w:r w:rsidR="00E413FA" w:rsidRPr="00E966E8">
        <w:t xml:space="preserve"> of time</w:t>
      </w:r>
      <w:r w:rsidR="00407548" w:rsidRPr="00E966E8">
        <w:t xml:space="preserve">, meaning that grooming of the metapleural gland </w:t>
      </w:r>
      <w:r w:rsidR="00247F68" w:rsidRPr="00E966E8">
        <w:t>may be</w:t>
      </w:r>
      <w:r w:rsidR="00407548" w:rsidRPr="00E966E8">
        <w:t xml:space="preserve"> </w:t>
      </w:r>
      <w:r w:rsidR="004F29C5" w:rsidRPr="00E966E8">
        <w:t>needed less often</w:t>
      </w:r>
      <w:r w:rsidR="00407548" w:rsidRPr="00E966E8">
        <w:t>.</w:t>
      </w:r>
      <w:r w:rsidR="00407548" w:rsidRPr="00E966E8">
        <w:rPr>
          <w:rStyle w:val="CommentReference"/>
          <w:sz w:val="24"/>
        </w:rPr>
        <w:t xml:space="preserve"> </w:t>
      </w:r>
      <w:r w:rsidR="00C228DC" w:rsidRPr="00E966E8">
        <w:t>D</w:t>
      </w:r>
      <w:r w:rsidR="00104856" w:rsidRPr="00E966E8">
        <w:t xml:space="preserve">uring metapleural </w:t>
      </w:r>
      <w:r w:rsidR="008261A6" w:rsidRPr="00E966E8">
        <w:t xml:space="preserve">gland grooming, the ants </w:t>
      </w:r>
      <w:r w:rsidR="00104856" w:rsidRPr="00E966E8">
        <w:t>simultaneously</w:t>
      </w:r>
      <w:r w:rsidR="00A511A7" w:rsidRPr="00E966E8">
        <w:t xml:space="preserve"> switch legs and</w:t>
      </w:r>
      <w:r w:rsidR="0018228D" w:rsidRPr="00E966E8">
        <w:t xml:space="preserve"> lick the leg that</w:t>
      </w:r>
      <w:r w:rsidR="00A511A7" w:rsidRPr="00E966E8">
        <w:t xml:space="preserve"> </w:t>
      </w:r>
      <w:r w:rsidR="00C228DC" w:rsidRPr="00E966E8">
        <w:t xml:space="preserve">had </w:t>
      </w:r>
      <w:r w:rsidR="00A511A7" w:rsidRPr="00E966E8">
        <w:t>just</w:t>
      </w:r>
      <w:r w:rsidR="0018228D" w:rsidRPr="00E966E8">
        <w:t xml:space="preserve"> groomed the gland</w:t>
      </w:r>
      <w:r w:rsidR="00C228DC" w:rsidRPr="00E966E8">
        <w:t xml:space="preserve">; the </w:t>
      </w:r>
      <w:r w:rsidR="00247F68" w:rsidRPr="00E966E8">
        <w:t>spores are</w:t>
      </w:r>
      <w:r w:rsidR="00C228DC" w:rsidRPr="00E966E8">
        <w:t xml:space="preserve"> thereby</w:t>
      </w:r>
      <w:r w:rsidR="00247F68" w:rsidRPr="00E966E8">
        <w:t xml:space="preserve"> transferred to </w:t>
      </w:r>
      <w:r w:rsidR="007608D7" w:rsidRPr="00E966E8">
        <w:t xml:space="preserve">the </w:t>
      </w:r>
      <w:proofErr w:type="spellStart"/>
      <w:r w:rsidR="007608D7" w:rsidRPr="00E966E8">
        <w:t>infrabuccal</w:t>
      </w:r>
      <w:proofErr w:type="spellEnd"/>
      <w:r w:rsidR="007608D7" w:rsidRPr="00E966E8">
        <w:t xml:space="preserve"> pockets</w:t>
      </w:r>
      <w:r w:rsidR="0049343D" w:rsidRPr="00E966E8">
        <w:t xml:space="preserve">, </w:t>
      </w:r>
      <w:r w:rsidR="00945B54" w:rsidRPr="00E966E8">
        <w:t>where</w:t>
      </w:r>
      <w:r w:rsidR="0049343D" w:rsidRPr="00E966E8">
        <w:t xml:space="preserve"> gland secretions are critical </w:t>
      </w:r>
      <w:r w:rsidR="00C228DC" w:rsidRPr="00E966E8">
        <w:t>for</w:t>
      </w:r>
      <w:r w:rsidR="0049343D" w:rsidRPr="00E966E8">
        <w:t xml:space="preserve"> inhibit</w:t>
      </w:r>
      <w:r w:rsidR="00C228DC" w:rsidRPr="00E966E8">
        <w:t>ing</w:t>
      </w:r>
      <w:r w:rsidR="00247F68" w:rsidRPr="00E966E8">
        <w:t xml:space="preserve"> </w:t>
      </w:r>
      <w:proofErr w:type="spellStart"/>
      <w:r w:rsidR="00945B54" w:rsidRPr="00E966E8">
        <w:rPr>
          <w:i/>
        </w:rPr>
        <w:t>Escovopsis</w:t>
      </w:r>
      <w:proofErr w:type="spellEnd"/>
      <w:r w:rsidR="00945B54" w:rsidRPr="00E966E8">
        <w:t>’</w:t>
      </w:r>
      <w:r w:rsidR="00247F68" w:rsidRPr="00E966E8">
        <w:t xml:space="preserve"> </w:t>
      </w:r>
      <w:r w:rsidR="00C228DC" w:rsidRPr="00E966E8">
        <w:t xml:space="preserve">potential for </w:t>
      </w:r>
      <w:r w:rsidR="00247F68" w:rsidRPr="00E966E8">
        <w:t>subsequent germinatio</w:t>
      </w:r>
      <w:r w:rsidR="0049343D" w:rsidRPr="00E966E8">
        <w:t>n</w:t>
      </w:r>
      <w:r w:rsidR="00591F89" w:rsidRPr="00E966E8">
        <w:fldChar w:fldCharType="begin">
          <w:fldData xml:space="preserve">PEVuZE5vdGU+PENpdGU+PEF1dGhvcj5GZXJuYW5kZXotTWFyaW48L0F1dGhvcj48WWVhcj4yMDA2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</w:fldData>
        </w:fldChar>
      </w:r>
      <w:r w:rsidR="003A208B" w:rsidRPr="00E966E8">
        <w:instrText xml:space="preserve"> ADDIN EN.CITE </w:instrText>
      </w:r>
      <w:r w:rsidR="003A208B" w:rsidRPr="00E966E8">
        <w:fldChar w:fldCharType="begin">
          <w:fldData xml:space="preserve">PEVuZE5vdGU+PENpdGU+PEF1dGhvcj5GZXJuYW5kZXotTWFyaW48L0F1dGhvcj48WWVhcj4yMDA2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</w:fldData>
        </w:fldChar>
      </w:r>
      <w:r w:rsidR="003A208B" w:rsidRPr="00E966E8">
        <w:instrText xml:space="preserve"> ADDIN EN.CITE.DATA </w:instrText>
      </w:r>
      <w:r w:rsidR="003A208B" w:rsidRPr="00E966E8">
        <w:fldChar w:fldCharType="end"/>
      </w:r>
      <w:r w:rsidR="00591F89" w:rsidRPr="00E966E8">
        <w:fldChar w:fldCharType="separate"/>
      </w:r>
      <w:r w:rsidR="003A208B" w:rsidRPr="00E966E8">
        <w:rPr>
          <w:vertAlign w:val="superscript"/>
        </w:rPr>
        <w:t>25</w:t>
      </w:r>
      <w:r w:rsidR="00591F89" w:rsidRPr="00E966E8">
        <w:fldChar w:fldCharType="end"/>
      </w:r>
      <w:r w:rsidR="00054093" w:rsidRPr="00E966E8">
        <w:t>.</w:t>
      </w:r>
      <w:r w:rsidR="00757681" w:rsidRPr="00E966E8">
        <w:t xml:space="preserve"> </w:t>
      </w:r>
      <w:r w:rsidR="00247F68" w:rsidRPr="00E966E8">
        <w:t xml:space="preserve">Minor workers </w:t>
      </w:r>
      <w:r w:rsidR="00054093" w:rsidRPr="00E966E8">
        <w:t xml:space="preserve">are more abundant inside the </w:t>
      </w:r>
      <w:r w:rsidR="0071430D" w:rsidRPr="00E966E8">
        <w:t>nest and</w:t>
      </w:r>
      <w:r w:rsidR="00054093" w:rsidRPr="00E966E8">
        <w:t xml:space="preserve"> have bigger metapleural glands per unit body mass</w:t>
      </w:r>
      <w:r w:rsidR="00054093" w:rsidRPr="00E966E8">
        <w:fldChar w:fldCharType="begin">
          <w:fldData xml:space="preserve">PEVuZE5vdGU+PENpdGU+PEF1dGhvcj5Qb3Vsc2VuPC9BdXRob3I+PFllYXI+MjAwMjwvWWVhcj48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</w:fldData>
        </w:fldChar>
      </w:r>
      <w:r w:rsidR="003A208B" w:rsidRPr="00E966E8">
        <w:instrText xml:space="preserve"> ADDIN EN.CITE </w:instrText>
      </w:r>
      <w:r w:rsidR="003A208B" w:rsidRPr="00E966E8">
        <w:fldChar w:fldCharType="begin">
          <w:fldData xml:space="preserve">PEVuZE5vdGU+PENpdGU+PEF1dGhvcj5Qb3Vsc2VuPC9BdXRob3I+PFllYXI+MjAwMjwvWWVhcj48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</w:fldData>
        </w:fldChar>
      </w:r>
      <w:r w:rsidR="003A208B" w:rsidRPr="00E966E8">
        <w:instrText xml:space="preserve"> ADDIN EN.CITE.DATA </w:instrText>
      </w:r>
      <w:r w:rsidR="003A208B" w:rsidRPr="00E966E8">
        <w:fldChar w:fldCharType="end"/>
      </w:r>
      <w:r w:rsidR="00054093" w:rsidRPr="00E966E8">
        <w:fldChar w:fldCharType="separate"/>
      </w:r>
      <w:r w:rsidR="003A208B" w:rsidRPr="00E966E8">
        <w:rPr>
          <w:vertAlign w:val="superscript"/>
        </w:rPr>
        <w:t>30</w:t>
      </w:r>
      <w:r w:rsidR="00054093" w:rsidRPr="00E966E8">
        <w:fldChar w:fldCharType="end"/>
      </w:r>
      <w:r w:rsidR="00054093" w:rsidRPr="00E966E8">
        <w:t xml:space="preserve">, suggesting they are </w:t>
      </w:r>
      <w:r w:rsidR="00247F68" w:rsidRPr="00E966E8">
        <w:t>responsible for the majority of the metapleural gland secretions</w:t>
      </w:r>
      <w:r w:rsidR="00757681" w:rsidRPr="00E966E8">
        <w:t xml:space="preserve">. </w:t>
      </w:r>
      <w:r w:rsidR="009D7EEB" w:rsidRPr="00E966E8">
        <w:t xml:space="preserve">This could </w:t>
      </w:r>
      <w:r w:rsidR="00054093" w:rsidRPr="00E966E8">
        <w:t>also explain why, in our study,</w:t>
      </w:r>
      <w:r w:rsidR="009D7EEB" w:rsidRPr="00E966E8">
        <w:t xml:space="preserve"> the</w:t>
      </w:r>
      <w:r w:rsidR="00054093" w:rsidRPr="00E966E8">
        <w:t xml:space="preserve"> highest frequency of fungus grooming was among minor workers.</w:t>
      </w:r>
      <w:r w:rsidR="009D7EEB" w:rsidRPr="00E966E8">
        <w:t xml:space="preserve"> </w:t>
      </w:r>
    </w:p>
    <w:p w14:paraId="24F4DBDD" w14:textId="77777777" w:rsidR="00964E49" w:rsidRPr="00E966E8" w:rsidRDefault="00964E49" w:rsidP="008051DA">
      <w:pPr>
        <w:widowControl/>
      </w:pPr>
    </w:p>
    <w:p w14:paraId="614A7F03" w14:textId="08CC1767" w:rsidR="001A270E" w:rsidRPr="00E966E8" w:rsidRDefault="00790ADC" w:rsidP="008051DA">
      <w:pPr>
        <w:widowControl/>
        <w:rPr>
          <w:strike/>
        </w:rPr>
      </w:pPr>
      <w:r w:rsidRPr="00E966E8">
        <w:t xml:space="preserve">We expected to observe </w:t>
      </w:r>
      <w:r w:rsidR="00255246" w:rsidRPr="00E966E8">
        <w:t>behavior</w:t>
      </w:r>
      <w:r w:rsidRPr="00E966E8">
        <w:t>(</w:t>
      </w:r>
      <w:r w:rsidR="00255246" w:rsidRPr="00E966E8">
        <w:t>s</w:t>
      </w:r>
      <w:r w:rsidRPr="00E966E8">
        <w:t>)</w:t>
      </w:r>
      <w:r w:rsidR="00255246" w:rsidRPr="00E966E8">
        <w:t xml:space="preserve"> indicating active</w:t>
      </w:r>
      <w:r w:rsidR="00B1648F" w:rsidRPr="00E966E8">
        <w:t xml:space="preserve"> use </w:t>
      </w:r>
      <w:r w:rsidRPr="00E966E8">
        <w:t xml:space="preserve">of the antibiotics </w:t>
      </w:r>
      <w:r w:rsidR="00B1648F" w:rsidRPr="00E966E8">
        <w:t xml:space="preserve">from </w:t>
      </w:r>
      <w:r w:rsidRPr="00E966E8">
        <w:t xml:space="preserve">the bacterial symbiont </w:t>
      </w:r>
      <w:proofErr w:type="spellStart"/>
      <w:r w:rsidR="00B1648F" w:rsidRPr="00E966E8">
        <w:rPr>
          <w:i/>
        </w:rPr>
        <w:t>Pseudonocardia</w:t>
      </w:r>
      <w:proofErr w:type="spellEnd"/>
      <w:r w:rsidR="00B1648F" w:rsidRPr="00E966E8">
        <w:t xml:space="preserve">, </w:t>
      </w:r>
      <w:r w:rsidRPr="00E966E8">
        <w:t xml:space="preserve">commonly observed on the cuticle of </w:t>
      </w:r>
      <w:proofErr w:type="spellStart"/>
      <w:r w:rsidR="00F738DD" w:rsidRPr="00E966E8">
        <w:rPr>
          <w:i/>
        </w:rPr>
        <w:t>Acromyrmex</w:t>
      </w:r>
      <w:proofErr w:type="spellEnd"/>
      <w:r w:rsidRPr="00E966E8">
        <w:t xml:space="preserve"> workers and known to play a role in </w:t>
      </w:r>
      <w:r w:rsidR="00C228DC" w:rsidRPr="00E966E8">
        <w:t xml:space="preserve">defense against </w:t>
      </w:r>
      <w:r w:rsidR="00CB5294" w:rsidRPr="00E966E8">
        <w:rPr>
          <w:i/>
        </w:rPr>
        <w:t>Escovopsi</w:t>
      </w:r>
      <w:r w:rsidR="00D113FF" w:rsidRPr="00E966E8">
        <w:rPr>
          <w:i/>
        </w:rPr>
        <w:t>s</w:t>
      </w:r>
      <w:r w:rsidR="006C5613" w:rsidRPr="00E966E8">
        <w:rPr>
          <w:i/>
        </w:rPr>
        <w:fldChar w:fldCharType="begin">
          <w:fldData xml:space="preserve">PEVuZE5vdGU+PENpdGU+PEF1dGhvcj5Qb3Vsc2VuPC9BdXRob3I+PFllYXI+MjAwNTwvWWVhcj48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</w:fldData>
        </w:fldChar>
      </w:r>
      <w:r w:rsidR="006C5613" w:rsidRPr="00E966E8">
        <w:rPr>
          <w:i/>
        </w:rPr>
        <w:instrText xml:space="preserve"> ADDIN EN.CITE </w:instrText>
      </w:r>
      <w:r w:rsidR="006C5613" w:rsidRPr="00E966E8">
        <w:rPr>
          <w:i/>
        </w:rPr>
        <w:fldChar w:fldCharType="begin">
          <w:fldData xml:space="preserve">PEVuZE5vdGU+PENpdGU+PEF1dGhvcj5Qb3Vsc2VuPC9BdXRob3I+PFllYXI+MjAwNTwvWWVhcj48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</w:fldData>
        </w:fldChar>
      </w:r>
      <w:r w:rsidR="006C5613" w:rsidRPr="00E966E8">
        <w:rPr>
          <w:i/>
        </w:rPr>
        <w:instrText xml:space="preserve"> ADDIN EN.CITE.DATA </w:instrText>
      </w:r>
      <w:r w:rsidR="006C5613" w:rsidRPr="00E966E8">
        <w:rPr>
          <w:i/>
        </w:rPr>
      </w:r>
      <w:r w:rsidR="006C5613" w:rsidRPr="00E966E8">
        <w:rPr>
          <w:i/>
        </w:rPr>
        <w:fldChar w:fldCharType="end"/>
      </w:r>
      <w:r w:rsidR="006C5613" w:rsidRPr="00E966E8">
        <w:rPr>
          <w:i/>
        </w:rPr>
      </w:r>
      <w:r w:rsidR="006C5613" w:rsidRPr="00E966E8">
        <w:rPr>
          <w:i/>
        </w:rPr>
        <w:fldChar w:fldCharType="separate"/>
      </w:r>
      <w:r w:rsidR="006C5613" w:rsidRPr="00E966E8">
        <w:rPr>
          <w:i/>
          <w:vertAlign w:val="superscript"/>
        </w:rPr>
        <w:t>36,39,40</w:t>
      </w:r>
      <w:r w:rsidR="006C5613" w:rsidRPr="00E966E8">
        <w:rPr>
          <w:i/>
        </w:rPr>
        <w:fldChar w:fldCharType="end"/>
      </w:r>
      <w:r w:rsidR="00CB5294" w:rsidRPr="00E966E8">
        <w:t>.</w:t>
      </w:r>
      <w:r w:rsidR="000378BA" w:rsidRPr="00E966E8">
        <w:t xml:space="preserve"> </w:t>
      </w:r>
      <w:r w:rsidR="00CB5294" w:rsidRPr="00E966E8">
        <w:t xml:space="preserve">The most likely explanation for not observing such behavior, is that </w:t>
      </w:r>
      <w:r w:rsidR="000378BA" w:rsidRPr="00E966E8">
        <w:t xml:space="preserve">the application </w:t>
      </w:r>
      <w:r w:rsidR="00CB5294" w:rsidRPr="00E966E8">
        <w:t xml:space="preserve">of these antibiotics </w:t>
      </w:r>
      <w:r w:rsidR="000378BA" w:rsidRPr="00E966E8">
        <w:t xml:space="preserve">may be incorporated into other behaviors, such as self-grooming followed by fungus grooming and/or weeding, which may make it hard to observe as a distinct behavior. </w:t>
      </w:r>
    </w:p>
    <w:p w14:paraId="7A279B37" w14:textId="230C7635" w:rsidR="00EC7170" w:rsidRPr="00E966E8" w:rsidRDefault="00EC7170" w:rsidP="008051DA">
      <w:pPr>
        <w:widowControl/>
      </w:pPr>
    </w:p>
    <w:p w14:paraId="35D7120E" w14:textId="60E9BB81" w:rsidR="00C4153E" w:rsidRPr="00E966E8" w:rsidRDefault="00E038B3" w:rsidP="008051DA">
      <w:pPr>
        <w:widowControl/>
      </w:pPr>
      <w:r w:rsidRPr="00E966E8">
        <w:t>We observed the unusual</w:t>
      </w:r>
      <w:r w:rsidR="0097217E" w:rsidRPr="00E966E8">
        <w:t xml:space="preserve"> behavior </w:t>
      </w:r>
      <w:r w:rsidRPr="00E966E8">
        <w:t>of</w:t>
      </w:r>
      <w:r w:rsidR="00C419EC" w:rsidRPr="00E966E8">
        <w:t xml:space="preserve"> regurgitating </w:t>
      </w:r>
      <w:r w:rsidR="0097217E" w:rsidRPr="00E966E8">
        <w:t xml:space="preserve">liquid droplets on to the fungus garden. </w:t>
      </w:r>
      <w:r w:rsidR="00335BF7" w:rsidRPr="00E966E8">
        <w:t>Regurgitation of food for nestmates h</w:t>
      </w:r>
      <w:r w:rsidR="00F00E86">
        <w:t>as</w:t>
      </w:r>
      <w:r w:rsidR="00335BF7" w:rsidRPr="00E966E8">
        <w:t xml:space="preserve"> previously been</w:t>
      </w:r>
      <w:r w:rsidR="00023B1E" w:rsidRPr="00E966E8">
        <w:t xml:space="preserve"> </w:t>
      </w:r>
      <w:r w:rsidR="008E1D83" w:rsidRPr="00E966E8">
        <w:t>described</w:t>
      </w:r>
      <w:r w:rsidR="00335BF7" w:rsidRPr="00E966E8">
        <w:t xml:space="preserve"> in leaf-cutting ants</w:t>
      </w:r>
      <w:r w:rsidR="00AE640A" w:rsidRPr="00E966E8">
        <w:fldChar w:fldCharType="begin"/>
      </w:r>
      <w:r w:rsidR="003A208B" w:rsidRPr="00E966E8">
        <w:instrText xml:space="preserve"> ADDIN EN.CITE &lt;EndNote&gt;&lt;Cite&gt;&lt;Author&gt;Richard&lt;/Author&gt;&lt;Year&gt;2009&lt;/Year&gt;&lt;RecNum&gt;27&lt;/RecNum&gt;&lt;DisplayText&gt;&lt;style face="superscript"&gt;22&lt;/style&gt;&lt;/DisplayText&gt;&lt;record&gt;&lt;rec-number&gt;27&lt;/rec-number&gt;&lt;foreign-keys&gt;&lt;key app="EN" db-id="0eswrwvzkvprpbestrnxvf0xxp2pxwdsap0w" timestamp="1519832958"&gt;27&lt;/key&gt;&lt;/foreign-keys&gt;&lt;ref-type name="Journal Article"&gt;17&lt;/ref-type&gt;&lt;contributors&gt;&lt;authors&gt;&lt;author&gt;Richard, F. J.&lt;/author&gt;&lt;author&gt;Errard, C.&lt;/author&gt;&lt;/authors&gt;&lt;/contributors&gt;&lt;auth-address&gt;Univ Poitiers, Ecol Lab, CNRS, UMR 6556, Poitiers, France&amp;#xD;Univ Tours, Fac Sci &amp;amp; Tech, CNRS, Inst Rech Biol Insecte,UMR 6035, F-37200 Tours, France&lt;/auth-address&gt;&lt;titles&gt;&lt;title&gt;Hygienic behavior, liquid-foraging, and trophallaxis in the leaf-cutting ants, Acromyrmex subterraneus and Acromyrmex octospinosus&lt;/title&gt;&lt;secondary-title&gt;Journal of Insect Science&lt;/secondary-title&gt;&lt;alt-title&gt;J Insect Sci&lt;/alt-title&gt;&lt;/titles&gt;&lt;periodical&gt;&lt;full-title&gt;Journal of Insect Science&lt;/full-title&gt;&lt;abbr-1&gt;J Insect Sci&lt;/abbr-1&gt;&lt;/periodical&gt;&lt;alt-periodical&gt;&lt;full-title&gt;Journal of Insect Science&lt;/full-title&gt;&lt;abbr-1&gt;J Insect Sci&lt;/abbr-1&gt;&lt;/alt-periodical&gt;&lt;volume&gt;9&lt;/volume&gt;&lt;keywords&gt;&lt;keyword&gt;fungus-growing ants&lt;/keyword&gt;&lt;keyword&gt;grooming&lt;/keyword&gt;&lt;keyword&gt;fungus privation&lt;/keyword&gt;&lt;keyword&gt;foragers&lt;/keyword&gt;&lt;keyword&gt;fungus-growing ants&lt;/keyword&gt;&lt;keyword&gt;colonial recognition&lt;/keyword&gt;&lt;keyword&gt;nestmate recognition&lt;/keyword&gt;&lt;keyword&gt;disease resistance&lt;/keyword&gt;&lt;keyword&gt;mutualistic fungi&lt;/keyword&gt;&lt;keyword&gt;chemical profiles&lt;/keyword&gt;&lt;keyword&gt;atta-cephalotes&lt;/keyword&gt;&lt;keyword&gt;diet selection&lt;/keyword&gt;&lt;keyword&gt;hymenoptera&lt;/keyword&gt;&lt;keyword&gt;formicidae&lt;/keyword&gt;&lt;/keywords&gt;&lt;dates&gt;&lt;year&gt;2009&lt;/year&gt;&lt;pub-dates&gt;&lt;date&gt;Dec 3&lt;/date&gt;&lt;/pub-dates&gt;&lt;/dates&gt;&lt;isbn&gt;1536-2442&lt;/isbn&gt;&lt;accession-num&gt;WOS:000272619400001&lt;/accession-num&gt;&lt;urls&gt;&lt;related-urls&gt;&lt;url&gt;&amp;lt;Go to ISI&amp;gt;://WOS:000272619400001&lt;/url&gt;&lt;/related-urls&gt;&lt;/urls&gt;&lt;language&gt;English&lt;/language&gt;&lt;/record&gt;&lt;/Cite&gt;&lt;/EndNote&gt;</w:instrText>
      </w:r>
      <w:r w:rsidR="00AE640A" w:rsidRPr="00E966E8">
        <w:fldChar w:fldCharType="separate"/>
      </w:r>
      <w:r w:rsidR="003A208B" w:rsidRPr="00E966E8">
        <w:rPr>
          <w:vertAlign w:val="superscript"/>
        </w:rPr>
        <w:t>22</w:t>
      </w:r>
      <w:r w:rsidR="00AE640A" w:rsidRPr="00E966E8">
        <w:fldChar w:fldCharType="end"/>
      </w:r>
      <w:r w:rsidR="00335BF7" w:rsidRPr="00E966E8">
        <w:t xml:space="preserve">. </w:t>
      </w:r>
      <w:r w:rsidR="0097217E" w:rsidRPr="00E966E8">
        <w:t>I</w:t>
      </w:r>
      <w:r w:rsidR="00335BF7" w:rsidRPr="00E966E8">
        <w:t>n our experiment</w:t>
      </w:r>
      <w:r w:rsidR="00F00E86">
        <w:t>,</w:t>
      </w:r>
      <w:r w:rsidR="0097217E" w:rsidRPr="00E966E8">
        <w:t xml:space="preserve"> droplets</w:t>
      </w:r>
      <w:r w:rsidR="004D0D57" w:rsidRPr="00E966E8">
        <w:t xml:space="preserve"> differed in color</w:t>
      </w:r>
      <w:r w:rsidR="006C3816" w:rsidRPr="00E966E8">
        <w:t xml:space="preserve"> </w:t>
      </w:r>
      <w:r w:rsidR="004D0D57" w:rsidRPr="00E966E8">
        <w:t>from transparent to dark brown</w:t>
      </w:r>
      <w:r w:rsidR="0097217E" w:rsidRPr="00E966E8">
        <w:t xml:space="preserve">, suggesting </w:t>
      </w:r>
      <w:r w:rsidR="006C3816" w:rsidRPr="00E966E8">
        <w:t>they may</w:t>
      </w:r>
      <w:r w:rsidR="00512C13" w:rsidRPr="00E966E8">
        <w:t xml:space="preserve"> be a</w:t>
      </w:r>
      <w:r w:rsidR="00B34C95" w:rsidRPr="00E966E8">
        <w:t xml:space="preserve"> food source</w:t>
      </w:r>
      <w:r w:rsidR="00512C13" w:rsidRPr="00E966E8">
        <w:t xml:space="preserve"> </w:t>
      </w:r>
      <w:r w:rsidR="00DE53AC" w:rsidRPr="00E966E8">
        <w:t xml:space="preserve">for other </w:t>
      </w:r>
      <w:r w:rsidR="005354E1" w:rsidRPr="00E966E8">
        <w:t>ants</w:t>
      </w:r>
      <w:r w:rsidR="00C228DC" w:rsidRPr="00E966E8">
        <w:t xml:space="preserve"> and/or </w:t>
      </w:r>
      <w:r w:rsidR="00512C13" w:rsidRPr="00E966E8">
        <w:t>provid</w:t>
      </w:r>
      <w:r w:rsidR="00964E49" w:rsidRPr="00E966E8">
        <w:t>e</w:t>
      </w:r>
      <w:r w:rsidR="00512C13" w:rsidRPr="00E966E8">
        <w:t xml:space="preserve"> </w:t>
      </w:r>
      <w:r w:rsidR="004D0D57" w:rsidRPr="00E966E8">
        <w:t xml:space="preserve">water. </w:t>
      </w:r>
      <w:r w:rsidR="00187C10" w:rsidRPr="00E966E8">
        <w:t>We only observed two occasions where other ants dr</w:t>
      </w:r>
      <w:r w:rsidRPr="00E966E8">
        <w:t>a</w:t>
      </w:r>
      <w:r w:rsidR="00187C10" w:rsidRPr="00E966E8">
        <w:t xml:space="preserve">nk from the droplets, so </w:t>
      </w:r>
      <w:r w:rsidR="00F00E86">
        <w:t xml:space="preserve">we </w:t>
      </w:r>
      <w:r w:rsidR="00C419EC" w:rsidRPr="00E966E8">
        <w:t>cannot</w:t>
      </w:r>
      <w:r w:rsidR="00187C10" w:rsidRPr="00E966E8">
        <w:t xml:space="preserve"> determine if </w:t>
      </w:r>
      <w:r w:rsidR="00C419EC" w:rsidRPr="00E966E8">
        <w:t>the droplets benefit</w:t>
      </w:r>
      <w:r w:rsidR="00187C10" w:rsidRPr="00E966E8">
        <w:t xml:space="preserve"> other ants</w:t>
      </w:r>
      <w:r w:rsidR="00C419EC" w:rsidRPr="00E966E8">
        <w:t xml:space="preserve"> or </w:t>
      </w:r>
      <w:r w:rsidRPr="00E966E8">
        <w:t xml:space="preserve">serve </w:t>
      </w:r>
      <w:r w:rsidR="00023B1E" w:rsidRPr="00E966E8">
        <w:t xml:space="preserve">to </w:t>
      </w:r>
      <w:r w:rsidR="0097217E" w:rsidRPr="00E966E8">
        <w:t xml:space="preserve">rehydrate </w:t>
      </w:r>
      <w:r w:rsidR="00023B1E" w:rsidRPr="00E966E8">
        <w:t>the fungus</w:t>
      </w:r>
      <w:r w:rsidR="00B34C95" w:rsidRPr="00E966E8">
        <w:t xml:space="preserve"> </w:t>
      </w:r>
      <w:r w:rsidR="00C419EC" w:rsidRPr="00E966E8">
        <w:t>when</w:t>
      </w:r>
      <w:r w:rsidR="00964E49" w:rsidRPr="00E966E8">
        <w:t xml:space="preserve"> </w:t>
      </w:r>
      <w:r w:rsidR="00023B1E" w:rsidRPr="00E966E8">
        <w:t>humidity</w:t>
      </w:r>
      <w:r w:rsidR="000378BA" w:rsidRPr="00E966E8">
        <w:t xml:space="preserve"> </w:t>
      </w:r>
      <w:r w:rsidR="00C419EC" w:rsidRPr="00E966E8">
        <w:t>is</w:t>
      </w:r>
      <w:r w:rsidR="000378BA" w:rsidRPr="00E966E8">
        <w:t xml:space="preserve"> low</w:t>
      </w:r>
      <w:r w:rsidR="00B34C95" w:rsidRPr="00E966E8">
        <w:t xml:space="preserve">. </w:t>
      </w:r>
      <w:r w:rsidR="00B955DD" w:rsidRPr="00E966E8">
        <w:t>M</w:t>
      </w:r>
      <w:r w:rsidR="005A3BCD" w:rsidRPr="00E966E8">
        <w:t>ost</w:t>
      </w:r>
      <w:r w:rsidR="00B34C95" w:rsidRPr="00E966E8">
        <w:t xml:space="preserve"> </w:t>
      </w:r>
      <w:r w:rsidR="00964E49" w:rsidRPr="00E966E8">
        <w:t>obser</w:t>
      </w:r>
      <w:r w:rsidR="005A3BCD" w:rsidRPr="00E966E8">
        <w:t>vations of</w:t>
      </w:r>
      <w:r w:rsidR="00964E49" w:rsidRPr="00E966E8">
        <w:t xml:space="preserve"> </w:t>
      </w:r>
      <w:r w:rsidR="00512C13" w:rsidRPr="00E966E8">
        <w:t>th</w:t>
      </w:r>
      <w:r w:rsidR="005A3BCD" w:rsidRPr="00E966E8">
        <w:t>is</w:t>
      </w:r>
      <w:r w:rsidR="00512C13" w:rsidRPr="00E966E8">
        <w:t xml:space="preserve"> behavior </w:t>
      </w:r>
      <w:r w:rsidR="005A3BCD" w:rsidRPr="00E966E8">
        <w:t xml:space="preserve">were </w:t>
      </w:r>
      <w:r w:rsidR="00B34C95" w:rsidRPr="00E966E8">
        <w:t xml:space="preserve">during </w:t>
      </w:r>
      <w:proofErr w:type="spellStart"/>
      <w:r w:rsidR="00964E49" w:rsidRPr="00E966E8">
        <w:rPr>
          <w:i/>
        </w:rPr>
        <w:t>Escovopsis</w:t>
      </w:r>
      <w:proofErr w:type="spellEnd"/>
      <w:r w:rsidR="00964E49" w:rsidRPr="00E966E8">
        <w:rPr>
          <w:i/>
        </w:rPr>
        <w:t xml:space="preserve"> </w:t>
      </w:r>
      <w:r w:rsidR="00B34C95" w:rsidRPr="00E966E8">
        <w:t>infection</w:t>
      </w:r>
      <w:r w:rsidR="0077516A" w:rsidRPr="00E966E8">
        <w:t>s,</w:t>
      </w:r>
      <w:r w:rsidR="00B34C95" w:rsidRPr="00E966E8">
        <w:t xml:space="preserve"> </w:t>
      </w:r>
      <w:r w:rsidR="00B955DD" w:rsidRPr="00E966E8">
        <w:t xml:space="preserve">which </w:t>
      </w:r>
      <w:r w:rsidR="00187C10" w:rsidRPr="00E966E8">
        <w:t xml:space="preserve">might imply </w:t>
      </w:r>
      <w:r w:rsidR="007F5585" w:rsidRPr="00E966E8">
        <w:t>a</w:t>
      </w:r>
      <w:r w:rsidR="00187C10" w:rsidRPr="00E966E8">
        <w:t xml:space="preserve"> defensive role, such as </w:t>
      </w:r>
      <w:r w:rsidR="00B34C95" w:rsidRPr="00E966E8">
        <w:t>immune priming by regurgitati</w:t>
      </w:r>
      <w:r w:rsidR="007F5585" w:rsidRPr="00E966E8">
        <w:t>on of</w:t>
      </w:r>
      <w:r w:rsidR="00B34C95" w:rsidRPr="00E966E8">
        <w:t xml:space="preserve"> </w:t>
      </w:r>
      <w:r w:rsidR="00B63ADE" w:rsidRPr="00E966E8">
        <w:t>anti-microbial</w:t>
      </w:r>
      <w:r w:rsidR="00B34C95" w:rsidRPr="00E966E8">
        <w:t xml:space="preserve"> peptides</w:t>
      </w:r>
      <w:r w:rsidR="00AE640A" w:rsidRPr="00E966E8">
        <w:fldChar w:fldCharType="begin">
          <w:fldData xml:space="preserve">PEVuZE5vdGU+PENpdGU+PEF1dGhvcj5TY2htaWQtSGVtcGVsPC9BdXRob3I+PFllYXI+MjAxNzwv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</w:fldData>
        </w:fldChar>
      </w:r>
      <w:r w:rsidR="00835ACF" w:rsidRPr="00E966E8">
        <w:instrText xml:space="preserve"> ADDIN EN.CITE </w:instrText>
      </w:r>
      <w:r w:rsidR="00835ACF" w:rsidRPr="00E966E8">
        <w:fldChar w:fldCharType="begin">
          <w:fldData xml:space="preserve">PEVuZE5vdGU+PENpdGU+PEF1dGhvcj5TY2htaWQtSGVtcGVsPC9BdXRob3I+PFllYXI+MjAxNzwv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</w:fldData>
        </w:fldChar>
      </w:r>
      <w:r w:rsidR="00835ACF" w:rsidRPr="00E966E8">
        <w:instrText xml:space="preserve"> ADDIN EN.CITE.DATA </w:instrText>
      </w:r>
      <w:r w:rsidR="00835ACF" w:rsidRPr="00E966E8">
        <w:fldChar w:fldCharType="end"/>
      </w:r>
      <w:r w:rsidR="00AE640A" w:rsidRPr="00E966E8">
        <w:fldChar w:fldCharType="separate"/>
      </w:r>
      <w:r w:rsidR="00835ACF" w:rsidRPr="00E966E8">
        <w:rPr>
          <w:vertAlign w:val="superscript"/>
        </w:rPr>
        <w:t>16,</w:t>
      </w:r>
      <w:r w:rsidR="007D3144">
        <w:rPr>
          <w:vertAlign w:val="superscript"/>
        </w:rPr>
        <w:t>48</w:t>
      </w:r>
      <w:r w:rsidR="00AE640A" w:rsidRPr="00E966E8">
        <w:fldChar w:fldCharType="end"/>
      </w:r>
      <w:r w:rsidR="00B34C95" w:rsidRPr="00E966E8">
        <w:t xml:space="preserve">. </w:t>
      </w:r>
      <w:r w:rsidR="007F5585" w:rsidRPr="00E966E8">
        <w:t>W</w:t>
      </w:r>
      <w:r w:rsidR="00187C10" w:rsidRPr="00E966E8">
        <w:t xml:space="preserve">e cannot draw </w:t>
      </w:r>
      <w:r w:rsidR="007F5585" w:rsidRPr="00E966E8">
        <w:t xml:space="preserve">firm conclusions </w:t>
      </w:r>
      <w:r w:rsidR="00B955DD" w:rsidRPr="00E966E8">
        <w:t>on this</w:t>
      </w:r>
      <w:r w:rsidR="00187C10" w:rsidRPr="00E966E8">
        <w:t xml:space="preserve"> </w:t>
      </w:r>
      <w:r w:rsidR="007F5585" w:rsidRPr="00E966E8">
        <w:t>since</w:t>
      </w:r>
      <w:r w:rsidR="00187C10" w:rsidRPr="00E966E8">
        <w:t xml:space="preserve"> this behavior was rare, </w:t>
      </w:r>
      <w:r w:rsidR="007F5585" w:rsidRPr="00E966E8">
        <w:t xml:space="preserve">but </w:t>
      </w:r>
      <w:r w:rsidR="000378BA" w:rsidRPr="00E966E8">
        <w:t xml:space="preserve">it </w:t>
      </w:r>
      <w:r w:rsidR="00512C13" w:rsidRPr="00E966E8">
        <w:t>would be an interesting line to investigate further</w:t>
      </w:r>
      <w:r w:rsidR="00E16190" w:rsidRPr="00E966E8">
        <w:t xml:space="preserve">, </w:t>
      </w:r>
      <w:r w:rsidR="0097217E" w:rsidRPr="00E966E8">
        <w:t>for example,</w:t>
      </w:r>
      <w:r w:rsidR="00E16190" w:rsidRPr="00E966E8">
        <w:t xml:space="preserve"> by </w:t>
      </w:r>
      <w:r w:rsidR="00187C10" w:rsidRPr="00E966E8">
        <w:t xml:space="preserve">determining whether </w:t>
      </w:r>
      <w:r w:rsidR="00E16190" w:rsidRPr="00E966E8">
        <w:t>droplets have antimicrobial properties</w:t>
      </w:r>
      <w:r w:rsidR="00FB0CB0" w:rsidRPr="00E966E8">
        <w:t>.</w:t>
      </w:r>
    </w:p>
    <w:p w14:paraId="0F0436C6" w14:textId="3C492761" w:rsidR="003C35C0" w:rsidRPr="00E966E8" w:rsidRDefault="003C35C0" w:rsidP="008051DA">
      <w:pPr>
        <w:widowControl/>
      </w:pPr>
    </w:p>
    <w:p w14:paraId="5D788FF3" w14:textId="7F942A70" w:rsidR="00C3576C" w:rsidRPr="00E966E8" w:rsidRDefault="00545330" w:rsidP="008051DA">
      <w:pPr>
        <w:widowControl/>
      </w:pPr>
      <w:r w:rsidRPr="00E966E8">
        <w:t>Given that observational studies of the complex defensive behaviors of leaf</w:t>
      </w:r>
      <w:r w:rsidR="00F00E86">
        <w:t>-</w:t>
      </w:r>
      <w:r w:rsidRPr="00E966E8">
        <w:t>cutter ants, including any</w:t>
      </w:r>
      <w:r w:rsidR="002A5B44" w:rsidRPr="00E966E8">
        <w:t xml:space="preserve"> comparison with and without </w:t>
      </w:r>
      <w:r w:rsidRPr="00E966E8">
        <w:t xml:space="preserve">fungus garden </w:t>
      </w:r>
      <w:r w:rsidR="002A5B44" w:rsidRPr="00E966E8">
        <w:t>infection</w:t>
      </w:r>
      <w:r w:rsidRPr="00E966E8">
        <w:t xml:space="preserve">, would be extremely difficult to make in the field, experimental data can provide valuable insights into these behaviors under more </w:t>
      </w:r>
      <w:r w:rsidRPr="00E966E8">
        <w:lastRenderedPageBreak/>
        <w:t xml:space="preserve">controlled conditions. </w:t>
      </w:r>
      <w:r w:rsidR="002A5B44" w:rsidRPr="00E966E8">
        <w:t xml:space="preserve">While the observations </w:t>
      </w:r>
      <w:r w:rsidR="005E6468" w:rsidRPr="00E966E8">
        <w:t>made</w:t>
      </w:r>
      <w:r w:rsidR="002A5B44" w:rsidRPr="00E966E8">
        <w:t xml:space="preserve"> under laboratory conditions</w:t>
      </w:r>
      <w:r w:rsidR="00C3576C" w:rsidRPr="00E966E8">
        <w:t xml:space="preserve"> might </w:t>
      </w:r>
      <w:r w:rsidR="002A5B44" w:rsidRPr="00E966E8">
        <w:t>differ from</w:t>
      </w:r>
      <w:r w:rsidR="00C3576C" w:rsidRPr="00E966E8">
        <w:t xml:space="preserve"> the </w:t>
      </w:r>
      <w:r w:rsidR="002A5B44" w:rsidRPr="00E966E8">
        <w:t>behaviors</w:t>
      </w:r>
      <w:r w:rsidR="00C3576C" w:rsidRPr="00E966E8">
        <w:t xml:space="preserve"> found </w:t>
      </w:r>
      <w:r w:rsidR="005E6468" w:rsidRPr="00E966E8">
        <w:t>u</w:t>
      </w:r>
      <w:r w:rsidR="00C3576C" w:rsidRPr="00E966E8">
        <w:t>n</w:t>
      </w:r>
      <w:r w:rsidR="005E6468" w:rsidRPr="00E966E8">
        <w:t>der</w:t>
      </w:r>
      <w:r w:rsidR="00C3576C" w:rsidRPr="00E966E8">
        <w:t xml:space="preserve"> natur</w:t>
      </w:r>
      <w:r w:rsidR="002A5B44" w:rsidRPr="00E966E8">
        <w:t>al conditions</w:t>
      </w:r>
      <w:r w:rsidR="00C3576C" w:rsidRPr="00E966E8">
        <w:t xml:space="preserve">, </w:t>
      </w:r>
      <w:r w:rsidRPr="00E966E8">
        <w:t>tools such as our catalog of key defensive behaviors</w:t>
      </w:r>
      <w:r w:rsidR="005E6468" w:rsidRPr="00E966E8">
        <w:t xml:space="preserve"> need</w:t>
      </w:r>
      <w:r w:rsidRPr="00E966E8">
        <w:t xml:space="preserve"> to be developed, </w:t>
      </w:r>
      <w:r w:rsidR="005E6468" w:rsidRPr="00E966E8">
        <w:t>to improve</w:t>
      </w:r>
      <w:r w:rsidRPr="00E966E8">
        <w:t xml:space="preserve"> both experimental and field studies in</w:t>
      </w:r>
      <w:r w:rsidR="00F00E86">
        <w:t xml:space="preserve"> the</w:t>
      </w:r>
      <w:r w:rsidRPr="00E966E8">
        <w:t xml:space="preserve"> future. </w:t>
      </w:r>
      <w:r w:rsidR="002E5569" w:rsidRPr="00E966E8">
        <w:t xml:space="preserve">The experimental approach </w:t>
      </w:r>
      <w:r w:rsidR="00C3576C" w:rsidRPr="00E966E8">
        <w:t>m</w:t>
      </w:r>
      <w:r w:rsidR="002E5569" w:rsidRPr="00E966E8">
        <w:t>ay</w:t>
      </w:r>
      <w:r w:rsidRPr="00E966E8">
        <w:t>,</w:t>
      </w:r>
      <w:r w:rsidR="002E5569" w:rsidRPr="00E966E8">
        <w:t xml:space="preserve"> however</w:t>
      </w:r>
      <w:r w:rsidRPr="00E966E8">
        <w:t>,</w:t>
      </w:r>
      <w:r w:rsidR="002E5569" w:rsidRPr="00E966E8">
        <w:t xml:space="preserve"> </w:t>
      </w:r>
      <w:r w:rsidR="005E6468" w:rsidRPr="00E966E8">
        <w:t xml:space="preserve">partially </w:t>
      </w:r>
      <w:r w:rsidR="00C3576C" w:rsidRPr="00E966E8">
        <w:t>explain why some behaviors were</w:t>
      </w:r>
      <w:r w:rsidR="002E5569" w:rsidRPr="00E966E8">
        <w:t xml:space="preserve"> </w:t>
      </w:r>
      <w:r w:rsidR="00EF5965" w:rsidRPr="00E966E8">
        <w:t>extremely</w:t>
      </w:r>
      <w:r w:rsidR="00C3576C" w:rsidRPr="00E966E8">
        <w:t xml:space="preserve"> rare</w:t>
      </w:r>
      <w:r w:rsidR="009440DB" w:rsidRPr="00E966E8">
        <w:t xml:space="preserve"> </w:t>
      </w:r>
      <w:r w:rsidRPr="00E966E8">
        <w:t>(</w:t>
      </w:r>
      <w:r w:rsidR="00E966E8" w:rsidRPr="00E966E8">
        <w:rPr>
          <w:i/>
        </w:rPr>
        <w:t xml:space="preserve">e.g., </w:t>
      </w:r>
      <w:proofErr w:type="spellStart"/>
      <w:r w:rsidR="00C3576C" w:rsidRPr="00E966E8">
        <w:t>allogrooming</w:t>
      </w:r>
      <w:proofErr w:type="spellEnd"/>
      <w:r w:rsidRPr="00E966E8">
        <w:t>,</w:t>
      </w:r>
      <w:r w:rsidR="00C3576C" w:rsidRPr="00E966E8">
        <w:t xml:space="preserve"> metapleural gland grooming</w:t>
      </w:r>
      <w:r w:rsidRPr="00E966E8">
        <w:t>)</w:t>
      </w:r>
      <w:r w:rsidR="005E6468" w:rsidRPr="00E966E8">
        <w:t xml:space="preserve"> in our demonstration of using these behavioral definitions</w:t>
      </w:r>
      <w:r w:rsidR="00C3576C" w:rsidRPr="00E966E8">
        <w:t>.</w:t>
      </w:r>
      <w:r w:rsidR="005833F9" w:rsidRPr="00E966E8">
        <w:t xml:space="preserve"> </w:t>
      </w:r>
      <w:r w:rsidR="005E6468" w:rsidRPr="00E966E8">
        <w:t>F</w:t>
      </w:r>
      <w:r w:rsidR="005833F9" w:rsidRPr="00E966E8">
        <w:t xml:space="preserve">uture studies </w:t>
      </w:r>
      <w:r w:rsidR="005E6468" w:rsidRPr="00E966E8">
        <w:t>might</w:t>
      </w:r>
      <w:r w:rsidR="005833F9" w:rsidRPr="00E966E8">
        <w:t xml:space="preserve"> </w:t>
      </w:r>
      <w:r w:rsidR="00C10F4B" w:rsidRPr="00E966E8">
        <w:t xml:space="preserve">therefore </w:t>
      </w:r>
      <w:r w:rsidR="005833F9" w:rsidRPr="00E966E8">
        <w:t xml:space="preserve">consider the </w:t>
      </w:r>
      <w:r w:rsidR="005E6468" w:rsidRPr="00E966E8">
        <w:t xml:space="preserve">limitations of </w:t>
      </w:r>
      <w:r w:rsidR="00F00E86">
        <w:t>this</w:t>
      </w:r>
      <w:r w:rsidR="005E6468" w:rsidRPr="00E966E8">
        <w:t xml:space="preserve"> experimental </w:t>
      </w:r>
      <w:r w:rsidR="005833F9" w:rsidRPr="00E966E8">
        <w:t>setup</w:t>
      </w:r>
      <w:r w:rsidR="005E6468" w:rsidRPr="00E966E8">
        <w:t>, to find ways of making more naturalistic observations</w:t>
      </w:r>
      <w:r w:rsidR="00466ED5" w:rsidRPr="00E966E8">
        <w:t>.</w:t>
      </w:r>
      <w:r w:rsidR="005833F9" w:rsidRPr="00E966E8">
        <w:t xml:space="preserve"> </w:t>
      </w:r>
      <w:r w:rsidR="00466ED5" w:rsidRPr="00E966E8">
        <w:t xml:space="preserve">Additional factors could also be integrated into the current protocol, such as distinguishing between Actinobacteria-carrying (younger) workers and older workers with less abundant cover, that may respond differently to the threat of an </w:t>
      </w:r>
      <w:proofErr w:type="spellStart"/>
      <w:r w:rsidR="00466ED5" w:rsidRPr="00E966E8">
        <w:rPr>
          <w:i/>
        </w:rPr>
        <w:t>Escovopsis</w:t>
      </w:r>
      <w:proofErr w:type="spellEnd"/>
      <w:r w:rsidR="00466ED5" w:rsidRPr="00E966E8">
        <w:rPr>
          <w:i/>
        </w:rPr>
        <w:t xml:space="preserve"> </w:t>
      </w:r>
      <w:r w:rsidR="00466ED5" w:rsidRPr="00E966E8">
        <w:t xml:space="preserve">infection. </w:t>
      </w:r>
      <w:r w:rsidR="00CD709C" w:rsidRPr="00E966E8">
        <w:t>Th</w:t>
      </w:r>
      <w:r w:rsidR="00466ED5" w:rsidRPr="00E966E8">
        <w:t>ere</w:t>
      </w:r>
      <w:r w:rsidR="00CD709C" w:rsidRPr="00E966E8">
        <w:t xml:space="preserve"> </w:t>
      </w:r>
      <w:r w:rsidR="00466ED5" w:rsidRPr="00E966E8">
        <w:t>are</w:t>
      </w:r>
      <w:r w:rsidR="00CD709C" w:rsidRPr="00E966E8">
        <w:t xml:space="preserve"> trade-off</w:t>
      </w:r>
      <w:r w:rsidR="00466ED5" w:rsidRPr="00E966E8">
        <w:t>s</w:t>
      </w:r>
      <w:r w:rsidR="00CD709C" w:rsidRPr="00E966E8">
        <w:t xml:space="preserve"> </w:t>
      </w:r>
      <w:r w:rsidR="00466ED5" w:rsidRPr="00E966E8">
        <w:t>between</w:t>
      </w:r>
      <w:r w:rsidR="00CD709C" w:rsidRPr="00E966E8">
        <w:t xml:space="preserve"> </w:t>
      </w:r>
      <w:r w:rsidR="00466ED5" w:rsidRPr="00E966E8">
        <w:t xml:space="preserve">making observations more </w:t>
      </w:r>
      <w:r w:rsidR="00CD709C" w:rsidRPr="00E966E8">
        <w:t>accura</w:t>
      </w:r>
      <w:r w:rsidR="00466ED5" w:rsidRPr="00E966E8">
        <w:t>te (for example by scoring focal individuals),</w:t>
      </w:r>
      <w:r w:rsidR="00D17E67">
        <w:t xml:space="preserve"> </w:t>
      </w:r>
      <w:r w:rsidR="00466ED5" w:rsidRPr="00E966E8">
        <w:t xml:space="preserve">or having larger sub-colony size (greater number of workers), and the amount of time or number of sub-colonies or </w:t>
      </w:r>
      <w:r w:rsidR="00CD709C" w:rsidRPr="00E966E8">
        <w:t xml:space="preserve">individuals </w:t>
      </w:r>
      <w:r w:rsidR="00466ED5" w:rsidRPr="00E966E8">
        <w:t xml:space="preserve">that can be filmed </w:t>
      </w:r>
      <w:r w:rsidR="00CD709C" w:rsidRPr="00E966E8">
        <w:t xml:space="preserve">at </w:t>
      </w:r>
      <w:r w:rsidR="00844115" w:rsidRPr="00E966E8">
        <w:t>a given point in</w:t>
      </w:r>
      <w:r w:rsidR="00CD709C" w:rsidRPr="00E966E8">
        <w:t xml:space="preserve"> time. </w:t>
      </w:r>
      <w:r w:rsidR="00C4048D" w:rsidRPr="00E966E8">
        <w:t xml:space="preserve">Nevertheless, </w:t>
      </w:r>
      <w:r w:rsidR="00590495" w:rsidRPr="00E966E8">
        <w:t>while the set-up could be extended for larger behavioral studies</w:t>
      </w:r>
      <w:r w:rsidR="002F3EE8" w:rsidRPr="00E966E8">
        <w:t xml:space="preserve"> with a focus on addressing a behavioral goal</w:t>
      </w:r>
      <w:r w:rsidR="00590495" w:rsidRPr="00E966E8">
        <w:t xml:space="preserve">, in this case </w:t>
      </w:r>
      <w:r w:rsidR="00CD709C" w:rsidRPr="00E966E8">
        <w:t xml:space="preserve">we </w:t>
      </w:r>
      <w:r w:rsidR="002F3EE8" w:rsidRPr="00E966E8">
        <w:t xml:space="preserve">focused on </w:t>
      </w:r>
      <w:r w:rsidR="00CD709C" w:rsidRPr="00E966E8">
        <w:t xml:space="preserve">successfully </w:t>
      </w:r>
      <w:r w:rsidR="002F3EE8" w:rsidRPr="00E966E8">
        <w:t>showcasing</w:t>
      </w:r>
      <w:r w:rsidR="00590495" w:rsidRPr="00E966E8">
        <w:t xml:space="preserve"> a </w:t>
      </w:r>
      <w:r w:rsidR="00CD709C" w:rsidRPr="00E966E8">
        <w:t xml:space="preserve">method for </w:t>
      </w:r>
      <w:r w:rsidR="00590495" w:rsidRPr="00E966E8">
        <w:t>record</w:t>
      </w:r>
      <w:r w:rsidR="00CD709C" w:rsidRPr="00E966E8">
        <w:t xml:space="preserve">ing </w:t>
      </w:r>
      <w:r w:rsidR="00590495" w:rsidRPr="00E966E8">
        <w:t xml:space="preserve">and defining </w:t>
      </w:r>
      <w:r w:rsidR="00CD709C" w:rsidRPr="00E966E8">
        <w:t>specific</w:t>
      </w:r>
      <w:r w:rsidR="00590495" w:rsidRPr="00E966E8">
        <w:t xml:space="preserve"> defensive</w:t>
      </w:r>
      <w:r w:rsidR="00CD709C" w:rsidRPr="00E966E8">
        <w:t xml:space="preserve"> behaviors</w:t>
      </w:r>
      <w:r w:rsidR="00B92D58" w:rsidRPr="00E966E8">
        <w:t>.</w:t>
      </w:r>
    </w:p>
    <w:p w14:paraId="6EB2497C" w14:textId="77777777" w:rsidR="00C3576C" w:rsidRPr="00E966E8" w:rsidRDefault="00C3576C" w:rsidP="008051DA">
      <w:pPr>
        <w:widowControl/>
      </w:pPr>
    </w:p>
    <w:p w14:paraId="57C32F64" w14:textId="738EC001" w:rsidR="003C35C0" w:rsidRPr="00E966E8" w:rsidRDefault="008958BB" w:rsidP="008051DA">
      <w:pPr>
        <w:widowControl/>
      </w:pPr>
      <w:r w:rsidRPr="00E966E8">
        <w:t>We</w:t>
      </w:r>
      <w:r w:rsidR="004961FF" w:rsidRPr="00E966E8">
        <w:t xml:space="preserve"> </w:t>
      </w:r>
      <w:r w:rsidR="00E16190" w:rsidRPr="00E966E8">
        <w:t xml:space="preserve">documented </w:t>
      </w:r>
      <w:r w:rsidR="00641C25" w:rsidRPr="00E966E8">
        <w:t>behavior</w:t>
      </w:r>
      <w:r w:rsidR="00673069" w:rsidRPr="00E966E8">
        <w:t>s</w:t>
      </w:r>
      <w:r w:rsidR="00641C25" w:rsidRPr="00E966E8">
        <w:t xml:space="preserve"> that contribute to</w:t>
      </w:r>
      <w:r w:rsidR="004961FF" w:rsidRPr="00E966E8">
        <w:t xml:space="preserve"> defense in leaf-cutting ants</w:t>
      </w:r>
      <w:r w:rsidR="00641C25" w:rsidRPr="00E966E8">
        <w:t>,</w:t>
      </w:r>
      <w:r w:rsidR="004961FF" w:rsidRPr="00E966E8">
        <w:t xml:space="preserve"> and</w:t>
      </w:r>
      <w:r w:rsidR="00641C25" w:rsidRPr="00E966E8">
        <w:t xml:space="preserve"> more significantly</w:t>
      </w:r>
      <w:r w:rsidRPr="00E966E8">
        <w:t>,</w:t>
      </w:r>
      <w:r w:rsidR="004961FF" w:rsidRPr="00E966E8">
        <w:t xml:space="preserve"> </w:t>
      </w:r>
      <w:r w:rsidR="00641C25" w:rsidRPr="00E966E8">
        <w:t>ha</w:t>
      </w:r>
      <w:r w:rsidR="00FF161A" w:rsidRPr="00E966E8">
        <w:t>ve</w:t>
      </w:r>
      <w:r w:rsidR="00641C25" w:rsidRPr="00E966E8">
        <w:t xml:space="preserve"> systematically identified, described</w:t>
      </w:r>
      <w:r w:rsidR="00673069" w:rsidRPr="00E966E8">
        <w:t>,</w:t>
      </w:r>
      <w:r w:rsidR="00641C25" w:rsidRPr="00E966E8">
        <w:t xml:space="preserve"> and </w:t>
      </w:r>
      <w:r w:rsidR="0068098A" w:rsidRPr="00E966E8">
        <w:t xml:space="preserve">captured </w:t>
      </w:r>
      <w:r w:rsidR="00641C25" w:rsidRPr="00E966E8">
        <w:t xml:space="preserve">defensive </w:t>
      </w:r>
      <w:r w:rsidR="004961FF" w:rsidRPr="00E966E8">
        <w:t>behaviors</w:t>
      </w:r>
      <w:r w:rsidR="00FF161A" w:rsidRPr="00E966E8">
        <w:t xml:space="preserve"> on film</w:t>
      </w:r>
      <w:r w:rsidR="004961FF" w:rsidRPr="00E966E8">
        <w:t xml:space="preserve">. </w:t>
      </w:r>
      <w:r w:rsidRPr="00E966E8">
        <w:t xml:space="preserve">Our </w:t>
      </w:r>
      <w:r w:rsidR="00460D3E" w:rsidRPr="00E966E8">
        <w:t xml:space="preserve">representative results </w:t>
      </w:r>
      <w:r w:rsidR="00641C25" w:rsidRPr="00E966E8">
        <w:t xml:space="preserve">reinforce </w:t>
      </w:r>
      <w:r w:rsidR="00460D3E" w:rsidRPr="00E966E8">
        <w:t xml:space="preserve">other research in this field suggesting </w:t>
      </w:r>
      <w:r w:rsidR="004961FF" w:rsidRPr="00E966E8">
        <w:t>why it</w:t>
      </w:r>
      <w:r w:rsidR="00737548" w:rsidRPr="00E966E8">
        <w:t xml:space="preserve"> i</w:t>
      </w:r>
      <w:r w:rsidR="004961FF" w:rsidRPr="00E966E8">
        <w:t xml:space="preserve">s hard for a pathogen to successfully </w:t>
      </w:r>
      <w:r w:rsidR="00737548" w:rsidRPr="00E966E8">
        <w:t xml:space="preserve">infect fungus-farming </w:t>
      </w:r>
      <w:r w:rsidR="00E16190" w:rsidRPr="00E966E8">
        <w:t xml:space="preserve">ant </w:t>
      </w:r>
      <w:r w:rsidR="00737548" w:rsidRPr="00E966E8">
        <w:t>colonies</w:t>
      </w:r>
      <w:r w:rsidR="004961FF" w:rsidRPr="00E966E8">
        <w:t xml:space="preserve">, </w:t>
      </w:r>
      <w:r w:rsidR="00FB4ABF" w:rsidRPr="00E966E8">
        <w:t>when facing a</w:t>
      </w:r>
      <w:r w:rsidR="009D0C27" w:rsidRPr="00E966E8">
        <w:t xml:space="preserve">n extensive set of </w:t>
      </w:r>
      <w:r w:rsidR="00E16190" w:rsidRPr="00E966E8">
        <w:t xml:space="preserve">defensive </w:t>
      </w:r>
      <w:r w:rsidR="004961FF" w:rsidRPr="00E966E8">
        <w:t xml:space="preserve">behaviors and </w:t>
      </w:r>
      <w:r w:rsidR="009D0C27" w:rsidRPr="00E966E8">
        <w:t xml:space="preserve">associated application of antimicrobial </w:t>
      </w:r>
      <w:r w:rsidR="00844115" w:rsidRPr="00E966E8">
        <w:t>compounds</w:t>
      </w:r>
      <w:r w:rsidR="004961FF" w:rsidRPr="00E966E8">
        <w:t xml:space="preserve">. </w:t>
      </w:r>
      <w:r w:rsidR="00460D3E" w:rsidRPr="00E966E8">
        <w:t xml:space="preserve">Our main goal was to provide a </w:t>
      </w:r>
      <w:r w:rsidR="00035AED" w:rsidRPr="00E966E8">
        <w:t xml:space="preserve">new </w:t>
      </w:r>
      <w:r w:rsidR="00460D3E" w:rsidRPr="00E966E8">
        <w:t>tool for future work in this field, and w</w:t>
      </w:r>
      <w:r w:rsidR="009D0C27" w:rsidRPr="00E966E8">
        <w:t xml:space="preserve">e hope that the </w:t>
      </w:r>
      <w:r w:rsidR="00E92BE3" w:rsidRPr="00E966E8">
        <w:t xml:space="preserve">behavioral </w:t>
      </w:r>
      <w:r w:rsidR="00460D3E" w:rsidRPr="00E966E8">
        <w:t xml:space="preserve">catalog </w:t>
      </w:r>
      <w:r w:rsidR="00E16190" w:rsidRPr="00E966E8">
        <w:t>will</w:t>
      </w:r>
      <w:r w:rsidR="009D0C27" w:rsidRPr="00E966E8">
        <w:t xml:space="preserve"> prove</w:t>
      </w:r>
      <w:r w:rsidR="00E16190" w:rsidRPr="00E966E8">
        <w:t xml:space="preserve"> </w:t>
      </w:r>
      <w:r w:rsidR="00E92BE3" w:rsidRPr="00E966E8">
        <w:t xml:space="preserve">valuable </w:t>
      </w:r>
      <w:r w:rsidR="00460D3E" w:rsidRPr="00E966E8">
        <w:t xml:space="preserve">for </w:t>
      </w:r>
      <w:r w:rsidR="00844115" w:rsidRPr="00E966E8">
        <w:t xml:space="preserve">securing </w:t>
      </w:r>
      <w:r w:rsidR="00460D3E" w:rsidRPr="00E966E8">
        <w:t>consensus</w:t>
      </w:r>
      <w:r w:rsidR="00E92BE3" w:rsidRPr="00E966E8">
        <w:t xml:space="preserve"> </w:t>
      </w:r>
      <w:r w:rsidR="009D0C27" w:rsidRPr="00E966E8">
        <w:t>and streamline</w:t>
      </w:r>
      <w:r w:rsidR="00460D3E" w:rsidRPr="00E966E8">
        <w:t>d</w:t>
      </w:r>
      <w:r w:rsidR="009D0C27" w:rsidRPr="00E966E8">
        <w:t xml:space="preserve"> </w:t>
      </w:r>
      <w:r w:rsidR="00E16190" w:rsidRPr="00E966E8">
        <w:t>definitions</w:t>
      </w:r>
      <w:r w:rsidR="000378BA" w:rsidRPr="00E966E8">
        <w:t>,</w:t>
      </w:r>
      <w:r w:rsidR="00E16190" w:rsidRPr="00E966E8">
        <w:t xml:space="preserve"> </w:t>
      </w:r>
      <w:r w:rsidR="000378BA" w:rsidRPr="00E966E8">
        <w:t xml:space="preserve">observations, </w:t>
      </w:r>
      <w:r w:rsidR="00E16190" w:rsidRPr="00E966E8">
        <w:t>and interpretations of behaviors</w:t>
      </w:r>
      <w:r w:rsidR="009D0C27" w:rsidRPr="00E966E8">
        <w:t xml:space="preserve">, </w:t>
      </w:r>
      <w:r w:rsidR="00844115" w:rsidRPr="00E966E8">
        <w:t>to</w:t>
      </w:r>
      <w:r w:rsidR="009D0C27" w:rsidRPr="00E966E8">
        <w:t xml:space="preserve"> </w:t>
      </w:r>
      <w:r w:rsidR="00E92BE3" w:rsidRPr="00E966E8">
        <w:t>serve as a</w:t>
      </w:r>
      <w:r w:rsidR="009D0C27" w:rsidRPr="00E966E8">
        <w:t>n important</w:t>
      </w:r>
      <w:r w:rsidR="00E92BE3" w:rsidRPr="00E966E8">
        <w:t xml:space="preserve"> </w:t>
      </w:r>
      <w:r w:rsidR="00F81BED" w:rsidRPr="00E966E8">
        <w:t>resource</w:t>
      </w:r>
      <w:r w:rsidR="00E92BE3" w:rsidRPr="00E966E8">
        <w:t xml:space="preserve"> for future research. </w:t>
      </w:r>
    </w:p>
    <w:p w14:paraId="78728D18" w14:textId="706614AE" w:rsidR="00014314" w:rsidRPr="00E966E8" w:rsidRDefault="00014314" w:rsidP="008051DA">
      <w:pPr>
        <w:widowControl/>
        <w:rPr>
          <w:color w:val="auto"/>
        </w:rPr>
      </w:pPr>
    </w:p>
    <w:p w14:paraId="1734505F" w14:textId="50ACDC42" w:rsidR="00AA03DF" w:rsidRPr="00E966E8" w:rsidRDefault="00AA03DF" w:rsidP="008051DA">
      <w:pPr>
        <w:pStyle w:val="NormalWeb"/>
        <w:widowControl/>
        <w:spacing w:before="0" w:beforeAutospacing="0" w:after="0" w:afterAutospacing="0"/>
        <w:rPr>
          <w:color w:val="808080"/>
        </w:rPr>
      </w:pPr>
      <w:r w:rsidRPr="00E966E8">
        <w:rPr>
          <w:b/>
          <w:bCs/>
        </w:rPr>
        <w:t>ACKNOWLEDGMENTS</w:t>
      </w:r>
      <w:r w:rsidR="00D17E67">
        <w:rPr>
          <w:b/>
          <w:bCs/>
        </w:rPr>
        <w:t>:</w:t>
      </w:r>
    </w:p>
    <w:p w14:paraId="246DCD94" w14:textId="5B5EA30B" w:rsidR="007A4DD6" w:rsidRPr="00E966E8" w:rsidRDefault="007C23EB" w:rsidP="008051DA">
      <w:pPr>
        <w:widowControl/>
        <w:rPr>
          <w:color w:val="808080" w:themeColor="background1" w:themeShade="80"/>
        </w:rPr>
      </w:pPr>
      <w:r w:rsidRPr="00E966E8">
        <w:t>We</w:t>
      </w:r>
      <w:r w:rsidR="002E4713" w:rsidRPr="00E966E8">
        <w:t xml:space="preserve"> would like</w:t>
      </w:r>
      <w:r w:rsidR="00C152FC" w:rsidRPr="00E966E8">
        <w:t xml:space="preserve"> to</w:t>
      </w:r>
      <w:r w:rsidRPr="00E966E8">
        <w:t xml:space="preserve"> thank </w:t>
      </w:r>
      <w:r w:rsidR="00382F20" w:rsidRPr="00E966E8">
        <w:t xml:space="preserve">Line </w:t>
      </w:r>
      <w:proofErr w:type="spellStart"/>
      <w:r w:rsidR="00382F20" w:rsidRPr="00E966E8">
        <w:t>Vej</w:t>
      </w:r>
      <w:proofErr w:type="spellEnd"/>
      <w:r w:rsidR="00382F20" w:rsidRPr="00E966E8">
        <w:t xml:space="preserve"> </w:t>
      </w:r>
      <w:proofErr w:type="spellStart"/>
      <w:r w:rsidR="00382F20" w:rsidRPr="00E966E8">
        <w:t>Ugelvig</w:t>
      </w:r>
      <w:proofErr w:type="spellEnd"/>
      <w:r w:rsidR="00382F20" w:rsidRPr="00E966E8">
        <w:t xml:space="preserve"> and Kirsten </w:t>
      </w:r>
      <w:r w:rsidR="00570879" w:rsidRPr="00E966E8">
        <w:t>Sheehy</w:t>
      </w:r>
      <w:r w:rsidR="00382F20" w:rsidRPr="00E966E8">
        <w:t xml:space="preserve"> for useful discussions regarding grooming mechanisms of the antenna cleaners</w:t>
      </w:r>
      <w:r w:rsidR="00F81BED" w:rsidRPr="00E966E8">
        <w:t xml:space="preserve"> and filming set-up</w:t>
      </w:r>
      <w:r w:rsidR="00382F20" w:rsidRPr="00E966E8">
        <w:t xml:space="preserve">. </w:t>
      </w:r>
      <w:r w:rsidR="00E038B3" w:rsidRPr="00E966E8">
        <w:t>M</w:t>
      </w:r>
      <w:r w:rsidR="00834053" w:rsidRPr="00E966E8">
        <w:t>ichael Poulsen</w:t>
      </w:r>
      <w:r w:rsidRPr="00E966E8">
        <w:t xml:space="preserve"> is supported by </w:t>
      </w:r>
      <w:r w:rsidR="005E58B4" w:rsidRPr="00E966E8">
        <w:t xml:space="preserve">a </w:t>
      </w:r>
      <w:proofErr w:type="spellStart"/>
      <w:r w:rsidRPr="00E966E8">
        <w:t>Villum</w:t>
      </w:r>
      <w:proofErr w:type="spellEnd"/>
      <w:r w:rsidRPr="00E966E8">
        <w:t xml:space="preserve"> </w:t>
      </w:r>
      <w:proofErr w:type="spellStart"/>
      <w:r w:rsidRPr="00E966E8">
        <w:t>Kann</w:t>
      </w:r>
      <w:proofErr w:type="spellEnd"/>
      <w:r w:rsidRPr="00E966E8">
        <w:t xml:space="preserve"> Rasmussen Young Investigator </w:t>
      </w:r>
      <w:r w:rsidR="005E58B4" w:rsidRPr="00E966E8">
        <w:t xml:space="preserve">Fellowship </w:t>
      </w:r>
      <w:r w:rsidRPr="00E966E8">
        <w:t xml:space="preserve">(VKR10101) and </w:t>
      </w:r>
      <w:r w:rsidR="00E038B3" w:rsidRPr="00E966E8">
        <w:t>T</w:t>
      </w:r>
      <w:r w:rsidR="00834053" w:rsidRPr="00E966E8">
        <w:t>abitha Innocent</w:t>
      </w:r>
      <w:r w:rsidRPr="00E966E8">
        <w:t xml:space="preserve"> by a Marie Curie</w:t>
      </w:r>
      <w:r w:rsidR="00A92C70" w:rsidRPr="00E966E8">
        <w:t xml:space="preserve"> Individual European fellowship</w:t>
      </w:r>
      <w:r w:rsidRPr="00E966E8">
        <w:t xml:space="preserve"> (</w:t>
      </w:r>
      <w:r w:rsidR="00A92C70" w:rsidRPr="00E966E8">
        <w:t>IEF grant 627949</w:t>
      </w:r>
      <w:r w:rsidRPr="00E966E8">
        <w:t>).</w:t>
      </w:r>
      <w:r w:rsidR="002F1D00" w:rsidRPr="00E966E8">
        <w:t xml:space="preserve"> We would also like to thank the Smithsonian Tropical Research Institute for </w:t>
      </w:r>
      <w:r w:rsidR="0031269C" w:rsidRPr="00E966E8">
        <w:t xml:space="preserve">the use of </w:t>
      </w:r>
      <w:r w:rsidR="001617B1" w:rsidRPr="00E966E8">
        <w:t xml:space="preserve">facilities and logistical support in Panama, </w:t>
      </w:r>
      <w:r w:rsidR="002F1D00" w:rsidRPr="00E966E8">
        <w:t xml:space="preserve">and the </w:t>
      </w:r>
      <w:proofErr w:type="spellStart"/>
      <w:r w:rsidR="002F1D00" w:rsidRPr="00E966E8">
        <w:t>Autoridad</w:t>
      </w:r>
      <w:proofErr w:type="spellEnd"/>
      <w:r w:rsidR="002F1D00" w:rsidRPr="00E966E8">
        <w:t xml:space="preserve"> Nacional del </w:t>
      </w:r>
      <w:proofErr w:type="spellStart"/>
      <w:r w:rsidR="002F1D00" w:rsidRPr="00E966E8">
        <w:t>Ambiente</w:t>
      </w:r>
      <w:proofErr w:type="spellEnd"/>
      <w:r w:rsidR="000973DC" w:rsidRPr="00E966E8">
        <w:t xml:space="preserve"> for permi</w:t>
      </w:r>
      <w:r w:rsidR="001617B1" w:rsidRPr="00E966E8">
        <w:t>ssion</w:t>
      </w:r>
      <w:r w:rsidR="000973DC" w:rsidRPr="00E966E8">
        <w:t xml:space="preserve"> to collect and export ants to Denmark.</w:t>
      </w:r>
    </w:p>
    <w:p w14:paraId="2D96E92E" w14:textId="72F287DC" w:rsidR="00AA03DF" w:rsidRPr="00E966E8" w:rsidRDefault="00AA03DF" w:rsidP="008051DA">
      <w:pPr>
        <w:widowControl/>
        <w:rPr>
          <w:b/>
          <w:bCs/>
        </w:rPr>
      </w:pPr>
    </w:p>
    <w:p w14:paraId="5D52ED8B" w14:textId="5D444F01" w:rsidR="00AA03DF" w:rsidRPr="00E966E8" w:rsidRDefault="00AA03DF" w:rsidP="008051DA">
      <w:pPr>
        <w:pStyle w:val="NormalWeb"/>
        <w:widowControl/>
        <w:spacing w:before="0" w:beforeAutospacing="0" w:after="0" w:afterAutospacing="0"/>
        <w:rPr>
          <w:color w:val="808080"/>
        </w:rPr>
      </w:pPr>
      <w:r w:rsidRPr="00E966E8">
        <w:rPr>
          <w:b/>
        </w:rPr>
        <w:t>DISCLOSURES</w:t>
      </w:r>
      <w:r w:rsidR="00D17E67">
        <w:rPr>
          <w:b/>
          <w:bCs/>
        </w:rPr>
        <w:t>:</w:t>
      </w:r>
    </w:p>
    <w:p w14:paraId="4E0C3135" w14:textId="2F872B04" w:rsidR="007A4DD6" w:rsidRPr="00E966E8" w:rsidRDefault="00937F54" w:rsidP="008051DA">
      <w:pPr>
        <w:widowControl/>
        <w:rPr>
          <w:color w:val="auto"/>
        </w:rPr>
      </w:pPr>
      <w:r w:rsidRPr="00E966E8">
        <w:rPr>
          <w:color w:val="auto"/>
        </w:rPr>
        <w:t xml:space="preserve">The authors have nothing to disclose. </w:t>
      </w:r>
    </w:p>
    <w:p w14:paraId="66030076" w14:textId="77777777" w:rsidR="00AA03DF" w:rsidRPr="00E966E8" w:rsidRDefault="00AA03DF" w:rsidP="008051DA">
      <w:pPr>
        <w:widowControl/>
        <w:rPr>
          <w:color w:val="auto"/>
        </w:rPr>
      </w:pPr>
    </w:p>
    <w:p w14:paraId="10CEBBCC" w14:textId="14F2CD01" w:rsidR="00C34E7E" w:rsidRPr="00E966E8" w:rsidRDefault="009726EE" w:rsidP="008051DA">
      <w:pPr>
        <w:widowControl/>
        <w:rPr>
          <w:color w:val="808080" w:themeColor="background1" w:themeShade="80"/>
        </w:rPr>
      </w:pPr>
      <w:r w:rsidRPr="00E966E8">
        <w:rPr>
          <w:b/>
          <w:bCs/>
        </w:rPr>
        <w:t>REFERENCES</w:t>
      </w:r>
      <w:r w:rsidR="00D17E67">
        <w:rPr>
          <w:color w:val="808080" w:themeColor="background1" w:themeShade="80"/>
        </w:rPr>
        <w:t>:</w:t>
      </w:r>
    </w:p>
    <w:p w14:paraId="5F172A36" w14:textId="578A7054" w:rsidR="006C5613" w:rsidRPr="00E966E8" w:rsidRDefault="00C34E7E" w:rsidP="008051DA">
      <w:pPr>
        <w:pStyle w:val="EndNoteBibliography"/>
        <w:widowControl/>
        <w:rPr>
          <w:noProof w:val="0"/>
        </w:rPr>
      </w:pPr>
      <w:r w:rsidRPr="00E966E8">
        <w:rPr>
          <w:noProof w:val="0"/>
          <w:color w:val="808080" w:themeColor="background1" w:themeShade="80"/>
        </w:rPr>
        <w:fldChar w:fldCharType="begin"/>
      </w:r>
      <w:r w:rsidRPr="00E966E8">
        <w:rPr>
          <w:noProof w:val="0"/>
          <w:color w:val="808080" w:themeColor="background1" w:themeShade="80"/>
        </w:rPr>
        <w:instrText xml:space="preserve"> ADDIN EN.REFLIST </w:instrText>
      </w:r>
      <w:r w:rsidRPr="00E966E8">
        <w:rPr>
          <w:noProof w:val="0"/>
          <w:color w:val="808080" w:themeColor="background1" w:themeShade="80"/>
        </w:rPr>
        <w:fldChar w:fldCharType="separate"/>
      </w:r>
      <w:r w:rsidR="006C5613" w:rsidRPr="00E966E8">
        <w:rPr>
          <w:noProof w:val="0"/>
        </w:rPr>
        <w:t>1</w:t>
      </w:r>
      <w:r w:rsidR="006C5613" w:rsidRPr="00E966E8">
        <w:rPr>
          <w:noProof w:val="0"/>
        </w:rPr>
        <w:tab/>
        <w:t xml:space="preserve">Hölldobler, B. &amp; Wilson, E. O. </w:t>
      </w:r>
      <w:r w:rsidR="006C5613" w:rsidRPr="00E966E8">
        <w:rPr>
          <w:i/>
          <w:noProof w:val="0"/>
        </w:rPr>
        <w:t>The ants</w:t>
      </w:r>
      <w:r w:rsidR="006C5613" w:rsidRPr="00E966E8">
        <w:rPr>
          <w:noProof w:val="0"/>
        </w:rPr>
        <w:t>.</w:t>
      </w:r>
      <w:r w:rsidR="00E966E8">
        <w:rPr>
          <w:noProof w:val="0"/>
        </w:rPr>
        <w:t xml:space="preserve"> </w:t>
      </w:r>
      <w:r w:rsidR="006C5613" w:rsidRPr="00E966E8">
        <w:rPr>
          <w:noProof w:val="0"/>
        </w:rPr>
        <w:t>(Belknap Press of Harvard University Press, 1990).</w:t>
      </w:r>
    </w:p>
    <w:p w14:paraId="2AF0704B" w14:textId="3A8812A9" w:rsidR="006C5613" w:rsidRPr="00E966E8" w:rsidRDefault="006C5613" w:rsidP="008051DA">
      <w:pPr>
        <w:pStyle w:val="EndNoteBibliography"/>
        <w:widowControl/>
        <w:rPr>
          <w:noProof w:val="0"/>
        </w:rPr>
      </w:pPr>
      <w:r w:rsidRPr="00E966E8">
        <w:rPr>
          <w:noProof w:val="0"/>
        </w:rPr>
        <w:t>2</w:t>
      </w:r>
      <w:r w:rsidRPr="00E966E8">
        <w:rPr>
          <w:noProof w:val="0"/>
        </w:rPr>
        <w:tab/>
        <w:t xml:space="preserve">Weber, N. A. </w:t>
      </w:r>
      <w:r w:rsidRPr="00E966E8">
        <w:rPr>
          <w:i/>
          <w:noProof w:val="0"/>
        </w:rPr>
        <w:t>Gardening ants, the attines</w:t>
      </w:r>
      <w:r w:rsidRPr="00E966E8">
        <w:rPr>
          <w:noProof w:val="0"/>
        </w:rPr>
        <w:t>.</w:t>
      </w:r>
      <w:r w:rsidR="00E966E8">
        <w:rPr>
          <w:noProof w:val="0"/>
        </w:rPr>
        <w:t xml:space="preserve"> </w:t>
      </w:r>
      <w:r w:rsidRPr="00E966E8">
        <w:rPr>
          <w:noProof w:val="0"/>
        </w:rPr>
        <w:t>(American Philosophical Society, 1972).</w:t>
      </w:r>
    </w:p>
    <w:p w14:paraId="6B7B65B2" w14:textId="77777777" w:rsidR="006C5613" w:rsidRPr="00E966E8" w:rsidRDefault="006C5613" w:rsidP="008051DA">
      <w:pPr>
        <w:pStyle w:val="EndNoteBibliography"/>
        <w:widowControl/>
        <w:rPr>
          <w:noProof w:val="0"/>
        </w:rPr>
      </w:pPr>
      <w:r w:rsidRPr="00E966E8">
        <w:rPr>
          <w:noProof w:val="0"/>
        </w:rPr>
        <w:t>3</w:t>
      </w:r>
      <w:r w:rsidRPr="00E966E8">
        <w:rPr>
          <w:noProof w:val="0"/>
        </w:rPr>
        <w:tab/>
        <w:t xml:space="preserve">Bot, A. N. M., Ortius-Lechner, D., Finster, K., Maile, R. &amp; Boomsma, J. J. Variable sensitivity of fungi and bacteria to compounds produced by the metapleural glands of leaf-cutting ants. </w:t>
      </w:r>
      <w:r w:rsidRPr="00E966E8">
        <w:rPr>
          <w:i/>
          <w:noProof w:val="0"/>
        </w:rPr>
        <w:t>Insectes Sociaux.</w:t>
      </w:r>
      <w:r w:rsidRPr="00E966E8">
        <w:rPr>
          <w:noProof w:val="0"/>
        </w:rPr>
        <w:t xml:space="preserve"> </w:t>
      </w:r>
      <w:r w:rsidRPr="00E966E8">
        <w:rPr>
          <w:b/>
          <w:noProof w:val="0"/>
        </w:rPr>
        <w:t>49</w:t>
      </w:r>
      <w:r w:rsidRPr="00E966E8">
        <w:rPr>
          <w:noProof w:val="0"/>
        </w:rPr>
        <w:t xml:space="preserve"> (4), 363-370, (2002).</w:t>
      </w:r>
    </w:p>
    <w:p w14:paraId="48D1D603" w14:textId="77777777" w:rsidR="006C5613" w:rsidRPr="00E966E8" w:rsidRDefault="006C5613" w:rsidP="008051DA">
      <w:pPr>
        <w:pStyle w:val="EndNoteBibliography"/>
        <w:widowControl/>
        <w:rPr>
          <w:noProof w:val="0"/>
        </w:rPr>
      </w:pPr>
      <w:r w:rsidRPr="00E966E8">
        <w:rPr>
          <w:noProof w:val="0"/>
        </w:rPr>
        <w:lastRenderedPageBreak/>
        <w:t>4</w:t>
      </w:r>
      <w:r w:rsidRPr="00E966E8">
        <w:rPr>
          <w:noProof w:val="0"/>
        </w:rPr>
        <w:tab/>
        <w:t xml:space="preserve">Poulsen, M. &amp; Boomsma, J. J. Mutualistic fungi control crop diversity in fungus-growing ants. </w:t>
      </w:r>
      <w:r w:rsidRPr="00E966E8">
        <w:rPr>
          <w:i/>
          <w:noProof w:val="0"/>
        </w:rPr>
        <w:t>Science.</w:t>
      </w:r>
      <w:r w:rsidRPr="00E966E8">
        <w:rPr>
          <w:noProof w:val="0"/>
        </w:rPr>
        <w:t xml:space="preserve"> </w:t>
      </w:r>
      <w:r w:rsidRPr="00E966E8">
        <w:rPr>
          <w:b/>
          <w:noProof w:val="0"/>
        </w:rPr>
        <w:t>307</w:t>
      </w:r>
      <w:r w:rsidRPr="00E966E8">
        <w:rPr>
          <w:noProof w:val="0"/>
        </w:rPr>
        <w:t xml:space="preserve"> (5710), 741-744, (2005).</w:t>
      </w:r>
    </w:p>
    <w:p w14:paraId="29AD4267" w14:textId="77777777" w:rsidR="006C5613" w:rsidRPr="00E966E8" w:rsidRDefault="006C5613" w:rsidP="008051DA">
      <w:pPr>
        <w:pStyle w:val="EndNoteBibliography"/>
        <w:widowControl/>
        <w:rPr>
          <w:noProof w:val="0"/>
        </w:rPr>
      </w:pPr>
      <w:r w:rsidRPr="00E966E8">
        <w:rPr>
          <w:noProof w:val="0"/>
        </w:rPr>
        <w:t>5</w:t>
      </w:r>
      <w:r w:rsidRPr="00E966E8">
        <w:rPr>
          <w:noProof w:val="0"/>
        </w:rPr>
        <w:tab/>
        <w:t xml:space="preserve">Mueller, U. G., Scott, J. J., Ishak, H. D., Cooper, M. &amp; Rodrigues, A. Monoculture of Leafcutter Ant Gardens. </w:t>
      </w:r>
      <w:r w:rsidRPr="00E966E8">
        <w:rPr>
          <w:i/>
          <w:noProof w:val="0"/>
        </w:rPr>
        <w:t>Plos One.</w:t>
      </w:r>
      <w:r w:rsidRPr="00E966E8">
        <w:rPr>
          <w:noProof w:val="0"/>
        </w:rPr>
        <w:t xml:space="preserve"> </w:t>
      </w:r>
      <w:r w:rsidRPr="00E966E8">
        <w:rPr>
          <w:b/>
          <w:noProof w:val="0"/>
        </w:rPr>
        <w:t>5</w:t>
      </w:r>
      <w:r w:rsidRPr="00E966E8">
        <w:rPr>
          <w:noProof w:val="0"/>
        </w:rPr>
        <w:t xml:space="preserve"> (9), (2010).</w:t>
      </w:r>
    </w:p>
    <w:p w14:paraId="119339E7" w14:textId="77777777" w:rsidR="006C5613" w:rsidRPr="00E966E8" w:rsidRDefault="006C5613" w:rsidP="008051DA">
      <w:pPr>
        <w:pStyle w:val="EndNoteBibliography"/>
        <w:widowControl/>
        <w:rPr>
          <w:noProof w:val="0"/>
        </w:rPr>
      </w:pPr>
      <w:r w:rsidRPr="00E966E8">
        <w:rPr>
          <w:noProof w:val="0"/>
        </w:rPr>
        <w:t>6</w:t>
      </w:r>
      <w:r w:rsidRPr="00E966E8">
        <w:rPr>
          <w:noProof w:val="0"/>
        </w:rPr>
        <w:tab/>
        <w:t xml:space="preserve">Hughes, W. O. H., Thomsen, L., Eilenberg, J. &amp; Boomsma, J. J. Diversity of entomopathogenic fungi near leaf-cutting ant nests in a neotropical forest, with particular reference to </w:t>
      </w:r>
      <w:r w:rsidRPr="00E966E8">
        <w:rPr>
          <w:i/>
          <w:noProof w:val="0"/>
        </w:rPr>
        <w:t>Metarhizium anisopliae</w:t>
      </w:r>
      <w:r w:rsidRPr="00E966E8">
        <w:rPr>
          <w:noProof w:val="0"/>
        </w:rPr>
        <w:t xml:space="preserve"> var. </w:t>
      </w:r>
      <w:r w:rsidRPr="00E966E8">
        <w:rPr>
          <w:i/>
          <w:noProof w:val="0"/>
        </w:rPr>
        <w:t>anisopliae</w:t>
      </w:r>
      <w:r w:rsidRPr="00E966E8">
        <w:rPr>
          <w:noProof w:val="0"/>
        </w:rPr>
        <w:t xml:space="preserve">. </w:t>
      </w:r>
      <w:r w:rsidRPr="00E966E8">
        <w:rPr>
          <w:i/>
          <w:noProof w:val="0"/>
        </w:rPr>
        <w:t>Journal of Invertebrate Pathology.</w:t>
      </w:r>
      <w:r w:rsidRPr="00E966E8">
        <w:rPr>
          <w:noProof w:val="0"/>
        </w:rPr>
        <w:t xml:space="preserve"> </w:t>
      </w:r>
      <w:r w:rsidRPr="00E966E8">
        <w:rPr>
          <w:b/>
          <w:noProof w:val="0"/>
        </w:rPr>
        <w:t>85</w:t>
      </w:r>
      <w:r w:rsidRPr="00E966E8">
        <w:rPr>
          <w:noProof w:val="0"/>
        </w:rPr>
        <w:t xml:space="preserve"> (1), 46-53, (2004).</w:t>
      </w:r>
    </w:p>
    <w:p w14:paraId="56938AAB" w14:textId="7C54B85C" w:rsidR="006C5613" w:rsidRPr="00E966E8" w:rsidRDefault="006C5613" w:rsidP="008051DA">
      <w:pPr>
        <w:pStyle w:val="EndNoteBibliography"/>
        <w:widowControl/>
        <w:rPr>
          <w:noProof w:val="0"/>
        </w:rPr>
      </w:pPr>
      <w:r w:rsidRPr="00E966E8">
        <w:rPr>
          <w:noProof w:val="0"/>
        </w:rPr>
        <w:t>7</w:t>
      </w:r>
      <w:r w:rsidRPr="00E966E8">
        <w:rPr>
          <w:noProof w:val="0"/>
        </w:rPr>
        <w:tab/>
        <w:t xml:space="preserve">Samson, R. A., Evans, H. C. &amp; Latgé, J.-P. </w:t>
      </w:r>
      <w:r w:rsidRPr="00E966E8">
        <w:rPr>
          <w:i/>
          <w:noProof w:val="0"/>
        </w:rPr>
        <w:t>Atlas of entomopathogenic fungi</w:t>
      </w:r>
      <w:r w:rsidRPr="00E966E8">
        <w:rPr>
          <w:noProof w:val="0"/>
        </w:rPr>
        <w:t>.</w:t>
      </w:r>
      <w:r w:rsidR="00E966E8">
        <w:rPr>
          <w:noProof w:val="0"/>
        </w:rPr>
        <w:t xml:space="preserve"> </w:t>
      </w:r>
      <w:r w:rsidRPr="00E966E8">
        <w:rPr>
          <w:noProof w:val="0"/>
        </w:rPr>
        <w:t>(Springer-Verlag ; Wetenschappelijke Uitgeverij Bunge, 1988).</w:t>
      </w:r>
    </w:p>
    <w:p w14:paraId="0D47E21C" w14:textId="77777777" w:rsidR="006C5613" w:rsidRPr="00E966E8" w:rsidRDefault="006C5613" w:rsidP="008051DA">
      <w:pPr>
        <w:pStyle w:val="EndNoteBibliography"/>
        <w:widowControl/>
        <w:rPr>
          <w:noProof w:val="0"/>
        </w:rPr>
      </w:pPr>
      <w:r w:rsidRPr="00E966E8">
        <w:rPr>
          <w:noProof w:val="0"/>
        </w:rPr>
        <w:t>8</w:t>
      </w:r>
      <w:r w:rsidRPr="00E966E8">
        <w:rPr>
          <w:noProof w:val="0"/>
        </w:rPr>
        <w:tab/>
        <w:t xml:space="preserve">Shah, P. A. &amp; Pell, J. K. Entomopathogenic fungi as biological control agents. </w:t>
      </w:r>
      <w:r w:rsidRPr="00E966E8">
        <w:rPr>
          <w:i/>
          <w:noProof w:val="0"/>
        </w:rPr>
        <w:t>Applied Microbiology and Biotechnology.</w:t>
      </w:r>
      <w:r w:rsidRPr="00E966E8">
        <w:rPr>
          <w:noProof w:val="0"/>
        </w:rPr>
        <w:t xml:space="preserve"> </w:t>
      </w:r>
      <w:r w:rsidRPr="00E966E8">
        <w:rPr>
          <w:b/>
          <w:noProof w:val="0"/>
        </w:rPr>
        <w:t>61</w:t>
      </w:r>
      <w:r w:rsidRPr="00E966E8">
        <w:rPr>
          <w:noProof w:val="0"/>
        </w:rPr>
        <w:t xml:space="preserve"> (5-6), 413-423, (2003).</w:t>
      </w:r>
    </w:p>
    <w:p w14:paraId="4FC12804" w14:textId="77777777" w:rsidR="006C5613" w:rsidRPr="00E966E8" w:rsidRDefault="006C5613" w:rsidP="008051DA">
      <w:pPr>
        <w:pStyle w:val="EndNoteBibliography"/>
        <w:widowControl/>
        <w:rPr>
          <w:noProof w:val="0"/>
        </w:rPr>
      </w:pPr>
      <w:r w:rsidRPr="00E966E8">
        <w:rPr>
          <w:noProof w:val="0"/>
        </w:rPr>
        <w:t>9</w:t>
      </w:r>
      <w:r w:rsidRPr="00E966E8">
        <w:rPr>
          <w:noProof w:val="0"/>
        </w:rPr>
        <w:tab/>
        <w:t xml:space="preserve">Hughes, D. P., Evans, H. C., Hywel-Jones, N., Boomsma, J. J. &amp; Armitage, S. A. O. Novel fungal disease in complex leaf-cutting ant societies. </w:t>
      </w:r>
      <w:r w:rsidRPr="00E966E8">
        <w:rPr>
          <w:i/>
          <w:noProof w:val="0"/>
        </w:rPr>
        <w:t>Ecological Entomology.</w:t>
      </w:r>
      <w:r w:rsidRPr="00E966E8">
        <w:rPr>
          <w:noProof w:val="0"/>
        </w:rPr>
        <w:t xml:space="preserve"> </w:t>
      </w:r>
      <w:r w:rsidRPr="00E966E8">
        <w:rPr>
          <w:b/>
          <w:noProof w:val="0"/>
        </w:rPr>
        <w:t>34</w:t>
      </w:r>
      <w:r w:rsidRPr="00E966E8">
        <w:rPr>
          <w:noProof w:val="0"/>
        </w:rPr>
        <w:t xml:space="preserve"> (2), 214-220, (2009).</w:t>
      </w:r>
    </w:p>
    <w:p w14:paraId="23FB4FCA" w14:textId="0AA48CE8" w:rsidR="006C5613" w:rsidRPr="00E966E8" w:rsidRDefault="006C5613" w:rsidP="008051DA">
      <w:pPr>
        <w:pStyle w:val="EndNoteBibliography"/>
        <w:widowControl/>
        <w:rPr>
          <w:noProof w:val="0"/>
        </w:rPr>
      </w:pPr>
      <w:r w:rsidRPr="00E966E8">
        <w:rPr>
          <w:noProof w:val="0"/>
        </w:rPr>
        <w:t>10</w:t>
      </w:r>
      <w:r w:rsidRPr="00E966E8">
        <w:rPr>
          <w:noProof w:val="0"/>
        </w:rPr>
        <w:tab/>
        <w:t>Andersen, S. B.</w:t>
      </w:r>
      <w:r w:rsidR="00E966E8" w:rsidRPr="00E966E8">
        <w:rPr>
          <w:i/>
          <w:noProof w:val="0"/>
        </w:rPr>
        <w:t xml:space="preserve"> et al</w:t>
      </w:r>
      <w:r w:rsidR="00D17E67">
        <w:rPr>
          <w:i/>
          <w:noProof w:val="0"/>
        </w:rPr>
        <w:t>.</w:t>
      </w:r>
      <w:r w:rsidRPr="00E966E8">
        <w:rPr>
          <w:noProof w:val="0"/>
        </w:rPr>
        <w:t xml:space="preserve"> The Life of a Dead Ant: The Expression of an Adaptive Extended Phenotype. </w:t>
      </w:r>
      <w:r w:rsidRPr="00E966E8">
        <w:rPr>
          <w:i/>
          <w:noProof w:val="0"/>
        </w:rPr>
        <w:t>American Naturalist.</w:t>
      </w:r>
      <w:r w:rsidRPr="00E966E8">
        <w:rPr>
          <w:noProof w:val="0"/>
        </w:rPr>
        <w:t xml:space="preserve"> </w:t>
      </w:r>
      <w:r w:rsidRPr="00E966E8">
        <w:rPr>
          <w:b/>
          <w:noProof w:val="0"/>
        </w:rPr>
        <w:t>174</w:t>
      </w:r>
      <w:r w:rsidRPr="00E966E8">
        <w:rPr>
          <w:noProof w:val="0"/>
        </w:rPr>
        <w:t xml:space="preserve"> (3), 424-433, (2009).</w:t>
      </w:r>
    </w:p>
    <w:p w14:paraId="42B02207" w14:textId="77777777" w:rsidR="006C5613" w:rsidRPr="00E966E8" w:rsidRDefault="006C5613" w:rsidP="008051DA">
      <w:pPr>
        <w:pStyle w:val="EndNoteBibliography"/>
        <w:widowControl/>
        <w:rPr>
          <w:noProof w:val="0"/>
        </w:rPr>
      </w:pPr>
      <w:r w:rsidRPr="00E966E8">
        <w:rPr>
          <w:noProof w:val="0"/>
        </w:rPr>
        <w:t>11</w:t>
      </w:r>
      <w:r w:rsidRPr="00E966E8">
        <w:rPr>
          <w:noProof w:val="0"/>
        </w:rPr>
        <w:tab/>
        <w:t xml:space="preserve">Currie, C. R., Mueller, U. G. &amp; Malloch, D. The agricultural pathology of ant fungus gardens. </w:t>
      </w:r>
      <w:r w:rsidRPr="00E966E8">
        <w:rPr>
          <w:i/>
          <w:noProof w:val="0"/>
        </w:rPr>
        <w:t>Proceedings of the National Academy of Sciences of the United States of America.</w:t>
      </w:r>
      <w:r w:rsidRPr="00E966E8">
        <w:rPr>
          <w:noProof w:val="0"/>
        </w:rPr>
        <w:t xml:space="preserve"> </w:t>
      </w:r>
      <w:r w:rsidRPr="00E966E8">
        <w:rPr>
          <w:b/>
          <w:noProof w:val="0"/>
        </w:rPr>
        <w:t>96</w:t>
      </w:r>
      <w:r w:rsidRPr="00E966E8">
        <w:rPr>
          <w:noProof w:val="0"/>
        </w:rPr>
        <w:t xml:space="preserve"> (14), 7998-8002, (1999).</w:t>
      </w:r>
    </w:p>
    <w:p w14:paraId="4548C366" w14:textId="77777777" w:rsidR="006C5613" w:rsidRPr="00E966E8" w:rsidRDefault="006C5613" w:rsidP="008051DA">
      <w:pPr>
        <w:pStyle w:val="EndNoteBibliography"/>
        <w:widowControl/>
        <w:rPr>
          <w:noProof w:val="0"/>
        </w:rPr>
      </w:pPr>
      <w:r w:rsidRPr="00E966E8">
        <w:rPr>
          <w:noProof w:val="0"/>
        </w:rPr>
        <w:t>12</w:t>
      </w:r>
      <w:r w:rsidRPr="00E966E8">
        <w:rPr>
          <w:noProof w:val="0"/>
        </w:rPr>
        <w:tab/>
        <w:t xml:space="preserve">Reynolds, H. T. &amp; Currie, C. R. Pathogenicity of </w:t>
      </w:r>
      <w:r w:rsidRPr="00E966E8">
        <w:rPr>
          <w:i/>
          <w:noProof w:val="0"/>
        </w:rPr>
        <w:t>Escovopsis weberi</w:t>
      </w:r>
      <w:r w:rsidRPr="00E966E8">
        <w:rPr>
          <w:noProof w:val="0"/>
        </w:rPr>
        <w:t xml:space="preserve">: The parasite of the attine ant-microbe symbiosis directly consumes the ant-cultivated fungus. </w:t>
      </w:r>
      <w:r w:rsidRPr="00E966E8">
        <w:rPr>
          <w:i/>
          <w:noProof w:val="0"/>
        </w:rPr>
        <w:t>Mycologia.</w:t>
      </w:r>
      <w:r w:rsidRPr="00E966E8">
        <w:rPr>
          <w:noProof w:val="0"/>
        </w:rPr>
        <w:t xml:space="preserve"> </w:t>
      </w:r>
      <w:r w:rsidRPr="00E966E8">
        <w:rPr>
          <w:b/>
          <w:noProof w:val="0"/>
        </w:rPr>
        <w:t>96</w:t>
      </w:r>
      <w:r w:rsidRPr="00E966E8">
        <w:rPr>
          <w:noProof w:val="0"/>
        </w:rPr>
        <w:t xml:space="preserve"> (5), 955-959, (2004).</w:t>
      </w:r>
    </w:p>
    <w:p w14:paraId="170F0CD6" w14:textId="77777777" w:rsidR="006C5613" w:rsidRPr="00E966E8" w:rsidRDefault="006C5613" w:rsidP="008051DA">
      <w:pPr>
        <w:pStyle w:val="EndNoteBibliography"/>
        <w:widowControl/>
        <w:rPr>
          <w:noProof w:val="0"/>
        </w:rPr>
      </w:pPr>
      <w:r w:rsidRPr="00E966E8">
        <w:rPr>
          <w:noProof w:val="0"/>
        </w:rPr>
        <w:t>13</w:t>
      </w:r>
      <w:r w:rsidRPr="00E966E8">
        <w:rPr>
          <w:noProof w:val="0"/>
        </w:rPr>
        <w:tab/>
        <w:t xml:space="preserve">Camargo, R. S., Forti, L. C., Lopes, J. F. S., Andrade, A. P. P. &amp; Ottati, A. L. T. Age polyethism in the leaf-cutting ant </w:t>
      </w:r>
      <w:r w:rsidRPr="00E966E8">
        <w:rPr>
          <w:i/>
          <w:noProof w:val="0"/>
        </w:rPr>
        <w:t>Acromyrmex subterraneus brunneus</w:t>
      </w:r>
      <w:r w:rsidRPr="00E966E8">
        <w:rPr>
          <w:noProof w:val="0"/>
        </w:rPr>
        <w:t xml:space="preserve"> Forel, 1911 (Hym., Formicidae). </w:t>
      </w:r>
      <w:r w:rsidRPr="00E966E8">
        <w:rPr>
          <w:i/>
          <w:noProof w:val="0"/>
        </w:rPr>
        <w:t>Journal of Applied Entomology.</w:t>
      </w:r>
      <w:r w:rsidRPr="00E966E8">
        <w:rPr>
          <w:noProof w:val="0"/>
        </w:rPr>
        <w:t xml:space="preserve"> </w:t>
      </w:r>
      <w:r w:rsidRPr="00E966E8">
        <w:rPr>
          <w:b/>
          <w:noProof w:val="0"/>
        </w:rPr>
        <w:t>131</w:t>
      </w:r>
      <w:r w:rsidRPr="00E966E8">
        <w:rPr>
          <w:noProof w:val="0"/>
        </w:rPr>
        <w:t xml:space="preserve"> (2), 139-145, (2007).</w:t>
      </w:r>
    </w:p>
    <w:p w14:paraId="222CFF97" w14:textId="77777777" w:rsidR="006C5613" w:rsidRPr="00E966E8" w:rsidRDefault="006C5613" w:rsidP="008051DA">
      <w:pPr>
        <w:pStyle w:val="EndNoteBibliography"/>
        <w:widowControl/>
        <w:rPr>
          <w:noProof w:val="0"/>
        </w:rPr>
      </w:pPr>
      <w:r w:rsidRPr="00E966E8">
        <w:rPr>
          <w:noProof w:val="0"/>
        </w:rPr>
        <w:t>14</w:t>
      </w:r>
      <w:r w:rsidRPr="00E966E8">
        <w:rPr>
          <w:noProof w:val="0"/>
        </w:rPr>
        <w:tab/>
        <w:t xml:space="preserve">Hughes, W. O. H., Sumner, S., Van Borm, S. &amp; Boomsma, J. J. Worker caste polymorphism has a genetic basis in </w:t>
      </w:r>
      <w:r w:rsidRPr="00E966E8">
        <w:rPr>
          <w:i/>
          <w:noProof w:val="0"/>
        </w:rPr>
        <w:t>Acromyrmex</w:t>
      </w:r>
      <w:r w:rsidRPr="00E966E8">
        <w:rPr>
          <w:noProof w:val="0"/>
        </w:rPr>
        <w:t xml:space="preserve"> leaf-cutting ants. </w:t>
      </w:r>
      <w:r w:rsidRPr="00E966E8">
        <w:rPr>
          <w:i/>
          <w:noProof w:val="0"/>
        </w:rPr>
        <w:t>Proceedings of the National Academy of Sciences of the United States of America.</w:t>
      </w:r>
      <w:r w:rsidRPr="00E966E8">
        <w:rPr>
          <w:noProof w:val="0"/>
        </w:rPr>
        <w:t xml:space="preserve"> </w:t>
      </w:r>
      <w:r w:rsidRPr="00E966E8">
        <w:rPr>
          <w:b/>
          <w:noProof w:val="0"/>
        </w:rPr>
        <w:t>100</w:t>
      </w:r>
      <w:r w:rsidRPr="00E966E8">
        <w:rPr>
          <w:noProof w:val="0"/>
        </w:rPr>
        <w:t xml:space="preserve"> (16), 9394-9397, (2003).</w:t>
      </w:r>
    </w:p>
    <w:p w14:paraId="4EC2EF3F" w14:textId="29740DDA" w:rsidR="006C5613" w:rsidRPr="00E966E8" w:rsidRDefault="006C5613" w:rsidP="008051DA">
      <w:pPr>
        <w:pStyle w:val="EndNoteBibliography"/>
        <w:widowControl/>
        <w:rPr>
          <w:noProof w:val="0"/>
        </w:rPr>
      </w:pPr>
      <w:r w:rsidRPr="00E966E8">
        <w:rPr>
          <w:noProof w:val="0"/>
        </w:rPr>
        <w:t>15</w:t>
      </w:r>
      <w:r w:rsidRPr="00E966E8">
        <w:rPr>
          <w:noProof w:val="0"/>
        </w:rPr>
        <w:tab/>
        <w:t>Wilson, E. O. Caste and Division of Labor in Leaf-Cutter Ants (Hymenoptera, Formicidae, Atta).</w:t>
      </w:r>
      <w:r w:rsidR="008B188F" w:rsidRPr="00E966E8">
        <w:rPr>
          <w:noProof w:val="0"/>
        </w:rPr>
        <w:t xml:space="preserve"> </w:t>
      </w:r>
      <w:r w:rsidRPr="00E966E8">
        <w:rPr>
          <w:noProof w:val="0"/>
        </w:rPr>
        <w:t xml:space="preserve">2. The Ergonomic Optimization of Leaf Cutting. </w:t>
      </w:r>
      <w:r w:rsidRPr="00E966E8">
        <w:rPr>
          <w:i/>
          <w:noProof w:val="0"/>
        </w:rPr>
        <w:t>Behavioral Ecology and Sociobiology.</w:t>
      </w:r>
      <w:r w:rsidRPr="00E966E8">
        <w:rPr>
          <w:noProof w:val="0"/>
        </w:rPr>
        <w:t xml:space="preserve"> </w:t>
      </w:r>
      <w:r w:rsidRPr="00E966E8">
        <w:rPr>
          <w:b/>
          <w:noProof w:val="0"/>
        </w:rPr>
        <w:t>7</w:t>
      </w:r>
      <w:r w:rsidRPr="00E966E8">
        <w:rPr>
          <w:noProof w:val="0"/>
        </w:rPr>
        <w:t xml:space="preserve"> (2), 157-165, (1980).</w:t>
      </w:r>
    </w:p>
    <w:p w14:paraId="6C97B700" w14:textId="77777777" w:rsidR="006C5613" w:rsidRPr="00E966E8" w:rsidRDefault="006C5613" w:rsidP="008051DA">
      <w:pPr>
        <w:pStyle w:val="EndNoteBibliography"/>
        <w:widowControl/>
        <w:rPr>
          <w:noProof w:val="0"/>
        </w:rPr>
      </w:pPr>
      <w:r w:rsidRPr="00E966E8">
        <w:rPr>
          <w:noProof w:val="0"/>
        </w:rPr>
        <w:t>16</w:t>
      </w:r>
      <w:r w:rsidRPr="00E966E8">
        <w:rPr>
          <w:noProof w:val="0"/>
        </w:rPr>
        <w:tab/>
        <w:t xml:space="preserve">Schmid-Hempel, P. Parasites and Their Social Hosts. </w:t>
      </w:r>
      <w:r w:rsidRPr="00E966E8">
        <w:rPr>
          <w:i/>
          <w:noProof w:val="0"/>
        </w:rPr>
        <w:t>Trends in Parasitology.</w:t>
      </w:r>
      <w:r w:rsidRPr="00E966E8">
        <w:rPr>
          <w:noProof w:val="0"/>
        </w:rPr>
        <w:t xml:space="preserve"> </w:t>
      </w:r>
      <w:r w:rsidRPr="00E966E8">
        <w:rPr>
          <w:b/>
          <w:noProof w:val="0"/>
        </w:rPr>
        <w:t>33</w:t>
      </w:r>
      <w:r w:rsidRPr="00E966E8">
        <w:rPr>
          <w:noProof w:val="0"/>
        </w:rPr>
        <w:t xml:space="preserve"> (6), 453-462, (2017).</w:t>
      </w:r>
    </w:p>
    <w:p w14:paraId="28F0A3B2" w14:textId="77777777" w:rsidR="006C5613" w:rsidRPr="00E966E8" w:rsidRDefault="006C5613" w:rsidP="008051DA">
      <w:pPr>
        <w:pStyle w:val="EndNoteBibliography"/>
        <w:widowControl/>
        <w:rPr>
          <w:noProof w:val="0"/>
        </w:rPr>
      </w:pPr>
      <w:r w:rsidRPr="00E966E8">
        <w:rPr>
          <w:noProof w:val="0"/>
        </w:rPr>
        <w:t>17</w:t>
      </w:r>
      <w:r w:rsidRPr="00E966E8">
        <w:rPr>
          <w:noProof w:val="0"/>
        </w:rPr>
        <w:tab/>
        <w:t xml:space="preserve">Hamilton, W. D., Axelrod, R. &amp; Tanese, R. Sexual Reproduction as an Adaptation to Resist Parasites (a Review). </w:t>
      </w:r>
      <w:r w:rsidRPr="00E966E8">
        <w:rPr>
          <w:i/>
          <w:noProof w:val="0"/>
        </w:rPr>
        <w:t>Proceedings of the National Academy of Sciences of the United States of America.</w:t>
      </w:r>
      <w:r w:rsidRPr="00E966E8">
        <w:rPr>
          <w:noProof w:val="0"/>
        </w:rPr>
        <w:t xml:space="preserve"> </w:t>
      </w:r>
      <w:r w:rsidRPr="00E966E8">
        <w:rPr>
          <w:b/>
          <w:noProof w:val="0"/>
        </w:rPr>
        <w:t>87</w:t>
      </w:r>
      <w:r w:rsidRPr="00E966E8">
        <w:rPr>
          <w:noProof w:val="0"/>
        </w:rPr>
        <w:t xml:space="preserve"> (9), 3566-3573, (1990).</w:t>
      </w:r>
    </w:p>
    <w:p w14:paraId="78CEA5B8" w14:textId="500D9D41" w:rsidR="006C5613" w:rsidRPr="00E966E8" w:rsidRDefault="006C5613" w:rsidP="008051DA">
      <w:pPr>
        <w:pStyle w:val="EndNoteBibliography"/>
        <w:widowControl/>
        <w:rPr>
          <w:noProof w:val="0"/>
        </w:rPr>
      </w:pPr>
      <w:r w:rsidRPr="00E966E8">
        <w:rPr>
          <w:noProof w:val="0"/>
        </w:rPr>
        <w:t>18</w:t>
      </w:r>
      <w:r w:rsidRPr="00E966E8">
        <w:rPr>
          <w:noProof w:val="0"/>
        </w:rPr>
        <w:tab/>
        <w:t>Zhu, Y. Y.</w:t>
      </w:r>
      <w:r w:rsidR="00E966E8" w:rsidRPr="00E966E8">
        <w:rPr>
          <w:i/>
          <w:noProof w:val="0"/>
        </w:rPr>
        <w:t xml:space="preserve"> et al</w:t>
      </w:r>
      <w:r w:rsidR="00D17E67">
        <w:rPr>
          <w:i/>
          <w:noProof w:val="0"/>
        </w:rPr>
        <w:t>.</w:t>
      </w:r>
      <w:r w:rsidRPr="00E966E8">
        <w:rPr>
          <w:noProof w:val="0"/>
        </w:rPr>
        <w:t xml:space="preserve"> Genetic diversity and disease control in rice. </w:t>
      </w:r>
      <w:r w:rsidRPr="00E966E8">
        <w:rPr>
          <w:i/>
          <w:noProof w:val="0"/>
        </w:rPr>
        <w:t>Nature.</w:t>
      </w:r>
      <w:r w:rsidRPr="00E966E8">
        <w:rPr>
          <w:noProof w:val="0"/>
        </w:rPr>
        <w:t xml:space="preserve"> </w:t>
      </w:r>
      <w:r w:rsidRPr="00E966E8">
        <w:rPr>
          <w:b/>
          <w:noProof w:val="0"/>
        </w:rPr>
        <w:t>406</w:t>
      </w:r>
      <w:r w:rsidRPr="00E966E8">
        <w:rPr>
          <w:noProof w:val="0"/>
        </w:rPr>
        <w:t xml:space="preserve"> (6797), 718-722, (2000).</w:t>
      </w:r>
    </w:p>
    <w:p w14:paraId="0083F695" w14:textId="577E9200" w:rsidR="006C5613" w:rsidRPr="00E966E8" w:rsidRDefault="006C5613" w:rsidP="008051DA">
      <w:pPr>
        <w:pStyle w:val="EndNoteBibliography"/>
        <w:widowControl/>
        <w:rPr>
          <w:noProof w:val="0"/>
        </w:rPr>
      </w:pPr>
      <w:r w:rsidRPr="00E966E8">
        <w:rPr>
          <w:noProof w:val="0"/>
        </w:rPr>
        <w:t>19</w:t>
      </w:r>
      <w:r w:rsidRPr="00E966E8">
        <w:rPr>
          <w:noProof w:val="0"/>
        </w:rPr>
        <w:tab/>
        <w:t>Heine, D.</w:t>
      </w:r>
      <w:r w:rsidR="00E966E8" w:rsidRPr="00E966E8">
        <w:rPr>
          <w:i/>
          <w:noProof w:val="0"/>
        </w:rPr>
        <w:t xml:space="preserve"> et al</w:t>
      </w:r>
      <w:r w:rsidR="00D17E67">
        <w:rPr>
          <w:i/>
          <w:noProof w:val="0"/>
        </w:rPr>
        <w:t>.</w:t>
      </w:r>
      <w:r w:rsidRPr="00E966E8">
        <w:rPr>
          <w:noProof w:val="0"/>
        </w:rPr>
        <w:t xml:space="preserve"> Chemical warfare between leafcutter ant symbionts and a co-evolved pathogen. </w:t>
      </w:r>
      <w:r w:rsidRPr="00E966E8">
        <w:rPr>
          <w:i/>
          <w:noProof w:val="0"/>
        </w:rPr>
        <w:t>Nature Communications.</w:t>
      </w:r>
      <w:r w:rsidRPr="00E966E8">
        <w:rPr>
          <w:noProof w:val="0"/>
        </w:rPr>
        <w:t xml:space="preserve"> </w:t>
      </w:r>
      <w:r w:rsidRPr="00E966E8">
        <w:rPr>
          <w:b/>
          <w:noProof w:val="0"/>
        </w:rPr>
        <w:t>9</w:t>
      </w:r>
      <w:r w:rsidRPr="00E966E8">
        <w:rPr>
          <w:noProof w:val="0"/>
        </w:rPr>
        <w:t>, (2018).</w:t>
      </w:r>
    </w:p>
    <w:p w14:paraId="1BB80E1B" w14:textId="77777777" w:rsidR="006C5613" w:rsidRPr="00E966E8" w:rsidRDefault="006C5613" w:rsidP="008051DA">
      <w:pPr>
        <w:pStyle w:val="EndNoteBibliography"/>
        <w:widowControl/>
        <w:rPr>
          <w:noProof w:val="0"/>
        </w:rPr>
      </w:pPr>
      <w:r w:rsidRPr="00E966E8">
        <w:rPr>
          <w:noProof w:val="0"/>
        </w:rPr>
        <w:t>20</w:t>
      </w:r>
      <w:r w:rsidRPr="00E966E8">
        <w:rPr>
          <w:noProof w:val="0"/>
        </w:rPr>
        <w:tab/>
        <w:t xml:space="preserve">Cremer, S., Pull, C. D. &amp; Furst, M. A. Social Immunity: Emergence and Evolution of Colony-Level Disease Protection. </w:t>
      </w:r>
      <w:r w:rsidRPr="00E966E8">
        <w:rPr>
          <w:i/>
          <w:noProof w:val="0"/>
        </w:rPr>
        <w:t>Annual Review of Entomology, Vol 63.</w:t>
      </w:r>
      <w:r w:rsidRPr="00E966E8">
        <w:rPr>
          <w:noProof w:val="0"/>
        </w:rPr>
        <w:t xml:space="preserve"> </w:t>
      </w:r>
      <w:r w:rsidRPr="00E966E8">
        <w:rPr>
          <w:b/>
          <w:noProof w:val="0"/>
        </w:rPr>
        <w:t>63</w:t>
      </w:r>
      <w:r w:rsidRPr="00E966E8">
        <w:rPr>
          <w:noProof w:val="0"/>
        </w:rPr>
        <w:t xml:space="preserve"> 105-123, (2018).</w:t>
      </w:r>
    </w:p>
    <w:p w14:paraId="023EE955" w14:textId="6ED33D5D" w:rsidR="006C5613" w:rsidRPr="00E966E8" w:rsidRDefault="006C5613" w:rsidP="008051DA">
      <w:pPr>
        <w:pStyle w:val="EndNoteBibliography"/>
        <w:widowControl/>
        <w:rPr>
          <w:noProof w:val="0"/>
        </w:rPr>
      </w:pPr>
      <w:r w:rsidRPr="00E966E8">
        <w:rPr>
          <w:noProof w:val="0"/>
        </w:rPr>
        <w:lastRenderedPageBreak/>
        <w:t>21</w:t>
      </w:r>
      <w:r w:rsidRPr="00E966E8">
        <w:rPr>
          <w:noProof w:val="0"/>
        </w:rPr>
        <w:tab/>
        <w:t xml:space="preserve">Quinlan, R. J. &amp; Cherrett, J. M. Role of Substrate Preparation in Symbiosis between Leaf-Cutting Ant </w:t>
      </w:r>
      <w:r w:rsidRPr="00E966E8">
        <w:rPr>
          <w:i/>
          <w:noProof w:val="0"/>
        </w:rPr>
        <w:t>Acromyrmex</w:t>
      </w:r>
      <w:r w:rsidR="00650AD5" w:rsidRPr="00E966E8">
        <w:rPr>
          <w:i/>
          <w:noProof w:val="0"/>
        </w:rPr>
        <w:t xml:space="preserve"> octospinosus</w:t>
      </w:r>
      <w:r w:rsidR="00650AD5" w:rsidRPr="00E966E8">
        <w:rPr>
          <w:noProof w:val="0"/>
        </w:rPr>
        <w:t xml:space="preserve"> </w:t>
      </w:r>
      <w:r w:rsidRPr="00E966E8">
        <w:rPr>
          <w:noProof w:val="0"/>
        </w:rPr>
        <w:t>(Reich)</w:t>
      </w:r>
      <w:r w:rsidR="00650AD5" w:rsidRPr="00E966E8">
        <w:rPr>
          <w:noProof w:val="0"/>
        </w:rPr>
        <w:t xml:space="preserve"> </w:t>
      </w:r>
      <w:r w:rsidRPr="00E966E8">
        <w:rPr>
          <w:noProof w:val="0"/>
        </w:rPr>
        <w:t xml:space="preserve">and Its Food Fungus. </w:t>
      </w:r>
      <w:r w:rsidRPr="00E966E8">
        <w:rPr>
          <w:i/>
          <w:noProof w:val="0"/>
        </w:rPr>
        <w:t>Ecological Entomology.</w:t>
      </w:r>
      <w:r w:rsidRPr="00E966E8">
        <w:rPr>
          <w:noProof w:val="0"/>
        </w:rPr>
        <w:t xml:space="preserve"> </w:t>
      </w:r>
      <w:r w:rsidRPr="00E966E8">
        <w:rPr>
          <w:b/>
          <w:noProof w:val="0"/>
        </w:rPr>
        <w:t>2</w:t>
      </w:r>
      <w:r w:rsidRPr="00E966E8">
        <w:rPr>
          <w:noProof w:val="0"/>
        </w:rPr>
        <w:t xml:space="preserve"> (2), 161-170, (1977).</w:t>
      </w:r>
    </w:p>
    <w:p w14:paraId="0AC7D758" w14:textId="77777777" w:rsidR="006C5613" w:rsidRPr="00E966E8" w:rsidRDefault="006C5613" w:rsidP="008051DA">
      <w:pPr>
        <w:pStyle w:val="EndNoteBibliography"/>
        <w:widowControl/>
        <w:rPr>
          <w:noProof w:val="0"/>
        </w:rPr>
      </w:pPr>
      <w:r w:rsidRPr="00E966E8">
        <w:rPr>
          <w:noProof w:val="0"/>
        </w:rPr>
        <w:t>22</w:t>
      </w:r>
      <w:r w:rsidRPr="00E966E8">
        <w:rPr>
          <w:noProof w:val="0"/>
        </w:rPr>
        <w:tab/>
        <w:t xml:space="preserve">Richard, F. J. &amp; Errard, C. Hygienic behavior, liquid-foraging, and trophallaxis in the leaf-cutting ants, </w:t>
      </w:r>
      <w:r w:rsidRPr="00E966E8">
        <w:rPr>
          <w:i/>
          <w:noProof w:val="0"/>
        </w:rPr>
        <w:t>Acromyrmex subterraneus</w:t>
      </w:r>
      <w:r w:rsidRPr="00E966E8">
        <w:rPr>
          <w:noProof w:val="0"/>
        </w:rPr>
        <w:t xml:space="preserve"> and </w:t>
      </w:r>
      <w:r w:rsidRPr="00E966E8">
        <w:rPr>
          <w:i/>
          <w:noProof w:val="0"/>
        </w:rPr>
        <w:t>Acromyrmex octospinosus</w:t>
      </w:r>
      <w:r w:rsidRPr="00E966E8">
        <w:rPr>
          <w:noProof w:val="0"/>
        </w:rPr>
        <w:t xml:space="preserve">. </w:t>
      </w:r>
      <w:r w:rsidRPr="00E966E8">
        <w:rPr>
          <w:i/>
          <w:noProof w:val="0"/>
        </w:rPr>
        <w:t>Journal of Insect Science.</w:t>
      </w:r>
      <w:r w:rsidRPr="00E966E8">
        <w:rPr>
          <w:noProof w:val="0"/>
        </w:rPr>
        <w:t xml:space="preserve"> </w:t>
      </w:r>
      <w:r w:rsidRPr="00E966E8">
        <w:rPr>
          <w:b/>
          <w:noProof w:val="0"/>
        </w:rPr>
        <w:t>9</w:t>
      </w:r>
      <w:r w:rsidRPr="00E966E8">
        <w:rPr>
          <w:noProof w:val="0"/>
        </w:rPr>
        <w:t>, (2009).</w:t>
      </w:r>
    </w:p>
    <w:p w14:paraId="346A1221" w14:textId="77777777" w:rsidR="006C5613" w:rsidRPr="00E966E8" w:rsidRDefault="006C5613" w:rsidP="008051DA">
      <w:pPr>
        <w:pStyle w:val="EndNoteBibliography"/>
        <w:widowControl/>
        <w:rPr>
          <w:noProof w:val="0"/>
        </w:rPr>
      </w:pPr>
      <w:r w:rsidRPr="00E966E8">
        <w:rPr>
          <w:noProof w:val="0"/>
        </w:rPr>
        <w:t>23</w:t>
      </w:r>
      <w:r w:rsidRPr="00E966E8">
        <w:rPr>
          <w:noProof w:val="0"/>
        </w:rPr>
        <w:tab/>
        <w:t xml:space="preserve">Reber, A., Purcell, J., Buechel, S. D., Buri, P. &amp; Chapuisat, M. The expression and impact of antifungal grooming in ants. </w:t>
      </w:r>
      <w:r w:rsidRPr="00E966E8">
        <w:rPr>
          <w:i/>
          <w:noProof w:val="0"/>
        </w:rPr>
        <w:t>Journal of Evolutionary Biology.</w:t>
      </w:r>
      <w:r w:rsidRPr="00E966E8">
        <w:rPr>
          <w:noProof w:val="0"/>
        </w:rPr>
        <w:t xml:space="preserve"> </w:t>
      </w:r>
      <w:r w:rsidRPr="00E966E8">
        <w:rPr>
          <w:b/>
          <w:noProof w:val="0"/>
        </w:rPr>
        <w:t>24</w:t>
      </w:r>
      <w:r w:rsidRPr="00E966E8">
        <w:rPr>
          <w:noProof w:val="0"/>
        </w:rPr>
        <w:t xml:space="preserve"> (5), 954-964, (2011).</w:t>
      </w:r>
    </w:p>
    <w:p w14:paraId="5E9F1860" w14:textId="77777777" w:rsidR="006C5613" w:rsidRPr="00E966E8" w:rsidRDefault="006C5613" w:rsidP="008051DA">
      <w:pPr>
        <w:pStyle w:val="EndNoteBibliography"/>
        <w:widowControl/>
        <w:rPr>
          <w:noProof w:val="0"/>
        </w:rPr>
      </w:pPr>
      <w:r w:rsidRPr="00E966E8">
        <w:rPr>
          <w:noProof w:val="0"/>
        </w:rPr>
        <w:t>24</w:t>
      </w:r>
      <w:r w:rsidRPr="00E966E8">
        <w:rPr>
          <w:noProof w:val="0"/>
        </w:rPr>
        <w:tab/>
        <w:t xml:space="preserve">Poulsen, M., Bot, A. N. M. &amp; Boomsma, J. J. The effect of metapleural gland secretion on the growth of a mutualistic bacterium on the cuticle of leaf-cutting ants. </w:t>
      </w:r>
      <w:r w:rsidRPr="00E966E8">
        <w:rPr>
          <w:i/>
          <w:noProof w:val="0"/>
        </w:rPr>
        <w:t>Naturwissenschaften.</w:t>
      </w:r>
      <w:r w:rsidRPr="00E966E8">
        <w:rPr>
          <w:noProof w:val="0"/>
        </w:rPr>
        <w:t xml:space="preserve"> </w:t>
      </w:r>
      <w:r w:rsidRPr="00E966E8">
        <w:rPr>
          <w:b/>
          <w:noProof w:val="0"/>
        </w:rPr>
        <w:t>90</w:t>
      </w:r>
      <w:r w:rsidRPr="00E966E8">
        <w:rPr>
          <w:noProof w:val="0"/>
        </w:rPr>
        <w:t xml:space="preserve"> (9), 406-409, (2003).</w:t>
      </w:r>
    </w:p>
    <w:p w14:paraId="3FF2E2C2" w14:textId="77777777" w:rsidR="006C5613" w:rsidRPr="00E966E8" w:rsidRDefault="006C5613" w:rsidP="008051DA">
      <w:pPr>
        <w:pStyle w:val="EndNoteBibliography"/>
        <w:widowControl/>
        <w:rPr>
          <w:noProof w:val="0"/>
        </w:rPr>
      </w:pPr>
      <w:r w:rsidRPr="00E966E8">
        <w:rPr>
          <w:noProof w:val="0"/>
        </w:rPr>
        <w:t>25</w:t>
      </w:r>
      <w:r w:rsidRPr="00E966E8">
        <w:rPr>
          <w:noProof w:val="0"/>
        </w:rPr>
        <w:tab/>
        <w:t xml:space="preserve">Fernandez-Marin, H., Zimmerman, J. K., Rehner, S. A. &amp; Wcislo, W. T. Active use of the metapleural glands by ants in controlling fungal infection. </w:t>
      </w:r>
      <w:r w:rsidRPr="00E966E8">
        <w:rPr>
          <w:i/>
          <w:noProof w:val="0"/>
        </w:rPr>
        <w:t>Proceedings of the Royal Society B-Biological Sciences.</w:t>
      </w:r>
      <w:r w:rsidRPr="00E966E8">
        <w:rPr>
          <w:noProof w:val="0"/>
        </w:rPr>
        <w:t xml:space="preserve"> </w:t>
      </w:r>
      <w:r w:rsidRPr="00E966E8">
        <w:rPr>
          <w:b/>
          <w:noProof w:val="0"/>
        </w:rPr>
        <w:t>273</w:t>
      </w:r>
      <w:r w:rsidRPr="00E966E8">
        <w:rPr>
          <w:noProof w:val="0"/>
        </w:rPr>
        <w:t xml:space="preserve"> (1594), 1689-1695, (2006).</w:t>
      </w:r>
    </w:p>
    <w:p w14:paraId="026B4E5C" w14:textId="7D288755" w:rsidR="006C5613" w:rsidRPr="00E966E8" w:rsidRDefault="006C5613" w:rsidP="008051DA">
      <w:pPr>
        <w:pStyle w:val="EndNoteBibliography"/>
        <w:widowControl/>
        <w:rPr>
          <w:noProof w:val="0"/>
        </w:rPr>
      </w:pPr>
      <w:r w:rsidRPr="00E966E8">
        <w:rPr>
          <w:noProof w:val="0"/>
        </w:rPr>
        <w:t>26</w:t>
      </w:r>
      <w:r w:rsidRPr="00E966E8">
        <w:rPr>
          <w:noProof w:val="0"/>
        </w:rPr>
        <w:tab/>
        <w:t>Fernandez-Marin, H.</w:t>
      </w:r>
      <w:r w:rsidR="00E966E8" w:rsidRPr="00E966E8">
        <w:rPr>
          <w:i/>
          <w:noProof w:val="0"/>
        </w:rPr>
        <w:t xml:space="preserve"> et al</w:t>
      </w:r>
      <w:r w:rsidRPr="00E966E8">
        <w:rPr>
          <w:i/>
          <w:noProof w:val="0"/>
        </w:rPr>
        <w:t>.</w:t>
      </w:r>
      <w:r w:rsidRPr="00E966E8">
        <w:rPr>
          <w:noProof w:val="0"/>
        </w:rPr>
        <w:t xml:space="preserve"> Functional role of phenylacetic acid from metapleural gland secretions in controlling fungal pathogens in evolutionarily derived leaf-cutting ants. </w:t>
      </w:r>
      <w:r w:rsidRPr="00E966E8">
        <w:rPr>
          <w:i/>
          <w:noProof w:val="0"/>
        </w:rPr>
        <w:t>Proceedings of the Royal Society B-Biological Sciences.</w:t>
      </w:r>
      <w:r w:rsidRPr="00E966E8">
        <w:rPr>
          <w:noProof w:val="0"/>
        </w:rPr>
        <w:t xml:space="preserve"> </w:t>
      </w:r>
      <w:r w:rsidRPr="00E966E8">
        <w:rPr>
          <w:b/>
          <w:noProof w:val="0"/>
        </w:rPr>
        <w:t>282</w:t>
      </w:r>
      <w:r w:rsidRPr="00E966E8">
        <w:rPr>
          <w:noProof w:val="0"/>
        </w:rPr>
        <w:t xml:space="preserve"> (1807), (2015).</w:t>
      </w:r>
    </w:p>
    <w:p w14:paraId="78D175DD" w14:textId="77777777" w:rsidR="006C5613" w:rsidRPr="00E966E8" w:rsidRDefault="006C5613" w:rsidP="008051DA">
      <w:pPr>
        <w:pStyle w:val="EndNoteBibliography"/>
        <w:widowControl/>
        <w:rPr>
          <w:noProof w:val="0"/>
        </w:rPr>
      </w:pPr>
      <w:r w:rsidRPr="00E966E8">
        <w:rPr>
          <w:noProof w:val="0"/>
        </w:rPr>
        <w:t>27</w:t>
      </w:r>
      <w:r w:rsidRPr="00E966E8">
        <w:rPr>
          <w:noProof w:val="0"/>
        </w:rPr>
        <w:tab/>
        <w:t xml:space="preserve">Fernandez-Marin, H., Zimmermann, J. K. &amp; Wcislo, W. T. Nest-founding in </w:t>
      </w:r>
      <w:r w:rsidRPr="00E966E8">
        <w:rPr>
          <w:i/>
          <w:noProof w:val="0"/>
        </w:rPr>
        <w:t>Acromyrmex</w:t>
      </w:r>
      <w:r w:rsidRPr="00E966E8">
        <w:rPr>
          <w:noProof w:val="0"/>
        </w:rPr>
        <w:t xml:space="preserve"> </w:t>
      </w:r>
      <w:r w:rsidRPr="00E966E8">
        <w:rPr>
          <w:i/>
          <w:noProof w:val="0"/>
        </w:rPr>
        <w:t>octospinosus</w:t>
      </w:r>
      <w:r w:rsidRPr="00E966E8">
        <w:rPr>
          <w:noProof w:val="0"/>
        </w:rPr>
        <w:t xml:space="preserve"> (Hymenoptera, Formicidae, Attini): demography and putative prophylactic behaviors. </w:t>
      </w:r>
      <w:r w:rsidRPr="00E966E8">
        <w:rPr>
          <w:i/>
          <w:noProof w:val="0"/>
        </w:rPr>
        <w:t>Insectes Sociaux.</w:t>
      </w:r>
      <w:r w:rsidRPr="00E966E8">
        <w:rPr>
          <w:noProof w:val="0"/>
        </w:rPr>
        <w:t xml:space="preserve"> </w:t>
      </w:r>
      <w:r w:rsidRPr="00E966E8">
        <w:rPr>
          <w:b/>
          <w:noProof w:val="0"/>
        </w:rPr>
        <w:t>50</w:t>
      </w:r>
      <w:r w:rsidRPr="00E966E8">
        <w:rPr>
          <w:noProof w:val="0"/>
        </w:rPr>
        <w:t xml:space="preserve"> (4), 304-308, (2003).</w:t>
      </w:r>
    </w:p>
    <w:p w14:paraId="46F5B01A" w14:textId="77777777" w:rsidR="006C5613" w:rsidRPr="00E966E8" w:rsidRDefault="006C5613" w:rsidP="008051DA">
      <w:pPr>
        <w:pStyle w:val="EndNoteBibliography"/>
        <w:widowControl/>
        <w:rPr>
          <w:noProof w:val="0"/>
        </w:rPr>
      </w:pPr>
      <w:r w:rsidRPr="00E966E8">
        <w:rPr>
          <w:noProof w:val="0"/>
        </w:rPr>
        <w:t>28</w:t>
      </w:r>
      <w:r w:rsidRPr="00E966E8">
        <w:rPr>
          <w:noProof w:val="0"/>
        </w:rPr>
        <w:tab/>
        <w:t xml:space="preserve">Currie, C. R. &amp; Stuart, A. E. Weeding and grooming of pathogens in agriculture by ants. </w:t>
      </w:r>
      <w:r w:rsidRPr="00E966E8">
        <w:rPr>
          <w:i/>
          <w:noProof w:val="0"/>
        </w:rPr>
        <w:t>Proceedings of the Royal Society B-Biological Sciences.</w:t>
      </w:r>
      <w:r w:rsidRPr="00E966E8">
        <w:rPr>
          <w:noProof w:val="0"/>
        </w:rPr>
        <w:t xml:space="preserve"> </w:t>
      </w:r>
      <w:r w:rsidRPr="00E966E8">
        <w:rPr>
          <w:b/>
          <w:noProof w:val="0"/>
        </w:rPr>
        <w:t>268</w:t>
      </w:r>
      <w:r w:rsidRPr="00E966E8">
        <w:rPr>
          <w:noProof w:val="0"/>
        </w:rPr>
        <w:t xml:space="preserve"> (1471), 1033-1039, (2001).</w:t>
      </w:r>
    </w:p>
    <w:p w14:paraId="490E8B3F" w14:textId="77777777" w:rsidR="006C5613" w:rsidRPr="00E966E8" w:rsidRDefault="006C5613" w:rsidP="008051DA">
      <w:pPr>
        <w:pStyle w:val="EndNoteBibliography"/>
        <w:widowControl/>
        <w:rPr>
          <w:noProof w:val="0"/>
        </w:rPr>
      </w:pPr>
      <w:r w:rsidRPr="00E966E8">
        <w:rPr>
          <w:noProof w:val="0"/>
        </w:rPr>
        <w:t>29</w:t>
      </w:r>
      <w:r w:rsidRPr="00E966E8">
        <w:rPr>
          <w:noProof w:val="0"/>
        </w:rPr>
        <w:tab/>
        <w:t xml:space="preserve">Ortius-Lechner, D., Maile, R., Morgan, E. D. &amp; Boomsma, J. J. Metaplural gland secretion of the leaf-cutter ant </w:t>
      </w:r>
      <w:r w:rsidRPr="00E966E8">
        <w:rPr>
          <w:i/>
          <w:noProof w:val="0"/>
        </w:rPr>
        <w:t>Acromyrmex octospinosus</w:t>
      </w:r>
      <w:r w:rsidRPr="00E966E8">
        <w:rPr>
          <w:noProof w:val="0"/>
        </w:rPr>
        <w:t xml:space="preserve">: New compounds and their functional significance. </w:t>
      </w:r>
      <w:r w:rsidRPr="00E966E8">
        <w:rPr>
          <w:i/>
          <w:noProof w:val="0"/>
        </w:rPr>
        <w:t>Journal of Chemical Ecology.</w:t>
      </w:r>
      <w:r w:rsidRPr="00E966E8">
        <w:rPr>
          <w:noProof w:val="0"/>
        </w:rPr>
        <w:t xml:space="preserve"> </w:t>
      </w:r>
      <w:r w:rsidRPr="00E966E8">
        <w:rPr>
          <w:b/>
          <w:noProof w:val="0"/>
        </w:rPr>
        <w:t>26</w:t>
      </w:r>
      <w:r w:rsidRPr="00E966E8">
        <w:rPr>
          <w:noProof w:val="0"/>
        </w:rPr>
        <w:t xml:space="preserve"> (7), 1667-1683, (2000).</w:t>
      </w:r>
    </w:p>
    <w:p w14:paraId="23A2122F" w14:textId="77777777" w:rsidR="006C5613" w:rsidRPr="00E966E8" w:rsidRDefault="006C5613" w:rsidP="008051DA">
      <w:pPr>
        <w:pStyle w:val="EndNoteBibliography"/>
        <w:widowControl/>
        <w:rPr>
          <w:noProof w:val="0"/>
        </w:rPr>
      </w:pPr>
      <w:r w:rsidRPr="00E966E8">
        <w:rPr>
          <w:noProof w:val="0"/>
        </w:rPr>
        <w:t>30</w:t>
      </w:r>
      <w:r w:rsidRPr="00E966E8">
        <w:rPr>
          <w:noProof w:val="0"/>
        </w:rPr>
        <w:tab/>
        <w:t xml:space="preserve">Poulsen, M., Bot, A. N. M., Nielsen, M. G. &amp; Boomsma, J. J. Experimental evidence for the costs and hygienic significance of the antibiotic metapleural gland secretion in leaf-cutting ants. </w:t>
      </w:r>
      <w:r w:rsidRPr="00E966E8">
        <w:rPr>
          <w:i/>
          <w:noProof w:val="0"/>
        </w:rPr>
        <w:t>Behavioral Ecology and Sociobiology.</w:t>
      </w:r>
      <w:r w:rsidRPr="00E966E8">
        <w:rPr>
          <w:noProof w:val="0"/>
        </w:rPr>
        <w:t xml:space="preserve"> </w:t>
      </w:r>
      <w:r w:rsidRPr="00E966E8">
        <w:rPr>
          <w:b/>
          <w:noProof w:val="0"/>
        </w:rPr>
        <w:t>52</w:t>
      </w:r>
      <w:r w:rsidRPr="00E966E8">
        <w:rPr>
          <w:noProof w:val="0"/>
        </w:rPr>
        <w:t xml:space="preserve"> (2), 151-157, (2002).</w:t>
      </w:r>
    </w:p>
    <w:p w14:paraId="724DB563" w14:textId="77777777" w:rsidR="006C5613" w:rsidRPr="00E966E8" w:rsidRDefault="006C5613" w:rsidP="008051DA">
      <w:pPr>
        <w:pStyle w:val="EndNoteBibliography"/>
        <w:widowControl/>
        <w:rPr>
          <w:noProof w:val="0"/>
        </w:rPr>
      </w:pPr>
      <w:r w:rsidRPr="00E966E8">
        <w:rPr>
          <w:noProof w:val="0"/>
        </w:rPr>
        <w:t>31</w:t>
      </w:r>
      <w:r w:rsidRPr="00E966E8">
        <w:rPr>
          <w:noProof w:val="0"/>
        </w:rPr>
        <w:tab/>
        <w:t xml:space="preserve">Bot, A. N. M., Currie, C. R., Hart, A. G. &amp; Boomsma, J. Waste management in leaf-cutting ants. </w:t>
      </w:r>
      <w:r w:rsidRPr="00E966E8">
        <w:rPr>
          <w:i/>
          <w:noProof w:val="0"/>
        </w:rPr>
        <w:t>Ethology Ecology &amp; Evolution.</w:t>
      </w:r>
      <w:r w:rsidRPr="00E966E8">
        <w:rPr>
          <w:noProof w:val="0"/>
        </w:rPr>
        <w:t xml:space="preserve"> </w:t>
      </w:r>
      <w:r w:rsidRPr="00E966E8">
        <w:rPr>
          <w:b/>
          <w:noProof w:val="0"/>
        </w:rPr>
        <w:t>13</w:t>
      </w:r>
      <w:r w:rsidRPr="00E966E8">
        <w:rPr>
          <w:noProof w:val="0"/>
        </w:rPr>
        <w:t xml:space="preserve"> (3), 225-237, (2001).</w:t>
      </w:r>
    </w:p>
    <w:p w14:paraId="3DB71DB1" w14:textId="77777777" w:rsidR="006C5613" w:rsidRPr="00E966E8" w:rsidRDefault="006C5613" w:rsidP="008051DA">
      <w:pPr>
        <w:pStyle w:val="EndNoteBibliography"/>
        <w:widowControl/>
        <w:rPr>
          <w:noProof w:val="0"/>
        </w:rPr>
      </w:pPr>
      <w:r w:rsidRPr="00E966E8">
        <w:rPr>
          <w:noProof w:val="0"/>
        </w:rPr>
        <w:t>32</w:t>
      </w:r>
      <w:r w:rsidRPr="00E966E8">
        <w:rPr>
          <w:noProof w:val="0"/>
        </w:rPr>
        <w:tab/>
        <w:t xml:space="preserve">Little, A. E. F., Murakami, T., Mueller, U. G. &amp; Currie, C. R. Defending against parasites: fungus-growing ants combine specialized behaviours and microbial symbionts to protect their fungus gardens. </w:t>
      </w:r>
      <w:r w:rsidRPr="00E966E8">
        <w:rPr>
          <w:i/>
          <w:noProof w:val="0"/>
        </w:rPr>
        <w:t>Biology Letters.</w:t>
      </w:r>
      <w:r w:rsidRPr="00E966E8">
        <w:rPr>
          <w:noProof w:val="0"/>
        </w:rPr>
        <w:t xml:space="preserve"> </w:t>
      </w:r>
      <w:r w:rsidRPr="00E966E8">
        <w:rPr>
          <w:b/>
          <w:noProof w:val="0"/>
        </w:rPr>
        <w:t>2</w:t>
      </w:r>
      <w:r w:rsidRPr="00E966E8">
        <w:rPr>
          <w:noProof w:val="0"/>
        </w:rPr>
        <w:t xml:space="preserve"> (1), 12-16, (2006).</w:t>
      </w:r>
    </w:p>
    <w:p w14:paraId="7E5C5F0A" w14:textId="77777777" w:rsidR="006C5613" w:rsidRPr="00E966E8" w:rsidRDefault="006C5613" w:rsidP="008051DA">
      <w:pPr>
        <w:pStyle w:val="EndNoteBibliography"/>
        <w:widowControl/>
        <w:rPr>
          <w:noProof w:val="0"/>
        </w:rPr>
      </w:pPr>
      <w:r w:rsidRPr="00E966E8">
        <w:rPr>
          <w:noProof w:val="0"/>
        </w:rPr>
        <w:t>33</w:t>
      </w:r>
      <w:r w:rsidRPr="00E966E8">
        <w:rPr>
          <w:noProof w:val="0"/>
        </w:rPr>
        <w:tab/>
        <w:t xml:space="preserve">Abramowski, D., Currie, C. R. &amp; Poulsen, M. Caste specialization in behavioral defenses against fungus garden parasites in </w:t>
      </w:r>
      <w:r w:rsidRPr="00E966E8">
        <w:rPr>
          <w:i/>
          <w:noProof w:val="0"/>
        </w:rPr>
        <w:t>Acromyrmex octospinosus</w:t>
      </w:r>
      <w:r w:rsidRPr="00E966E8">
        <w:rPr>
          <w:noProof w:val="0"/>
        </w:rPr>
        <w:t xml:space="preserve"> leaf-cutting ants. </w:t>
      </w:r>
      <w:r w:rsidRPr="00E966E8">
        <w:rPr>
          <w:i/>
          <w:noProof w:val="0"/>
        </w:rPr>
        <w:t>Insectes Sociaux.</w:t>
      </w:r>
      <w:r w:rsidRPr="00E966E8">
        <w:rPr>
          <w:noProof w:val="0"/>
        </w:rPr>
        <w:t xml:space="preserve"> </w:t>
      </w:r>
      <w:r w:rsidRPr="00E966E8">
        <w:rPr>
          <w:b/>
          <w:noProof w:val="0"/>
        </w:rPr>
        <w:t>58</w:t>
      </w:r>
      <w:r w:rsidRPr="00E966E8">
        <w:rPr>
          <w:noProof w:val="0"/>
        </w:rPr>
        <w:t xml:space="preserve"> (1), 65-75, (2011).</w:t>
      </w:r>
    </w:p>
    <w:p w14:paraId="6837241D" w14:textId="77777777" w:rsidR="006C5613" w:rsidRPr="00E966E8" w:rsidRDefault="006C5613" w:rsidP="008051DA">
      <w:pPr>
        <w:pStyle w:val="EndNoteBibliography"/>
        <w:widowControl/>
        <w:rPr>
          <w:noProof w:val="0"/>
        </w:rPr>
      </w:pPr>
      <w:r w:rsidRPr="00E966E8">
        <w:rPr>
          <w:noProof w:val="0"/>
        </w:rPr>
        <w:t>34</w:t>
      </w:r>
      <w:r w:rsidRPr="00E966E8">
        <w:rPr>
          <w:noProof w:val="0"/>
        </w:rPr>
        <w:tab/>
        <w:t xml:space="preserve">Currie, C. R., Scott, J. A., Summerbell, R. C. &amp; Malloch, D. Fungus-growing ants use antibiotic-producing bacteria to control garden parasites. </w:t>
      </w:r>
      <w:r w:rsidRPr="00E966E8">
        <w:rPr>
          <w:i/>
          <w:noProof w:val="0"/>
        </w:rPr>
        <w:t>Nature.</w:t>
      </w:r>
      <w:r w:rsidRPr="00E966E8">
        <w:rPr>
          <w:noProof w:val="0"/>
        </w:rPr>
        <w:t xml:space="preserve"> </w:t>
      </w:r>
      <w:r w:rsidRPr="00E966E8">
        <w:rPr>
          <w:b/>
          <w:noProof w:val="0"/>
        </w:rPr>
        <w:t>398</w:t>
      </w:r>
      <w:r w:rsidRPr="00E966E8">
        <w:rPr>
          <w:noProof w:val="0"/>
        </w:rPr>
        <w:t xml:space="preserve"> (6729), 701-704, (1999).</w:t>
      </w:r>
    </w:p>
    <w:p w14:paraId="63D654D6" w14:textId="77777777" w:rsidR="006C5613" w:rsidRPr="00E966E8" w:rsidRDefault="006C5613" w:rsidP="008051DA">
      <w:pPr>
        <w:pStyle w:val="EndNoteBibliography"/>
        <w:widowControl/>
        <w:rPr>
          <w:noProof w:val="0"/>
        </w:rPr>
      </w:pPr>
      <w:r w:rsidRPr="00E966E8">
        <w:rPr>
          <w:noProof w:val="0"/>
        </w:rPr>
        <w:t>35</w:t>
      </w:r>
      <w:r w:rsidRPr="00E966E8">
        <w:rPr>
          <w:noProof w:val="0"/>
        </w:rPr>
        <w:tab/>
        <w:t xml:space="preserve">Scheuring, I. &amp; Yu, D. W. How to assemble a beneficial microbiome in three easy steps. </w:t>
      </w:r>
      <w:r w:rsidRPr="00E966E8">
        <w:rPr>
          <w:i/>
          <w:noProof w:val="0"/>
        </w:rPr>
        <w:t>Ecology Letters.</w:t>
      </w:r>
      <w:r w:rsidRPr="00E966E8">
        <w:rPr>
          <w:noProof w:val="0"/>
        </w:rPr>
        <w:t xml:space="preserve"> </w:t>
      </w:r>
      <w:r w:rsidRPr="00E966E8">
        <w:rPr>
          <w:b/>
          <w:noProof w:val="0"/>
        </w:rPr>
        <w:t>15</w:t>
      </w:r>
      <w:r w:rsidRPr="00E966E8">
        <w:rPr>
          <w:noProof w:val="0"/>
        </w:rPr>
        <w:t xml:space="preserve"> (11), 1300-1307, (2012).</w:t>
      </w:r>
    </w:p>
    <w:p w14:paraId="01D5CFAA" w14:textId="31803060" w:rsidR="006C5613" w:rsidRPr="00E966E8" w:rsidRDefault="006C5613" w:rsidP="008051DA">
      <w:pPr>
        <w:pStyle w:val="EndNoteBibliography"/>
        <w:widowControl/>
        <w:rPr>
          <w:noProof w:val="0"/>
        </w:rPr>
      </w:pPr>
      <w:r w:rsidRPr="00E966E8">
        <w:rPr>
          <w:noProof w:val="0"/>
        </w:rPr>
        <w:t>36</w:t>
      </w:r>
      <w:r w:rsidRPr="00E966E8">
        <w:rPr>
          <w:noProof w:val="0"/>
        </w:rPr>
        <w:tab/>
        <w:t>Worsley, S. F.</w:t>
      </w:r>
      <w:r w:rsidR="00E966E8" w:rsidRPr="00E966E8">
        <w:rPr>
          <w:i/>
          <w:noProof w:val="0"/>
        </w:rPr>
        <w:t xml:space="preserve"> et al</w:t>
      </w:r>
      <w:r w:rsidR="00232198" w:rsidRPr="00E966E8">
        <w:rPr>
          <w:noProof w:val="0"/>
        </w:rPr>
        <w:t xml:space="preserve">. </w:t>
      </w:r>
      <w:r w:rsidRPr="00E966E8">
        <w:rPr>
          <w:noProof w:val="0"/>
        </w:rPr>
        <w:t xml:space="preserve">Symbiotic partnerships and their chemical interactions in the leafcutter ants (Hymenoptera: Formicidae). </w:t>
      </w:r>
      <w:r w:rsidRPr="00E966E8">
        <w:rPr>
          <w:i/>
          <w:noProof w:val="0"/>
        </w:rPr>
        <w:t>Myrmecological News.</w:t>
      </w:r>
      <w:r w:rsidRPr="00E966E8">
        <w:rPr>
          <w:noProof w:val="0"/>
        </w:rPr>
        <w:t xml:space="preserve"> </w:t>
      </w:r>
      <w:r w:rsidRPr="00E966E8">
        <w:rPr>
          <w:b/>
          <w:noProof w:val="0"/>
        </w:rPr>
        <w:t>27</w:t>
      </w:r>
      <w:r w:rsidRPr="00E966E8">
        <w:rPr>
          <w:noProof w:val="0"/>
        </w:rPr>
        <w:t xml:space="preserve"> 59-74, (2018).</w:t>
      </w:r>
    </w:p>
    <w:p w14:paraId="156EC84F" w14:textId="77777777" w:rsidR="006C5613" w:rsidRPr="00E966E8" w:rsidRDefault="006C5613" w:rsidP="008051DA">
      <w:pPr>
        <w:pStyle w:val="EndNoteBibliography"/>
        <w:widowControl/>
        <w:rPr>
          <w:noProof w:val="0"/>
        </w:rPr>
      </w:pPr>
      <w:r w:rsidRPr="00E966E8">
        <w:rPr>
          <w:noProof w:val="0"/>
        </w:rPr>
        <w:lastRenderedPageBreak/>
        <w:t>37</w:t>
      </w:r>
      <w:r w:rsidRPr="00E966E8">
        <w:rPr>
          <w:noProof w:val="0"/>
        </w:rPr>
        <w:tab/>
        <w:t xml:space="preserve">Currie, C. R., Poulsen, M., Mendenhall, J., Boomsma, J. J. &amp; Billen, J. Coevolved crypts and exocrine glands support mutualistic bacteria in fungus-growing ants. </w:t>
      </w:r>
      <w:r w:rsidRPr="00E966E8">
        <w:rPr>
          <w:i/>
          <w:noProof w:val="0"/>
        </w:rPr>
        <w:t>Science.</w:t>
      </w:r>
      <w:r w:rsidRPr="00E966E8">
        <w:rPr>
          <w:noProof w:val="0"/>
        </w:rPr>
        <w:t xml:space="preserve"> </w:t>
      </w:r>
      <w:r w:rsidRPr="00E966E8">
        <w:rPr>
          <w:b/>
          <w:noProof w:val="0"/>
        </w:rPr>
        <w:t>311</w:t>
      </w:r>
      <w:r w:rsidRPr="00E966E8">
        <w:rPr>
          <w:noProof w:val="0"/>
        </w:rPr>
        <w:t xml:space="preserve"> (5757), 81-83, (2006).</w:t>
      </w:r>
    </w:p>
    <w:p w14:paraId="79A3CF33" w14:textId="10857B05" w:rsidR="006C5613" w:rsidRPr="00E966E8" w:rsidRDefault="006C5613" w:rsidP="008051DA">
      <w:pPr>
        <w:pStyle w:val="EndNoteBibliography"/>
        <w:widowControl/>
        <w:rPr>
          <w:noProof w:val="0"/>
        </w:rPr>
      </w:pPr>
      <w:r w:rsidRPr="00E966E8">
        <w:rPr>
          <w:noProof w:val="0"/>
        </w:rPr>
        <w:t>38</w:t>
      </w:r>
      <w:r w:rsidRPr="00E966E8">
        <w:rPr>
          <w:noProof w:val="0"/>
        </w:rPr>
        <w:tab/>
        <w:t>Poulsen, M.</w:t>
      </w:r>
      <w:r w:rsidR="00E966E8" w:rsidRPr="00E966E8">
        <w:rPr>
          <w:i/>
          <w:noProof w:val="0"/>
        </w:rPr>
        <w:t xml:space="preserve"> et al</w:t>
      </w:r>
      <w:r w:rsidRPr="00E966E8">
        <w:rPr>
          <w:i/>
          <w:noProof w:val="0"/>
        </w:rPr>
        <w:t>.</w:t>
      </w:r>
      <w:r w:rsidRPr="00E966E8">
        <w:rPr>
          <w:noProof w:val="0"/>
        </w:rPr>
        <w:t xml:space="preserve"> Variation in </w:t>
      </w:r>
      <w:r w:rsidRPr="00E966E8">
        <w:rPr>
          <w:i/>
          <w:noProof w:val="0"/>
        </w:rPr>
        <w:t>Pseudonocardia</w:t>
      </w:r>
      <w:r w:rsidRPr="00E966E8">
        <w:rPr>
          <w:noProof w:val="0"/>
        </w:rPr>
        <w:t xml:space="preserve"> antibiotic defence helps govern parasite-induced morbidity in </w:t>
      </w:r>
      <w:r w:rsidRPr="00E966E8">
        <w:rPr>
          <w:i/>
          <w:noProof w:val="0"/>
        </w:rPr>
        <w:t>Acromyrmex</w:t>
      </w:r>
      <w:r w:rsidRPr="00E966E8">
        <w:rPr>
          <w:noProof w:val="0"/>
        </w:rPr>
        <w:t xml:space="preserve"> leaf-cutting ants. </w:t>
      </w:r>
      <w:r w:rsidRPr="00E966E8">
        <w:rPr>
          <w:i/>
          <w:noProof w:val="0"/>
        </w:rPr>
        <w:t>Environmental Microbiology Reports.</w:t>
      </w:r>
      <w:r w:rsidRPr="00E966E8">
        <w:rPr>
          <w:noProof w:val="0"/>
        </w:rPr>
        <w:t xml:space="preserve"> </w:t>
      </w:r>
      <w:r w:rsidRPr="00E966E8">
        <w:rPr>
          <w:b/>
          <w:noProof w:val="0"/>
        </w:rPr>
        <w:t>2</w:t>
      </w:r>
      <w:r w:rsidRPr="00E966E8">
        <w:rPr>
          <w:noProof w:val="0"/>
        </w:rPr>
        <w:t xml:space="preserve"> (4), 534-540, (2010).</w:t>
      </w:r>
    </w:p>
    <w:p w14:paraId="46B29C70" w14:textId="77777777" w:rsidR="006C5613" w:rsidRPr="00E966E8" w:rsidRDefault="006C5613" w:rsidP="008051DA">
      <w:pPr>
        <w:pStyle w:val="EndNoteBibliography"/>
        <w:widowControl/>
        <w:rPr>
          <w:noProof w:val="0"/>
        </w:rPr>
      </w:pPr>
      <w:r w:rsidRPr="00E966E8">
        <w:rPr>
          <w:noProof w:val="0"/>
        </w:rPr>
        <w:t>39</w:t>
      </w:r>
      <w:r w:rsidRPr="00E966E8">
        <w:rPr>
          <w:noProof w:val="0"/>
        </w:rPr>
        <w:tab/>
        <w:t xml:space="preserve">Poulsen, M., Cafaro, M., Boomsma, J. J. &amp; Currie, C. R. Specificity of the mutualistic association between actinomycete bacteria and two sympatric species of </w:t>
      </w:r>
      <w:r w:rsidRPr="00E966E8">
        <w:rPr>
          <w:i/>
          <w:noProof w:val="0"/>
        </w:rPr>
        <w:t>Acromyrmex</w:t>
      </w:r>
      <w:r w:rsidRPr="00E966E8">
        <w:rPr>
          <w:noProof w:val="0"/>
        </w:rPr>
        <w:t xml:space="preserve"> leaf-cutting ants. </w:t>
      </w:r>
      <w:r w:rsidRPr="00E966E8">
        <w:rPr>
          <w:i/>
          <w:noProof w:val="0"/>
        </w:rPr>
        <w:t>Molecular Ecology.</w:t>
      </w:r>
      <w:r w:rsidRPr="00E966E8">
        <w:rPr>
          <w:noProof w:val="0"/>
        </w:rPr>
        <w:t xml:space="preserve"> </w:t>
      </w:r>
      <w:r w:rsidRPr="00E966E8">
        <w:rPr>
          <w:b/>
          <w:noProof w:val="0"/>
        </w:rPr>
        <w:t>14</w:t>
      </w:r>
      <w:r w:rsidRPr="00E966E8">
        <w:rPr>
          <w:noProof w:val="0"/>
        </w:rPr>
        <w:t xml:space="preserve"> (11), 3597-3604, (2005).</w:t>
      </w:r>
    </w:p>
    <w:p w14:paraId="1F084D39" w14:textId="77777777" w:rsidR="006C5613" w:rsidRPr="00E966E8" w:rsidRDefault="006C5613" w:rsidP="008051DA">
      <w:pPr>
        <w:pStyle w:val="EndNoteBibliography"/>
        <w:widowControl/>
        <w:rPr>
          <w:noProof w:val="0"/>
        </w:rPr>
      </w:pPr>
      <w:r w:rsidRPr="00E966E8">
        <w:rPr>
          <w:noProof w:val="0"/>
        </w:rPr>
        <w:t>40</w:t>
      </w:r>
      <w:r w:rsidRPr="00E966E8">
        <w:rPr>
          <w:noProof w:val="0"/>
        </w:rPr>
        <w:tab/>
        <w:t xml:space="preserve">Andersen, S. B., Hansen, L. H., Sapountzis, P., Sorensen, S. J. &amp; Boomsma, J. J. Specificity and stability of the </w:t>
      </w:r>
      <w:r w:rsidRPr="00E966E8">
        <w:rPr>
          <w:i/>
          <w:noProof w:val="0"/>
        </w:rPr>
        <w:t>Acromyrmex</w:t>
      </w:r>
      <w:r w:rsidRPr="00E966E8">
        <w:rPr>
          <w:noProof w:val="0"/>
        </w:rPr>
        <w:t>-</w:t>
      </w:r>
      <w:r w:rsidRPr="00E966E8">
        <w:rPr>
          <w:i/>
          <w:noProof w:val="0"/>
        </w:rPr>
        <w:t>Pseudonocardia</w:t>
      </w:r>
      <w:r w:rsidRPr="00E966E8">
        <w:rPr>
          <w:noProof w:val="0"/>
        </w:rPr>
        <w:t xml:space="preserve"> symbiosis. </w:t>
      </w:r>
      <w:r w:rsidRPr="00E966E8">
        <w:rPr>
          <w:i/>
          <w:noProof w:val="0"/>
        </w:rPr>
        <w:t>Molecular Ecology.</w:t>
      </w:r>
      <w:r w:rsidRPr="00E966E8">
        <w:rPr>
          <w:noProof w:val="0"/>
        </w:rPr>
        <w:t xml:space="preserve"> </w:t>
      </w:r>
      <w:r w:rsidRPr="00E966E8">
        <w:rPr>
          <w:b/>
          <w:noProof w:val="0"/>
        </w:rPr>
        <w:t>22</w:t>
      </w:r>
      <w:r w:rsidRPr="00E966E8">
        <w:rPr>
          <w:noProof w:val="0"/>
        </w:rPr>
        <w:t xml:space="preserve"> (16), 4307-4321, (2013).</w:t>
      </w:r>
    </w:p>
    <w:p w14:paraId="0A65775D" w14:textId="77777777" w:rsidR="006C5613" w:rsidRPr="00E966E8" w:rsidRDefault="006C5613" w:rsidP="008051DA">
      <w:pPr>
        <w:pStyle w:val="EndNoteBibliography"/>
        <w:widowControl/>
        <w:rPr>
          <w:noProof w:val="0"/>
        </w:rPr>
      </w:pPr>
      <w:r w:rsidRPr="00E966E8">
        <w:rPr>
          <w:noProof w:val="0"/>
        </w:rPr>
        <w:t>41</w:t>
      </w:r>
      <w:r w:rsidRPr="00E966E8">
        <w:rPr>
          <w:noProof w:val="0"/>
        </w:rPr>
        <w:tab/>
        <w:t xml:space="preserve">Currie, C. R., Bot, A. N. M. &amp; Boomsma, J. J. Experimental evidence of a tripartite mutualism: bacteria protect ant fungus gardens from specialized parasites. </w:t>
      </w:r>
      <w:r w:rsidRPr="00E966E8">
        <w:rPr>
          <w:i/>
          <w:noProof w:val="0"/>
        </w:rPr>
        <w:t>Oikos.</w:t>
      </w:r>
      <w:r w:rsidRPr="00E966E8">
        <w:rPr>
          <w:noProof w:val="0"/>
        </w:rPr>
        <w:t xml:space="preserve"> </w:t>
      </w:r>
      <w:r w:rsidRPr="00E966E8">
        <w:rPr>
          <w:b/>
          <w:noProof w:val="0"/>
        </w:rPr>
        <w:t>101</w:t>
      </w:r>
      <w:r w:rsidRPr="00E966E8">
        <w:rPr>
          <w:noProof w:val="0"/>
        </w:rPr>
        <w:t xml:space="preserve"> (1), 91-102, (2003).</w:t>
      </w:r>
    </w:p>
    <w:p w14:paraId="4B2ECB40" w14:textId="77777777" w:rsidR="006C5613" w:rsidRPr="00E966E8" w:rsidRDefault="006C5613" w:rsidP="008051DA">
      <w:pPr>
        <w:pStyle w:val="EndNoteBibliography"/>
        <w:widowControl/>
        <w:rPr>
          <w:noProof w:val="0"/>
        </w:rPr>
      </w:pPr>
      <w:r w:rsidRPr="00E966E8">
        <w:rPr>
          <w:noProof w:val="0"/>
        </w:rPr>
        <w:t>42</w:t>
      </w:r>
      <w:r w:rsidRPr="00E966E8">
        <w:rPr>
          <w:noProof w:val="0"/>
        </w:rPr>
        <w:tab/>
        <w:t xml:space="preserve">Cremer, S., Armitage, S. A. O. &amp; Schmid-Hempel, P. Social immunity. </w:t>
      </w:r>
      <w:r w:rsidRPr="00E966E8">
        <w:rPr>
          <w:i/>
          <w:noProof w:val="0"/>
        </w:rPr>
        <w:t>Current Biology.</w:t>
      </w:r>
      <w:r w:rsidRPr="00E966E8">
        <w:rPr>
          <w:noProof w:val="0"/>
        </w:rPr>
        <w:t xml:space="preserve"> </w:t>
      </w:r>
      <w:r w:rsidRPr="00E966E8">
        <w:rPr>
          <w:b/>
          <w:noProof w:val="0"/>
        </w:rPr>
        <w:t>17</w:t>
      </w:r>
      <w:r w:rsidRPr="00E966E8">
        <w:rPr>
          <w:noProof w:val="0"/>
        </w:rPr>
        <w:t xml:space="preserve"> (16), R693-R702, (2007).</w:t>
      </w:r>
    </w:p>
    <w:p w14:paraId="50CD4630" w14:textId="77777777" w:rsidR="006C5613" w:rsidRPr="00E966E8" w:rsidRDefault="006C5613" w:rsidP="008051DA">
      <w:pPr>
        <w:pStyle w:val="EndNoteBibliography"/>
        <w:widowControl/>
        <w:rPr>
          <w:noProof w:val="0"/>
        </w:rPr>
      </w:pPr>
      <w:r w:rsidRPr="00E966E8">
        <w:rPr>
          <w:noProof w:val="0"/>
        </w:rPr>
        <w:t>43</w:t>
      </w:r>
      <w:r w:rsidRPr="00E966E8">
        <w:rPr>
          <w:noProof w:val="0"/>
        </w:rPr>
        <w:tab/>
        <w:t xml:space="preserve">Schluns, H. &amp; Crozier, R. H. Molecular and chemical immune defenses in ants (Hymenoptera: Formicidae). </w:t>
      </w:r>
      <w:r w:rsidRPr="00E966E8">
        <w:rPr>
          <w:i/>
          <w:noProof w:val="0"/>
        </w:rPr>
        <w:t>Myrmecological News.</w:t>
      </w:r>
      <w:r w:rsidRPr="00E966E8">
        <w:rPr>
          <w:noProof w:val="0"/>
        </w:rPr>
        <w:t xml:space="preserve"> </w:t>
      </w:r>
      <w:r w:rsidRPr="00E966E8">
        <w:rPr>
          <w:b/>
          <w:noProof w:val="0"/>
        </w:rPr>
        <w:t>12</w:t>
      </w:r>
      <w:r w:rsidRPr="00E966E8">
        <w:rPr>
          <w:noProof w:val="0"/>
        </w:rPr>
        <w:t xml:space="preserve"> 237-249, (2009).</w:t>
      </w:r>
    </w:p>
    <w:p w14:paraId="5226D708" w14:textId="77777777" w:rsidR="006C5613" w:rsidRPr="00E966E8" w:rsidRDefault="006C5613" w:rsidP="008051DA">
      <w:pPr>
        <w:pStyle w:val="EndNoteBibliography"/>
        <w:widowControl/>
        <w:rPr>
          <w:noProof w:val="0"/>
        </w:rPr>
      </w:pPr>
      <w:r w:rsidRPr="00E966E8">
        <w:rPr>
          <w:noProof w:val="0"/>
        </w:rPr>
        <w:t>44</w:t>
      </w:r>
      <w:r w:rsidRPr="00E966E8">
        <w:rPr>
          <w:noProof w:val="0"/>
        </w:rPr>
        <w:tab/>
        <w:t xml:space="preserve">Masri, L. &amp; Cremer, S. Individual and social immunisation in insects. </w:t>
      </w:r>
      <w:r w:rsidRPr="00E966E8">
        <w:rPr>
          <w:i/>
          <w:noProof w:val="0"/>
        </w:rPr>
        <w:t>Trends in Immunology.</w:t>
      </w:r>
      <w:r w:rsidRPr="00E966E8">
        <w:rPr>
          <w:noProof w:val="0"/>
        </w:rPr>
        <w:t xml:space="preserve"> </w:t>
      </w:r>
      <w:r w:rsidRPr="00E966E8">
        <w:rPr>
          <w:b/>
          <w:noProof w:val="0"/>
        </w:rPr>
        <w:t>35</w:t>
      </w:r>
      <w:r w:rsidRPr="00E966E8">
        <w:rPr>
          <w:noProof w:val="0"/>
        </w:rPr>
        <w:t xml:space="preserve"> (10), 471-482, (2014).</w:t>
      </w:r>
    </w:p>
    <w:p w14:paraId="73BCCF44" w14:textId="77777777" w:rsidR="006C5613" w:rsidRPr="00E966E8" w:rsidRDefault="006C5613" w:rsidP="008051DA">
      <w:pPr>
        <w:pStyle w:val="EndNoteBibliography"/>
        <w:widowControl/>
        <w:rPr>
          <w:noProof w:val="0"/>
        </w:rPr>
      </w:pPr>
      <w:r w:rsidRPr="00E966E8">
        <w:rPr>
          <w:noProof w:val="0"/>
        </w:rPr>
        <w:t>45</w:t>
      </w:r>
      <w:r w:rsidRPr="00E966E8">
        <w:rPr>
          <w:noProof w:val="0"/>
        </w:rPr>
        <w:tab/>
        <w:t xml:space="preserve">Hackmann, A., Delacave, H., Robinson, A., Labonte, D. &amp; Federle, W. Functional morphology and efficiency of the antenna cleaner in </w:t>
      </w:r>
      <w:r w:rsidRPr="00E966E8">
        <w:rPr>
          <w:i/>
          <w:noProof w:val="0"/>
        </w:rPr>
        <w:t>Camponotus rufifemur</w:t>
      </w:r>
      <w:r w:rsidRPr="00E966E8">
        <w:rPr>
          <w:noProof w:val="0"/>
        </w:rPr>
        <w:t xml:space="preserve"> ants. </w:t>
      </w:r>
      <w:r w:rsidRPr="00E966E8">
        <w:rPr>
          <w:i/>
          <w:noProof w:val="0"/>
        </w:rPr>
        <w:t>Royal Society Open Science.</w:t>
      </w:r>
      <w:r w:rsidRPr="00E966E8">
        <w:rPr>
          <w:noProof w:val="0"/>
        </w:rPr>
        <w:t xml:space="preserve"> </w:t>
      </w:r>
      <w:r w:rsidRPr="00E966E8">
        <w:rPr>
          <w:b/>
          <w:noProof w:val="0"/>
        </w:rPr>
        <w:t>2</w:t>
      </w:r>
      <w:r w:rsidRPr="00E966E8">
        <w:rPr>
          <w:noProof w:val="0"/>
        </w:rPr>
        <w:t xml:space="preserve"> (7), (2015).</w:t>
      </w:r>
    </w:p>
    <w:p w14:paraId="6BD1BA42" w14:textId="5F5251C5" w:rsidR="007D3144" w:rsidRDefault="006C5613" w:rsidP="008051DA">
      <w:pPr>
        <w:pStyle w:val="EndNoteBibliography"/>
        <w:widowControl/>
        <w:rPr>
          <w:noProof w:val="0"/>
        </w:rPr>
      </w:pPr>
      <w:r w:rsidRPr="00E966E8">
        <w:rPr>
          <w:noProof w:val="0"/>
        </w:rPr>
        <w:t>46</w:t>
      </w:r>
      <w:r w:rsidRPr="00E966E8">
        <w:rPr>
          <w:noProof w:val="0"/>
        </w:rPr>
        <w:tab/>
      </w:r>
      <w:r w:rsidR="007D3144" w:rsidRPr="007D3144">
        <w:rPr>
          <w:noProof w:val="0"/>
        </w:rPr>
        <w:t>How ants use ‘combs’ and ‘brushes’ to keep their antennae clean</w:t>
      </w:r>
      <w:r w:rsidR="007D3144">
        <w:rPr>
          <w:noProof w:val="0"/>
        </w:rPr>
        <w:t xml:space="preserve">| </w:t>
      </w:r>
      <w:r w:rsidR="007D3144" w:rsidRPr="007D3144">
        <w:rPr>
          <w:noProof w:val="0"/>
        </w:rPr>
        <w:t>https://www.youtube.com/watch?time_continue=65&amp;v=AB4HoeloqZw</w:t>
      </w:r>
      <w:r w:rsidR="007D3144">
        <w:rPr>
          <w:noProof w:val="0"/>
        </w:rPr>
        <w:t xml:space="preserve"> (2015)</w:t>
      </w:r>
    </w:p>
    <w:p w14:paraId="4A8AACF4" w14:textId="171FEC55" w:rsidR="006C5613" w:rsidRPr="00E966E8" w:rsidRDefault="007D3144" w:rsidP="008051DA">
      <w:pPr>
        <w:pStyle w:val="EndNoteBibliography"/>
        <w:widowControl/>
        <w:rPr>
          <w:noProof w:val="0"/>
        </w:rPr>
      </w:pPr>
      <w:r>
        <w:rPr>
          <w:noProof w:val="0"/>
        </w:rPr>
        <w:t>47</w:t>
      </w:r>
      <w:r>
        <w:rPr>
          <w:noProof w:val="0"/>
        </w:rPr>
        <w:tab/>
      </w:r>
      <w:r w:rsidR="006C5613" w:rsidRPr="00E966E8">
        <w:rPr>
          <w:noProof w:val="0"/>
        </w:rPr>
        <w:t xml:space="preserve">Fernandez-Marin, H., Zimmerman, J. K., Nash, D. R., Boomsma, J. J. &amp; Wcislo, W. T. Reduced biological control and enhanced chemical pest management in the evolution of fungus farming in ants. </w:t>
      </w:r>
      <w:r w:rsidR="006C5613" w:rsidRPr="00E966E8">
        <w:rPr>
          <w:i/>
          <w:noProof w:val="0"/>
        </w:rPr>
        <w:t>Proceedings of the Royal Society B-Biological Sciences.</w:t>
      </w:r>
      <w:r w:rsidR="006C5613" w:rsidRPr="00E966E8">
        <w:rPr>
          <w:noProof w:val="0"/>
        </w:rPr>
        <w:t xml:space="preserve"> </w:t>
      </w:r>
      <w:r w:rsidR="006C5613" w:rsidRPr="00E966E8">
        <w:rPr>
          <w:b/>
          <w:noProof w:val="0"/>
        </w:rPr>
        <w:t>276</w:t>
      </w:r>
      <w:r w:rsidR="006C5613" w:rsidRPr="00E966E8">
        <w:rPr>
          <w:noProof w:val="0"/>
        </w:rPr>
        <w:t xml:space="preserve"> (1665), 2263-2269, (2009).</w:t>
      </w:r>
    </w:p>
    <w:p w14:paraId="0C9D9A84" w14:textId="15DB3EB7" w:rsidR="006C5613" w:rsidRPr="00E966E8" w:rsidRDefault="006C5613" w:rsidP="008051DA">
      <w:pPr>
        <w:pStyle w:val="EndNoteBibliography"/>
        <w:widowControl/>
        <w:rPr>
          <w:noProof w:val="0"/>
        </w:rPr>
      </w:pPr>
      <w:r w:rsidRPr="00E966E8">
        <w:rPr>
          <w:noProof w:val="0"/>
        </w:rPr>
        <w:t>4</w:t>
      </w:r>
      <w:r w:rsidR="007D3144">
        <w:rPr>
          <w:noProof w:val="0"/>
        </w:rPr>
        <w:t>8</w:t>
      </w:r>
      <w:r w:rsidRPr="00E966E8">
        <w:rPr>
          <w:noProof w:val="0"/>
        </w:rPr>
        <w:tab/>
        <w:t>Konrad, M.</w:t>
      </w:r>
      <w:r w:rsidR="00E966E8" w:rsidRPr="00E966E8">
        <w:rPr>
          <w:i/>
          <w:noProof w:val="0"/>
        </w:rPr>
        <w:t xml:space="preserve"> et al</w:t>
      </w:r>
      <w:r w:rsidR="00D17E67">
        <w:rPr>
          <w:i/>
          <w:noProof w:val="0"/>
        </w:rPr>
        <w:t>.</w:t>
      </w:r>
      <w:r w:rsidRPr="00E966E8">
        <w:rPr>
          <w:noProof w:val="0"/>
        </w:rPr>
        <w:t xml:space="preserve"> Social Transfer of Pathogenic Fungus Promotes Active Immunisation in Ant Colonies. </w:t>
      </w:r>
      <w:r w:rsidRPr="00E966E8">
        <w:rPr>
          <w:i/>
          <w:noProof w:val="0"/>
        </w:rPr>
        <w:t>Plos Biology.</w:t>
      </w:r>
      <w:r w:rsidRPr="00E966E8">
        <w:rPr>
          <w:noProof w:val="0"/>
        </w:rPr>
        <w:t xml:space="preserve"> </w:t>
      </w:r>
      <w:r w:rsidRPr="00E966E8">
        <w:rPr>
          <w:b/>
          <w:noProof w:val="0"/>
        </w:rPr>
        <w:t>10</w:t>
      </w:r>
      <w:r w:rsidRPr="00E966E8">
        <w:rPr>
          <w:noProof w:val="0"/>
        </w:rPr>
        <w:t xml:space="preserve"> (4), (2012).</w:t>
      </w:r>
    </w:p>
    <w:p w14:paraId="4FB02D9D" w14:textId="4519DF70" w:rsidR="00526E6A" w:rsidRPr="00E966E8" w:rsidRDefault="00C34E7E" w:rsidP="008051DA">
      <w:pPr>
        <w:widowControl/>
        <w:rPr>
          <w:color w:val="808080" w:themeColor="background1" w:themeShade="80"/>
        </w:rPr>
      </w:pPr>
      <w:r w:rsidRPr="00E966E8">
        <w:rPr>
          <w:color w:val="808080" w:themeColor="background1" w:themeShade="80"/>
        </w:rPr>
        <w:fldChar w:fldCharType="end"/>
      </w:r>
    </w:p>
    <w:sectPr w:rsidR="00526E6A" w:rsidRPr="00E966E8" w:rsidSect="00E966E8">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568C5" w14:textId="77777777" w:rsidR="006B356C" w:rsidRDefault="006B356C" w:rsidP="00621C4E">
      <w:r>
        <w:separator/>
      </w:r>
    </w:p>
  </w:endnote>
  <w:endnote w:type="continuationSeparator" w:id="0">
    <w:p w14:paraId="7663BE34" w14:textId="77777777" w:rsidR="006B356C" w:rsidRDefault="006B356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highlight w:val="yellow"/>
      </w:rPr>
      <w:id w:val="-2057314223"/>
      <w:docPartObj>
        <w:docPartGallery w:val="Page Numbers (Bottom of Page)"/>
        <w:docPartUnique/>
      </w:docPartObj>
    </w:sdtPr>
    <w:sdtEndPr>
      <w:rPr>
        <w:noProof/>
      </w:rPr>
    </w:sdtEndPr>
    <w:sdtContent>
      <w:p w14:paraId="4E9E8BE6" w14:textId="25584523" w:rsidR="004C5CEA" w:rsidRDefault="004C5CEA">
        <w:pPr>
          <w:pStyle w:val="Footer"/>
        </w:pPr>
        <w:r w:rsidRPr="007E07E5">
          <w:rPr>
            <w:noProof/>
          </w:rPr>
          <w:tab/>
        </w:r>
        <w:r w:rsidRPr="007E07E5">
          <w:rPr>
            <w:noProof/>
          </w:rPr>
          <w:tab/>
        </w:r>
      </w:p>
    </w:sdtContent>
  </w:sdt>
  <w:p w14:paraId="39947363" w14:textId="6EC08474" w:rsidR="004C5CEA" w:rsidRPr="00494F77" w:rsidRDefault="004C5CE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2AE3BA21" w:rsidR="004C5CEA" w:rsidRDefault="004C5CEA" w:rsidP="003108E5">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2985C" w14:textId="77777777" w:rsidR="006B356C" w:rsidRDefault="006B356C" w:rsidP="00621C4E">
      <w:r>
        <w:separator/>
      </w:r>
    </w:p>
  </w:footnote>
  <w:footnote w:type="continuationSeparator" w:id="0">
    <w:p w14:paraId="4B8CE009" w14:textId="77777777" w:rsidR="006B356C" w:rsidRDefault="006B356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37D8E54C" w:rsidR="004C5CEA" w:rsidRPr="00874B20" w:rsidRDefault="004C5CEA" w:rsidP="00874B20">
    <w:pPr>
      <w:ind w:left="2160" w:firstLine="720"/>
      <w:jc w:val="center"/>
      <w:rPr>
        <w:rFonts w:asciiTheme="minorHAnsi" w:hAnsiTheme="minorHAnsi" w:cstheme="minorHAnsi"/>
        <w:b/>
        <w:color w:val="002060"/>
        <w:sz w:val="32"/>
      </w:rPr>
    </w:pPr>
  </w:p>
  <w:p w14:paraId="2249A9C9" w14:textId="12DB9159" w:rsidR="004C5CEA" w:rsidRPr="006F06E4" w:rsidRDefault="004C5CEA"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145D00D" w:rsidR="004C5CEA" w:rsidRPr="006F06E4" w:rsidRDefault="004C5CEA" w:rsidP="00D139E4">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493117"/>
    <w:multiLevelType w:val="multilevel"/>
    <w:tmpl w:val="D42E7756"/>
    <w:numStyleLink w:val="Typografi1"/>
  </w:abstractNum>
  <w:abstractNum w:abstractNumId="3" w15:restartNumberingAfterBreak="0">
    <w:nsid w:val="11BE50E7"/>
    <w:multiLevelType w:val="hybridMultilevel"/>
    <w:tmpl w:val="33BAB0B4"/>
    <w:lvl w:ilvl="0" w:tplc="65E6A2A6">
      <w:start w:val="1"/>
      <w:numFmt w:val="decimal"/>
      <w:suff w:val="space"/>
      <w:lvlText w:val="%1."/>
      <w:lvlJc w:val="left"/>
      <w:pPr>
        <w:ind w:left="0" w:firstLine="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131B3826"/>
    <w:multiLevelType w:val="hybridMultilevel"/>
    <w:tmpl w:val="B59A7500"/>
    <w:lvl w:ilvl="0" w:tplc="3418CFA6">
      <w:start w:val="1"/>
      <w:numFmt w:val="decimal"/>
      <w:lvlText w:val="1.3.%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16A902B4"/>
    <w:multiLevelType w:val="hybridMultilevel"/>
    <w:tmpl w:val="8A8A48D6"/>
    <w:lvl w:ilvl="0" w:tplc="D30C0148">
      <w:start w:val="1"/>
      <w:numFmt w:val="decimal"/>
      <w:suff w:val="space"/>
      <w:lvlText w:val="4.7.%1."/>
      <w:lvlJc w:val="left"/>
      <w:pPr>
        <w:ind w:left="0" w:firstLine="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84334C"/>
    <w:multiLevelType w:val="hybridMultilevel"/>
    <w:tmpl w:val="419C83DE"/>
    <w:lvl w:ilvl="0" w:tplc="822A2B36">
      <w:start w:val="1"/>
      <w:numFmt w:val="decimal"/>
      <w:lvlText w:val="1.%10"/>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1D672EC0"/>
    <w:multiLevelType w:val="hybridMultilevel"/>
    <w:tmpl w:val="4058E8A8"/>
    <w:lvl w:ilvl="0" w:tplc="AAF2B1E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1E85050F"/>
    <w:multiLevelType w:val="hybridMultilevel"/>
    <w:tmpl w:val="64767ED0"/>
    <w:lvl w:ilvl="0" w:tplc="360E47E4">
      <w:start w:val="3"/>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EED2DE5"/>
    <w:multiLevelType w:val="hybridMultilevel"/>
    <w:tmpl w:val="47F0389C"/>
    <w:lvl w:ilvl="0" w:tplc="1E66B578">
      <w:start w:val="1"/>
      <w:numFmt w:val="decimal"/>
      <w:lvlText w:val="2.%1."/>
      <w:lvlJc w:val="left"/>
      <w:pPr>
        <w:ind w:left="720" w:hanging="36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927"/>
    <w:multiLevelType w:val="multilevel"/>
    <w:tmpl w:val="D42E7756"/>
    <w:styleLink w:val="Typografi1"/>
    <w:lvl w:ilvl="0">
      <w:start w:val="1"/>
      <w:numFmt w:val="decimal"/>
      <w:lvlText w:val="%1.2"/>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4213341"/>
    <w:multiLevelType w:val="multilevel"/>
    <w:tmpl w:val="7B0C17C8"/>
    <w:lvl w:ilvl="0">
      <w:start w:val="1"/>
      <w:numFmt w:val="decimal"/>
      <w:lvlText w:val="%1."/>
      <w:lvlJc w:val="left"/>
      <w:pPr>
        <w:ind w:left="720" w:hanging="360"/>
      </w:pPr>
    </w:lvl>
    <w:lvl w:ilvl="1">
      <w:start w:val="1"/>
      <w:numFmt w:val="decimal"/>
      <w:lvlText w:val="1.%2"/>
      <w:lvlJc w:val="left"/>
      <w:pPr>
        <w:ind w:left="735" w:hanging="375"/>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C3593F"/>
    <w:multiLevelType w:val="hybridMultilevel"/>
    <w:tmpl w:val="140C629A"/>
    <w:lvl w:ilvl="0" w:tplc="8A96163A">
      <w:start w:val="1"/>
      <w:numFmt w:val="decimal"/>
      <w:suff w:val="space"/>
      <w:lvlText w:val="4.6.%1."/>
      <w:lvlJc w:val="left"/>
      <w:pPr>
        <w:ind w:left="0" w:firstLine="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9043A17"/>
    <w:multiLevelType w:val="hybridMultilevel"/>
    <w:tmpl w:val="6AE66E36"/>
    <w:lvl w:ilvl="0" w:tplc="BB36A52E">
      <w:start w:val="1"/>
      <w:numFmt w:val="decimal"/>
      <w:suff w:val="space"/>
      <w:lvlText w:val="4.3.%1."/>
      <w:lvlJc w:val="left"/>
      <w:pPr>
        <w:ind w:left="0" w:firstLine="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92063DE"/>
    <w:multiLevelType w:val="hybridMultilevel"/>
    <w:tmpl w:val="03309E2A"/>
    <w:lvl w:ilvl="0" w:tplc="13ECA2F4">
      <w:start w:val="1"/>
      <w:numFmt w:val="decimal"/>
      <w:suff w:val="space"/>
      <w:lvlText w:val="2.%1."/>
      <w:lvlJc w:val="left"/>
      <w:pPr>
        <w:ind w:left="0" w:firstLine="0"/>
      </w:pPr>
      <w:rPr>
        <w:rFonts w:hint="default"/>
        <w:b w:val="0"/>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3515F0"/>
    <w:multiLevelType w:val="hybridMultilevel"/>
    <w:tmpl w:val="BC826CDC"/>
    <w:lvl w:ilvl="0" w:tplc="3DB23D8A">
      <w:start w:val="1"/>
      <w:numFmt w:val="decimal"/>
      <w:lvlText w:val="3.%1"/>
      <w:lvlJc w:val="left"/>
      <w:pPr>
        <w:ind w:left="1455"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7D12E8"/>
    <w:multiLevelType w:val="hybridMultilevel"/>
    <w:tmpl w:val="9662B5CA"/>
    <w:lvl w:ilvl="0" w:tplc="EE7A3D28">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705A19"/>
    <w:multiLevelType w:val="hybridMultilevel"/>
    <w:tmpl w:val="0F9C423C"/>
    <w:lvl w:ilvl="0" w:tplc="DBFE4C50">
      <w:start w:val="1"/>
      <w:numFmt w:val="decimal"/>
      <w:lvlText w:val="1.1.%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35F4526"/>
    <w:multiLevelType w:val="hybridMultilevel"/>
    <w:tmpl w:val="8D20A9AE"/>
    <w:lvl w:ilvl="0" w:tplc="F5C66EAE">
      <w:start w:val="1"/>
      <w:numFmt w:val="decimal"/>
      <w:lvlText w:val="3.%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3D7AE5"/>
    <w:multiLevelType w:val="multilevel"/>
    <w:tmpl w:val="DBB6900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8" w15:restartNumberingAfterBreak="0">
    <w:nsid w:val="4CCC7AB5"/>
    <w:multiLevelType w:val="hybridMultilevel"/>
    <w:tmpl w:val="3A2AC9AC"/>
    <w:lvl w:ilvl="0" w:tplc="8C4241DE">
      <w:start w:val="1"/>
      <w:numFmt w:val="decimal"/>
      <w:suff w:val="space"/>
      <w:lvlText w:val="4.5.%1."/>
      <w:lvlJc w:val="left"/>
      <w:pPr>
        <w:ind w:left="0" w:firstLine="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51172C42"/>
    <w:multiLevelType w:val="hybridMultilevel"/>
    <w:tmpl w:val="D60C23C4"/>
    <w:lvl w:ilvl="0" w:tplc="FCACF9C0">
      <w:start w:val="1"/>
      <w:numFmt w:val="decimal"/>
      <w:suff w:val="space"/>
      <w:lvlText w:val="4.4.%1."/>
      <w:lvlJc w:val="left"/>
      <w:pPr>
        <w:ind w:left="0" w:firstLine="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4BC70AD"/>
    <w:multiLevelType w:val="multilevel"/>
    <w:tmpl w:val="6720917A"/>
    <w:lvl w:ilvl="0">
      <w:start w:val="1"/>
      <w:numFmt w:val="decimal"/>
      <w:suff w:val="space"/>
      <w:lvlText w:val="4.2.%1"/>
      <w:lvlJc w:val="left"/>
      <w:pPr>
        <w:ind w:left="0" w:firstLine="0"/>
      </w:pPr>
      <w:rPr>
        <w:rFonts w:hint="default"/>
        <w:b w:val="0"/>
      </w:rPr>
    </w:lvl>
    <w:lvl w:ilvl="1">
      <w:start w:val="1"/>
      <w:numFmt w:val="lowerLetter"/>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A63BCB"/>
    <w:multiLevelType w:val="hybridMultilevel"/>
    <w:tmpl w:val="5D4CA99C"/>
    <w:lvl w:ilvl="0" w:tplc="EC6449FA">
      <w:start w:val="1"/>
      <w:numFmt w:val="decimal"/>
      <w:lvlText w:val="1.%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9B531E7"/>
    <w:multiLevelType w:val="hybridMultilevel"/>
    <w:tmpl w:val="310E3A02"/>
    <w:lvl w:ilvl="0" w:tplc="DC02DE70">
      <w:start w:val="1"/>
      <w:numFmt w:val="decimal"/>
      <w:lvlText w:val="%1."/>
      <w:lvlJc w:val="left"/>
      <w:pPr>
        <w:ind w:left="360" w:hanging="360"/>
      </w:pPr>
      <w:rPr>
        <w:rFonts w:ascii="Arial" w:hAnsi="Arial" w:cs="Arial" w:hint="default"/>
        <w:color w:val="222222"/>
        <w:sz w:val="20"/>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2A0CC5"/>
    <w:multiLevelType w:val="multilevel"/>
    <w:tmpl w:val="70DAFC6A"/>
    <w:lvl w:ilvl="0">
      <w:start w:val="1"/>
      <w:numFmt w:val="decimal"/>
      <w:suff w:val="space"/>
      <w:lvlText w:val="4.%1."/>
      <w:lvlJc w:val="left"/>
      <w:pPr>
        <w:ind w:left="0" w:firstLine="0"/>
      </w:pPr>
      <w:rPr>
        <w:rFonts w:hint="default"/>
      </w:rPr>
    </w:lvl>
    <w:lvl w:ilvl="1">
      <w:start w:val="1"/>
      <w:numFmt w:val="decimal"/>
      <w:suff w:val="space"/>
      <w:lvlText w:val="4.1.%2."/>
      <w:lvlJc w:val="left"/>
      <w:pPr>
        <w:ind w:left="0" w:firstLine="0"/>
      </w:pPr>
      <w:rPr>
        <w:rFonts w:hint="default"/>
        <w:b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2046C42"/>
    <w:multiLevelType w:val="hybridMultilevel"/>
    <w:tmpl w:val="C6147C12"/>
    <w:lvl w:ilvl="0" w:tplc="07861AF0">
      <w:start w:val="1"/>
      <w:numFmt w:val="decimal"/>
      <w:lvlText w:val="2.%1"/>
      <w:lvlJc w:val="left"/>
      <w:pPr>
        <w:ind w:left="219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0" w15:restartNumberingAfterBreak="0">
    <w:nsid w:val="62897C64"/>
    <w:multiLevelType w:val="hybridMultilevel"/>
    <w:tmpl w:val="B02641BA"/>
    <w:lvl w:ilvl="0" w:tplc="FC3295FE">
      <w:start w:val="1"/>
      <w:numFmt w:val="decimal"/>
      <w:lvlText w:val="1.%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40E31F6"/>
    <w:multiLevelType w:val="hybridMultilevel"/>
    <w:tmpl w:val="0FD0E0C2"/>
    <w:lvl w:ilvl="0" w:tplc="9048B23A">
      <w:start w:val="1"/>
      <w:numFmt w:val="decimal"/>
      <w:lvlText w:val="1.2.%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97F00B9"/>
    <w:multiLevelType w:val="hybridMultilevel"/>
    <w:tmpl w:val="C4B29B18"/>
    <w:lvl w:ilvl="0" w:tplc="4C20CC58">
      <w:start w:val="1"/>
      <w:numFmt w:val="decimal"/>
      <w:suff w:val="space"/>
      <w:lvlText w:val="3.%1."/>
      <w:lvlJc w:val="left"/>
      <w:pPr>
        <w:ind w:left="0" w:firstLine="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C773F7"/>
    <w:multiLevelType w:val="hybridMultilevel"/>
    <w:tmpl w:val="F8709F70"/>
    <w:lvl w:ilvl="0" w:tplc="71A0A8A2">
      <w:start w:val="1"/>
      <w:numFmt w:val="decimal"/>
      <w:lvlText w:val="4.8.%1"/>
      <w:lvlJc w:val="left"/>
      <w:pPr>
        <w:ind w:left="720" w:hanging="55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1"/>
  </w:num>
  <w:num w:numId="2">
    <w:abstractNumId w:val="36"/>
  </w:num>
  <w:num w:numId="3">
    <w:abstractNumId w:val="6"/>
  </w:num>
  <w:num w:numId="4">
    <w:abstractNumId w:val="32"/>
  </w:num>
  <w:num w:numId="5">
    <w:abstractNumId w:val="19"/>
  </w:num>
  <w:num w:numId="6">
    <w:abstractNumId w:val="31"/>
  </w:num>
  <w:num w:numId="7">
    <w:abstractNumId w:val="0"/>
  </w:num>
  <w:num w:numId="8">
    <w:abstractNumId w:val="21"/>
  </w:num>
  <w:num w:numId="9">
    <w:abstractNumId w:val="24"/>
  </w:num>
  <w:num w:numId="10">
    <w:abstractNumId w:val="33"/>
  </w:num>
  <w:num w:numId="11">
    <w:abstractNumId w:val="42"/>
  </w:num>
  <w:num w:numId="12">
    <w:abstractNumId w:val="1"/>
  </w:num>
  <w:num w:numId="13">
    <w:abstractNumId w:val="45"/>
  </w:num>
  <w:num w:numId="14">
    <w:abstractNumId w:val="26"/>
  </w:num>
  <w:num w:numId="15">
    <w:abstractNumId w:val="18"/>
  </w:num>
  <w:num w:numId="16">
    <w:abstractNumId w:val="38"/>
  </w:num>
  <w:num w:numId="17">
    <w:abstractNumId w:val="27"/>
  </w:num>
  <w:num w:numId="18">
    <w:abstractNumId w:val="44"/>
  </w:num>
  <w:num w:numId="19">
    <w:abstractNumId w:val="37"/>
  </w:num>
  <w:num w:numId="20">
    <w:abstractNumId w:val="34"/>
  </w:num>
  <w:num w:numId="21">
    <w:abstractNumId w:val="22"/>
  </w:num>
  <w:num w:numId="22">
    <w:abstractNumId w:val="4"/>
  </w:num>
  <w:num w:numId="23">
    <w:abstractNumId w:val="40"/>
  </w:num>
  <w:num w:numId="24">
    <w:abstractNumId w:val="41"/>
  </w:num>
  <w:num w:numId="25">
    <w:abstractNumId w:val="23"/>
  </w:num>
  <w:num w:numId="26">
    <w:abstractNumId w:val="3"/>
  </w:num>
  <w:num w:numId="27">
    <w:abstractNumId w:val="2"/>
  </w:num>
  <w:num w:numId="28">
    <w:abstractNumId w:val="12"/>
  </w:num>
  <w:num w:numId="29">
    <w:abstractNumId w:val="10"/>
  </w:num>
  <w:num w:numId="30">
    <w:abstractNumId w:val="20"/>
  </w:num>
  <w:num w:numId="31">
    <w:abstractNumId w:val="35"/>
  </w:num>
  <w:num w:numId="32">
    <w:abstractNumId w:val="16"/>
  </w:num>
  <w:num w:numId="33">
    <w:abstractNumId w:val="43"/>
  </w:num>
  <w:num w:numId="34">
    <w:abstractNumId w:val="39"/>
  </w:num>
  <w:num w:numId="35">
    <w:abstractNumId w:val="30"/>
  </w:num>
  <w:num w:numId="36">
    <w:abstractNumId w:val="17"/>
  </w:num>
  <w:num w:numId="37">
    <w:abstractNumId w:val="15"/>
  </w:num>
  <w:num w:numId="38">
    <w:abstractNumId w:val="29"/>
  </w:num>
  <w:num w:numId="39">
    <w:abstractNumId w:val="28"/>
  </w:num>
  <w:num w:numId="40">
    <w:abstractNumId w:val="14"/>
  </w:num>
  <w:num w:numId="41">
    <w:abstractNumId w:val="5"/>
  </w:num>
  <w:num w:numId="42">
    <w:abstractNumId w:val="46"/>
  </w:num>
  <w:num w:numId="43">
    <w:abstractNumId w:val="9"/>
  </w:num>
  <w:num w:numId="44">
    <w:abstractNumId w:val="7"/>
  </w:num>
  <w:num w:numId="45">
    <w:abstractNumId w:val="25"/>
  </w:num>
  <w:num w:numId="46">
    <w:abstractNumId w:val="8"/>
  </w:num>
  <w:num w:numId="47">
    <w:abstractNumId w:val="1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swrwvzkvprpbestrnxvf0xxp2pxwdsap0w&quot;&gt;Jove EndNote&lt;record-ids&gt;&lt;item&gt;5&lt;/item&gt;&lt;item&gt;6&lt;/item&gt;&lt;item&gt;7&lt;/item&gt;&lt;item&gt;8&lt;/item&gt;&lt;item&gt;9&lt;/item&gt;&lt;item&gt;10&lt;/item&gt;&lt;item&gt;11&lt;/item&gt;&lt;item&gt;12&lt;/item&gt;&lt;item&gt;15&lt;/item&gt;&lt;item&gt;17&lt;/item&gt;&lt;item&gt;19&lt;/item&gt;&lt;item&gt;20&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146&lt;/item&gt;&lt;item&gt;150&lt;/item&gt;&lt;item&gt;151&lt;/item&gt;&lt;item&gt;153&lt;/item&gt;&lt;item&gt;155&lt;/item&gt;&lt;item&gt;160&lt;/item&gt;&lt;item&gt;161&lt;/item&gt;&lt;item&gt;163&lt;/item&gt;&lt;item&gt;165&lt;/item&gt;&lt;item&gt;166&lt;/item&gt;&lt;item&gt;167&lt;/item&gt;&lt;item&gt;169&lt;/item&gt;&lt;item&gt;179&lt;/item&gt;&lt;item&gt;181&lt;/item&gt;&lt;item&gt;182&lt;/item&gt;&lt;item&gt;183&lt;/item&gt;&lt;item&gt;184&lt;/item&gt;&lt;item&gt;185&lt;/item&gt;&lt;item&gt;221&lt;/item&gt;&lt;/record-ids&gt;&lt;/item&gt;&lt;/Libraries&gt;"/>
  </w:docVars>
  <w:rsids>
    <w:rsidRoot w:val="00EE705F"/>
    <w:rsid w:val="00001169"/>
    <w:rsid w:val="00001806"/>
    <w:rsid w:val="0000322C"/>
    <w:rsid w:val="00004399"/>
    <w:rsid w:val="00004475"/>
    <w:rsid w:val="00005375"/>
    <w:rsid w:val="00005815"/>
    <w:rsid w:val="00006AC5"/>
    <w:rsid w:val="00007DBC"/>
    <w:rsid w:val="00007EA1"/>
    <w:rsid w:val="000100F0"/>
    <w:rsid w:val="00010A85"/>
    <w:rsid w:val="00010C3C"/>
    <w:rsid w:val="00011928"/>
    <w:rsid w:val="00012FF9"/>
    <w:rsid w:val="00013304"/>
    <w:rsid w:val="00014314"/>
    <w:rsid w:val="00016405"/>
    <w:rsid w:val="00021434"/>
    <w:rsid w:val="00021774"/>
    <w:rsid w:val="00021DF3"/>
    <w:rsid w:val="0002354E"/>
    <w:rsid w:val="00023869"/>
    <w:rsid w:val="00023B1E"/>
    <w:rsid w:val="00023EA0"/>
    <w:rsid w:val="00024598"/>
    <w:rsid w:val="00024CD9"/>
    <w:rsid w:val="0002561F"/>
    <w:rsid w:val="000271F5"/>
    <w:rsid w:val="00027BDF"/>
    <w:rsid w:val="00032769"/>
    <w:rsid w:val="0003337E"/>
    <w:rsid w:val="0003439B"/>
    <w:rsid w:val="00035814"/>
    <w:rsid w:val="00035AED"/>
    <w:rsid w:val="00036024"/>
    <w:rsid w:val="00036506"/>
    <w:rsid w:val="00036F40"/>
    <w:rsid w:val="000378BA"/>
    <w:rsid w:val="00037B58"/>
    <w:rsid w:val="00037ED6"/>
    <w:rsid w:val="00041F21"/>
    <w:rsid w:val="00042B27"/>
    <w:rsid w:val="0004340D"/>
    <w:rsid w:val="000442E9"/>
    <w:rsid w:val="00045692"/>
    <w:rsid w:val="00046800"/>
    <w:rsid w:val="00046D8A"/>
    <w:rsid w:val="00046F99"/>
    <w:rsid w:val="00047610"/>
    <w:rsid w:val="00047C09"/>
    <w:rsid w:val="00047C38"/>
    <w:rsid w:val="0005052B"/>
    <w:rsid w:val="00050A64"/>
    <w:rsid w:val="00051573"/>
    <w:rsid w:val="00051817"/>
    <w:rsid w:val="00051B73"/>
    <w:rsid w:val="00052FE4"/>
    <w:rsid w:val="00054093"/>
    <w:rsid w:val="00054877"/>
    <w:rsid w:val="000550F6"/>
    <w:rsid w:val="0005529B"/>
    <w:rsid w:val="00055C75"/>
    <w:rsid w:val="000566A0"/>
    <w:rsid w:val="00057692"/>
    <w:rsid w:val="00060ABE"/>
    <w:rsid w:val="00061234"/>
    <w:rsid w:val="00061A50"/>
    <w:rsid w:val="00061E5D"/>
    <w:rsid w:val="00062E4F"/>
    <w:rsid w:val="00063849"/>
    <w:rsid w:val="00064104"/>
    <w:rsid w:val="00064AA0"/>
    <w:rsid w:val="00065727"/>
    <w:rsid w:val="00066025"/>
    <w:rsid w:val="000701D1"/>
    <w:rsid w:val="0007080E"/>
    <w:rsid w:val="0007091A"/>
    <w:rsid w:val="00074C3E"/>
    <w:rsid w:val="000751C7"/>
    <w:rsid w:val="000762DE"/>
    <w:rsid w:val="000765BD"/>
    <w:rsid w:val="000766AD"/>
    <w:rsid w:val="0007704B"/>
    <w:rsid w:val="00077107"/>
    <w:rsid w:val="00080377"/>
    <w:rsid w:val="000809C1"/>
    <w:rsid w:val="00080A20"/>
    <w:rsid w:val="0008209C"/>
    <w:rsid w:val="00082796"/>
    <w:rsid w:val="00082C7E"/>
    <w:rsid w:val="00086455"/>
    <w:rsid w:val="000875F4"/>
    <w:rsid w:val="00087C0A"/>
    <w:rsid w:val="00090339"/>
    <w:rsid w:val="000907FF"/>
    <w:rsid w:val="000913CC"/>
    <w:rsid w:val="0009140E"/>
    <w:rsid w:val="0009383F"/>
    <w:rsid w:val="00093BC4"/>
    <w:rsid w:val="0009422C"/>
    <w:rsid w:val="0009431A"/>
    <w:rsid w:val="00095F8A"/>
    <w:rsid w:val="000970F9"/>
    <w:rsid w:val="000973DC"/>
    <w:rsid w:val="00097929"/>
    <w:rsid w:val="000979E5"/>
    <w:rsid w:val="00097F79"/>
    <w:rsid w:val="000A00A5"/>
    <w:rsid w:val="000A0EB7"/>
    <w:rsid w:val="000A1E80"/>
    <w:rsid w:val="000A3B1E"/>
    <w:rsid w:val="000A3B70"/>
    <w:rsid w:val="000A4EB5"/>
    <w:rsid w:val="000A5153"/>
    <w:rsid w:val="000A75E5"/>
    <w:rsid w:val="000A7680"/>
    <w:rsid w:val="000B0C39"/>
    <w:rsid w:val="000B0FB9"/>
    <w:rsid w:val="000B10AE"/>
    <w:rsid w:val="000B2C6F"/>
    <w:rsid w:val="000B30BF"/>
    <w:rsid w:val="000B3B43"/>
    <w:rsid w:val="000B566B"/>
    <w:rsid w:val="000B60DF"/>
    <w:rsid w:val="000B63EE"/>
    <w:rsid w:val="000B662E"/>
    <w:rsid w:val="000B6C44"/>
    <w:rsid w:val="000B7294"/>
    <w:rsid w:val="000B75D0"/>
    <w:rsid w:val="000C1CF8"/>
    <w:rsid w:val="000C2572"/>
    <w:rsid w:val="000C365C"/>
    <w:rsid w:val="000C4377"/>
    <w:rsid w:val="000C49CF"/>
    <w:rsid w:val="000C52E9"/>
    <w:rsid w:val="000C5CDC"/>
    <w:rsid w:val="000C65DC"/>
    <w:rsid w:val="000C66C7"/>
    <w:rsid w:val="000C66F3"/>
    <w:rsid w:val="000C6710"/>
    <w:rsid w:val="000C6755"/>
    <w:rsid w:val="000C6900"/>
    <w:rsid w:val="000C6C98"/>
    <w:rsid w:val="000C7841"/>
    <w:rsid w:val="000D31E8"/>
    <w:rsid w:val="000D343B"/>
    <w:rsid w:val="000D76E4"/>
    <w:rsid w:val="000E19A3"/>
    <w:rsid w:val="000E2367"/>
    <w:rsid w:val="000E3816"/>
    <w:rsid w:val="000E4A82"/>
    <w:rsid w:val="000E4F50"/>
    <w:rsid w:val="000E4F77"/>
    <w:rsid w:val="000E5986"/>
    <w:rsid w:val="000E63EE"/>
    <w:rsid w:val="000E6404"/>
    <w:rsid w:val="000F01AA"/>
    <w:rsid w:val="000F265C"/>
    <w:rsid w:val="000F3AFA"/>
    <w:rsid w:val="000F5712"/>
    <w:rsid w:val="000F5FE6"/>
    <w:rsid w:val="000F62C5"/>
    <w:rsid w:val="000F6611"/>
    <w:rsid w:val="000F6B7E"/>
    <w:rsid w:val="000F7E21"/>
    <w:rsid w:val="000F7E22"/>
    <w:rsid w:val="001000F8"/>
    <w:rsid w:val="00103B6D"/>
    <w:rsid w:val="001041DC"/>
    <w:rsid w:val="00104856"/>
    <w:rsid w:val="00107BB8"/>
    <w:rsid w:val="00110195"/>
    <w:rsid w:val="001104F3"/>
    <w:rsid w:val="00112EEB"/>
    <w:rsid w:val="001137A9"/>
    <w:rsid w:val="001143D1"/>
    <w:rsid w:val="00115B05"/>
    <w:rsid w:val="00115B55"/>
    <w:rsid w:val="001160F3"/>
    <w:rsid w:val="00116303"/>
    <w:rsid w:val="00116B81"/>
    <w:rsid w:val="00117237"/>
    <w:rsid w:val="001210E9"/>
    <w:rsid w:val="00122636"/>
    <w:rsid w:val="00124415"/>
    <w:rsid w:val="00125269"/>
    <w:rsid w:val="0012563A"/>
    <w:rsid w:val="0012662E"/>
    <w:rsid w:val="00126A44"/>
    <w:rsid w:val="00130F66"/>
    <w:rsid w:val="001313A7"/>
    <w:rsid w:val="0013276F"/>
    <w:rsid w:val="00134548"/>
    <w:rsid w:val="0013621E"/>
    <w:rsid w:val="0013642E"/>
    <w:rsid w:val="001372C1"/>
    <w:rsid w:val="0014130F"/>
    <w:rsid w:val="001414ED"/>
    <w:rsid w:val="0014164F"/>
    <w:rsid w:val="001426B0"/>
    <w:rsid w:val="001426D4"/>
    <w:rsid w:val="001436B4"/>
    <w:rsid w:val="00143810"/>
    <w:rsid w:val="00145C34"/>
    <w:rsid w:val="00147438"/>
    <w:rsid w:val="001500E9"/>
    <w:rsid w:val="00150B37"/>
    <w:rsid w:val="001518D7"/>
    <w:rsid w:val="00152A23"/>
    <w:rsid w:val="001533B3"/>
    <w:rsid w:val="00154351"/>
    <w:rsid w:val="001545A1"/>
    <w:rsid w:val="00156BDB"/>
    <w:rsid w:val="0015772A"/>
    <w:rsid w:val="001617B1"/>
    <w:rsid w:val="001620AB"/>
    <w:rsid w:val="00162B03"/>
    <w:rsid w:val="00162CB7"/>
    <w:rsid w:val="00163606"/>
    <w:rsid w:val="00165F1D"/>
    <w:rsid w:val="00167CEE"/>
    <w:rsid w:val="00171E5B"/>
    <w:rsid w:val="00171F94"/>
    <w:rsid w:val="001735C1"/>
    <w:rsid w:val="00173D9B"/>
    <w:rsid w:val="00175D4E"/>
    <w:rsid w:val="0017668A"/>
    <w:rsid w:val="001766FE"/>
    <w:rsid w:val="001771E7"/>
    <w:rsid w:val="00180590"/>
    <w:rsid w:val="00180E7E"/>
    <w:rsid w:val="0018228D"/>
    <w:rsid w:val="0018247D"/>
    <w:rsid w:val="0018474C"/>
    <w:rsid w:val="00184AB0"/>
    <w:rsid w:val="0018507E"/>
    <w:rsid w:val="001851A6"/>
    <w:rsid w:val="00186F20"/>
    <w:rsid w:val="00187C10"/>
    <w:rsid w:val="001911FF"/>
    <w:rsid w:val="00191751"/>
    <w:rsid w:val="00192006"/>
    <w:rsid w:val="0019213F"/>
    <w:rsid w:val="00193180"/>
    <w:rsid w:val="001936C3"/>
    <w:rsid w:val="0019464E"/>
    <w:rsid w:val="00196CB3"/>
    <w:rsid w:val="00197C83"/>
    <w:rsid w:val="001A11B0"/>
    <w:rsid w:val="001A12CF"/>
    <w:rsid w:val="001A2643"/>
    <w:rsid w:val="001A270E"/>
    <w:rsid w:val="001A28A9"/>
    <w:rsid w:val="001A3EB9"/>
    <w:rsid w:val="001A4C59"/>
    <w:rsid w:val="001A4E90"/>
    <w:rsid w:val="001A5A4C"/>
    <w:rsid w:val="001A6867"/>
    <w:rsid w:val="001A7250"/>
    <w:rsid w:val="001B05EC"/>
    <w:rsid w:val="001B0A77"/>
    <w:rsid w:val="001B1519"/>
    <w:rsid w:val="001B1924"/>
    <w:rsid w:val="001B2E2D"/>
    <w:rsid w:val="001B52B9"/>
    <w:rsid w:val="001B5CD2"/>
    <w:rsid w:val="001B6A46"/>
    <w:rsid w:val="001B71B3"/>
    <w:rsid w:val="001B7A97"/>
    <w:rsid w:val="001C0BEE"/>
    <w:rsid w:val="001C1B04"/>
    <w:rsid w:val="001C1E49"/>
    <w:rsid w:val="001C2874"/>
    <w:rsid w:val="001C2A98"/>
    <w:rsid w:val="001C4067"/>
    <w:rsid w:val="001C68DE"/>
    <w:rsid w:val="001C770B"/>
    <w:rsid w:val="001C7C8D"/>
    <w:rsid w:val="001D04DC"/>
    <w:rsid w:val="001D0830"/>
    <w:rsid w:val="001D0B7A"/>
    <w:rsid w:val="001D1442"/>
    <w:rsid w:val="001D1936"/>
    <w:rsid w:val="001D2594"/>
    <w:rsid w:val="001D34BE"/>
    <w:rsid w:val="001D3D7D"/>
    <w:rsid w:val="001D3FFF"/>
    <w:rsid w:val="001D41F1"/>
    <w:rsid w:val="001D52A1"/>
    <w:rsid w:val="001D560E"/>
    <w:rsid w:val="001D5FA4"/>
    <w:rsid w:val="001D625F"/>
    <w:rsid w:val="001D6278"/>
    <w:rsid w:val="001D7111"/>
    <w:rsid w:val="001D7576"/>
    <w:rsid w:val="001E01C8"/>
    <w:rsid w:val="001E07DC"/>
    <w:rsid w:val="001E14A0"/>
    <w:rsid w:val="001E1DA9"/>
    <w:rsid w:val="001E6D55"/>
    <w:rsid w:val="001E7376"/>
    <w:rsid w:val="001F0C90"/>
    <w:rsid w:val="001F19BA"/>
    <w:rsid w:val="001F2142"/>
    <w:rsid w:val="001F225C"/>
    <w:rsid w:val="001F464D"/>
    <w:rsid w:val="001F578A"/>
    <w:rsid w:val="001F61CF"/>
    <w:rsid w:val="001F6783"/>
    <w:rsid w:val="00201194"/>
    <w:rsid w:val="0020129D"/>
    <w:rsid w:val="00201CFA"/>
    <w:rsid w:val="0020220D"/>
    <w:rsid w:val="00202448"/>
    <w:rsid w:val="00202D15"/>
    <w:rsid w:val="00203D9C"/>
    <w:rsid w:val="00204451"/>
    <w:rsid w:val="00205485"/>
    <w:rsid w:val="002056F6"/>
    <w:rsid w:val="002078A2"/>
    <w:rsid w:val="0021051A"/>
    <w:rsid w:val="00210595"/>
    <w:rsid w:val="0021085F"/>
    <w:rsid w:val="00211B91"/>
    <w:rsid w:val="0021208E"/>
    <w:rsid w:val="00212404"/>
    <w:rsid w:val="00212EAE"/>
    <w:rsid w:val="00214BEE"/>
    <w:rsid w:val="002160A8"/>
    <w:rsid w:val="002205B8"/>
    <w:rsid w:val="00221200"/>
    <w:rsid w:val="002216D4"/>
    <w:rsid w:val="0022225B"/>
    <w:rsid w:val="00223750"/>
    <w:rsid w:val="00224797"/>
    <w:rsid w:val="00225033"/>
    <w:rsid w:val="00225720"/>
    <w:rsid w:val="002259E5"/>
    <w:rsid w:val="00226140"/>
    <w:rsid w:val="002274F3"/>
    <w:rsid w:val="0023094C"/>
    <w:rsid w:val="00232198"/>
    <w:rsid w:val="00232FED"/>
    <w:rsid w:val="00233370"/>
    <w:rsid w:val="00234848"/>
    <w:rsid w:val="00234BE3"/>
    <w:rsid w:val="002357D2"/>
    <w:rsid w:val="00235A90"/>
    <w:rsid w:val="00236CDF"/>
    <w:rsid w:val="00237F8B"/>
    <w:rsid w:val="002400DC"/>
    <w:rsid w:val="002412AF"/>
    <w:rsid w:val="00241E48"/>
    <w:rsid w:val="0024209D"/>
    <w:rsid w:val="0024214E"/>
    <w:rsid w:val="00242623"/>
    <w:rsid w:val="00242E0E"/>
    <w:rsid w:val="00243741"/>
    <w:rsid w:val="00244635"/>
    <w:rsid w:val="00245681"/>
    <w:rsid w:val="00246B2B"/>
    <w:rsid w:val="00247F68"/>
    <w:rsid w:val="00250558"/>
    <w:rsid w:val="00252151"/>
    <w:rsid w:val="00254B3B"/>
    <w:rsid w:val="00255246"/>
    <w:rsid w:val="002565BC"/>
    <w:rsid w:val="00257994"/>
    <w:rsid w:val="00260652"/>
    <w:rsid w:val="00260D48"/>
    <w:rsid w:val="00261F25"/>
    <w:rsid w:val="00261FC4"/>
    <w:rsid w:val="002648A9"/>
    <w:rsid w:val="0026536F"/>
    <w:rsid w:val="0026553C"/>
    <w:rsid w:val="002664F3"/>
    <w:rsid w:val="00267DD5"/>
    <w:rsid w:val="00272AC9"/>
    <w:rsid w:val="00274A0A"/>
    <w:rsid w:val="00277593"/>
    <w:rsid w:val="00277F32"/>
    <w:rsid w:val="00280316"/>
    <w:rsid w:val="002808E9"/>
    <w:rsid w:val="00280918"/>
    <w:rsid w:val="00281CED"/>
    <w:rsid w:val="00282AF6"/>
    <w:rsid w:val="00284B23"/>
    <w:rsid w:val="002861E3"/>
    <w:rsid w:val="00286328"/>
    <w:rsid w:val="00286ED3"/>
    <w:rsid w:val="00287085"/>
    <w:rsid w:val="00290AF9"/>
    <w:rsid w:val="002927D8"/>
    <w:rsid w:val="00293654"/>
    <w:rsid w:val="00294E62"/>
    <w:rsid w:val="002967CF"/>
    <w:rsid w:val="00297788"/>
    <w:rsid w:val="00297C0F"/>
    <w:rsid w:val="002A03EA"/>
    <w:rsid w:val="002A0999"/>
    <w:rsid w:val="002A2EE8"/>
    <w:rsid w:val="002A4180"/>
    <w:rsid w:val="002A484B"/>
    <w:rsid w:val="002A5B44"/>
    <w:rsid w:val="002A64A6"/>
    <w:rsid w:val="002A6879"/>
    <w:rsid w:val="002A6D4E"/>
    <w:rsid w:val="002B3246"/>
    <w:rsid w:val="002B333E"/>
    <w:rsid w:val="002B3F09"/>
    <w:rsid w:val="002B47F2"/>
    <w:rsid w:val="002B4F10"/>
    <w:rsid w:val="002B50E6"/>
    <w:rsid w:val="002B6ABB"/>
    <w:rsid w:val="002B726E"/>
    <w:rsid w:val="002C1F64"/>
    <w:rsid w:val="002C2045"/>
    <w:rsid w:val="002C47D4"/>
    <w:rsid w:val="002D0F38"/>
    <w:rsid w:val="002D12C8"/>
    <w:rsid w:val="002D1B7D"/>
    <w:rsid w:val="002D23AD"/>
    <w:rsid w:val="002D35CB"/>
    <w:rsid w:val="002D36E8"/>
    <w:rsid w:val="002D4C54"/>
    <w:rsid w:val="002D53ED"/>
    <w:rsid w:val="002D57CB"/>
    <w:rsid w:val="002D696E"/>
    <w:rsid w:val="002D6EC2"/>
    <w:rsid w:val="002D717C"/>
    <w:rsid w:val="002D77E3"/>
    <w:rsid w:val="002D7D02"/>
    <w:rsid w:val="002E401D"/>
    <w:rsid w:val="002E4022"/>
    <w:rsid w:val="002E4690"/>
    <w:rsid w:val="002E4713"/>
    <w:rsid w:val="002E4D85"/>
    <w:rsid w:val="002E52AB"/>
    <w:rsid w:val="002E5569"/>
    <w:rsid w:val="002E5D54"/>
    <w:rsid w:val="002E6146"/>
    <w:rsid w:val="002E6B0E"/>
    <w:rsid w:val="002E6BB6"/>
    <w:rsid w:val="002E7353"/>
    <w:rsid w:val="002E7E61"/>
    <w:rsid w:val="002F0036"/>
    <w:rsid w:val="002F08B4"/>
    <w:rsid w:val="002F10A5"/>
    <w:rsid w:val="002F1D00"/>
    <w:rsid w:val="002F1D49"/>
    <w:rsid w:val="002F2591"/>
    <w:rsid w:val="002F2859"/>
    <w:rsid w:val="002F3043"/>
    <w:rsid w:val="002F3696"/>
    <w:rsid w:val="002F38B1"/>
    <w:rsid w:val="002F3941"/>
    <w:rsid w:val="002F3EE8"/>
    <w:rsid w:val="002F6E3C"/>
    <w:rsid w:val="003009C1"/>
    <w:rsid w:val="0030117D"/>
    <w:rsid w:val="00301F30"/>
    <w:rsid w:val="00302A3F"/>
    <w:rsid w:val="003036BA"/>
    <w:rsid w:val="00303BCD"/>
    <w:rsid w:val="00303C87"/>
    <w:rsid w:val="003070C6"/>
    <w:rsid w:val="00307B45"/>
    <w:rsid w:val="003108E5"/>
    <w:rsid w:val="0031162A"/>
    <w:rsid w:val="003120CB"/>
    <w:rsid w:val="003125A2"/>
    <w:rsid w:val="0031269C"/>
    <w:rsid w:val="00312AE1"/>
    <w:rsid w:val="00312E1A"/>
    <w:rsid w:val="00314610"/>
    <w:rsid w:val="00320153"/>
    <w:rsid w:val="00320367"/>
    <w:rsid w:val="00320416"/>
    <w:rsid w:val="003206B9"/>
    <w:rsid w:val="00320B63"/>
    <w:rsid w:val="00321949"/>
    <w:rsid w:val="00322871"/>
    <w:rsid w:val="00322C61"/>
    <w:rsid w:val="003231F8"/>
    <w:rsid w:val="003237F4"/>
    <w:rsid w:val="00323993"/>
    <w:rsid w:val="003255DA"/>
    <w:rsid w:val="00326175"/>
    <w:rsid w:val="00326FB3"/>
    <w:rsid w:val="003316D4"/>
    <w:rsid w:val="0033265C"/>
    <w:rsid w:val="00332A6A"/>
    <w:rsid w:val="00333822"/>
    <w:rsid w:val="00334EDC"/>
    <w:rsid w:val="00335BF7"/>
    <w:rsid w:val="00336715"/>
    <w:rsid w:val="00336905"/>
    <w:rsid w:val="00340DFD"/>
    <w:rsid w:val="00342A78"/>
    <w:rsid w:val="0034320F"/>
    <w:rsid w:val="00343620"/>
    <w:rsid w:val="003439CD"/>
    <w:rsid w:val="003444D1"/>
    <w:rsid w:val="00344954"/>
    <w:rsid w:val="00344F6B"/>
    <w:rsid w:val="00345282"/>
    <w:rsid w:val="0034540C"/>
    <w:rsid w:val="00346881"/>
    <w:rsid w:val="00347F96"/>
    <w:rsid w:val="003505C1"/>
    <w:rsid w:val="0035070F"/>
    <w:rsid w:val="00350A94"/>
    <w:rsid w:val="00350CD7"/>
    <w:rsid w:val="003534E9"/>
    <w:rsid w:val="00353671"/>
    <w:rsid w:val="003540F3"/>
    <w:rsid w:val="003543E7"/>
    <w:rsid w:val="00354FE3"/>
    <w:rsid w:val="00357088"/>
    <w:rsid w:val="003603B6"/>
    <w:rsid w:val="00360790"/>
    <w:rsid w:val="00360C17"/>
    <w:rsid w:val="00360C45"/>
    <w:rsid w:val="003621C6"/>
    <w:rsid w:val="003622B8"/>
    <w:rsid w:val="003629FF"/>
    <w:rsid w:val="003637F2"/>
    <w:rsid w:val="00366B76"/>
    <w:rsid w:val="0037056B"/>
    <w:rsid w:val="00370D54"/>
    <w:rsid w:val="003715BB"/>
    <w:rsid w:val="00373051"/>
    <w:rsid w:val="003730E7"/>
    <w:rsid w:val="003734C1"/>
    <w:rsid w:val="003738A4"/>
    <w:rsid w:val="00373B8F"/>
    <w:rsid w:val="003751AB"/>
    <w:rsid w:val="003761F9"/>
    <w:rsid w:val="0037694B"/>
    <w:rsid w:val="00376D95"/>
    <w:rsid w:val="003772FA"/>
    <w:rsid w:val="00377FBB"/>
    <w:rsid w:val="00380B35"/>
    <w:rsid w:val="00381D59"/>
    <w:rsid w:val="00382169"/>
    <w:rsid w:val="00382B62"/>
    <w:rsid w:val="00382F20"/>
    <w:rsid w:val="003837B2"/>
    <w:rsid w:val="00383CBA"/>
    <w:rsid w:val="00385140"/>
    <w:rsid w:val="00387D08"/>
    <w:rsid w:val="00390C46"/>
    <w:rsid w:val="00391B5E"/>
    <w:rsid w:val="00393011"/>
    <w:rsid w:val="00393293"/>
    <w:rsid w:val="003936EF"/>
    <w:rsid w:val="00393CCB"/>
    <w:rsid w:val="00393E33"/>
    <w:rsid w:val="00395262"/>
    <w:rsid w:val="00396319"/>
    <w:rsid w:val="00396380"/>
    <w:rsid w:val="00396554"/>
    <w:rsid w:val="00396AC7"/>
    <w:rsid w:val="00397274"/>
    <w:rsid w:val="00397C5F"/>
    <w:rsid w:val="00397E85"/>
    <w:rsid w:val="003A0E45"/>
    <w:rsid w:val="003A16FC"/>
    <w:rsid w:val="003A208B"/>
    <w:rsid w:val="003A2B8E"/>
    <w:rsid w:val="003A4FCD"/>
    <w:rsid w:val="003A67E4"/>
    <w:rsid w:val="003B0944"/>
    <w:rsid w:val="003B1278"/>
    <w:rsid w:val="003B1540"/>
    <w:rsid w:val="003B1593"/>
    <w:rsid w:val="003B1745"/>
    <w:rsid w:val="003B36CD"/>
    <w:rsid w:val="003B4381"/>
    <w:rsid w:val="003B4D1A"/>
    <w:rsid w:val="003B6536"/>
    <w:rsid w:val="003C1043"/>
    <w:rsid w:val="003C1A30"/>
    <w:rsid w:val="003C1C05"/>
    <w:rsid w:val="003C2249"/>
    <w:rsid w:val="003C31D2"/>
    <w:rsid w:val="003C34E9"/>
    <w:rsid w:val="003C35C0"/>
    <w:rsid w:val="003C5D85"/>
    <w:rsid w:val="003C66D9"/>
    <w:rsid w:val="003C6779"/>
    <w:rsid w:val="003D08C0"/>
    <w:rsid w:val="003D09EA"/>
    <w:rsid w:val="003D1ED5"/>
    <w:rsid w:val="003D2998"/>
    <w:rsid w:val="003D2BFB"/>
    <w:rsid w:val="003D2F0A"/>
    <w:rsid w:val="003D3891"/>
    <w:rsid w:val="003D454C"/>
    <w:rsid w:val="003D5D84"/>
    <w:rsid w:val="003D6474"/>
    <w:rsid w:val="003D6C26"/>
    <w:rsid w:val="003E01A2"/>
    <w:rsid w:val="003E0F4F"/>
    <w:rsid w:val="003E18AC"/>
    <w:rsid w:val="003E210B"/>
    <w:rsid w:val="003E2A12"/>
    <w:rsid w:val="003E2EFA"/>
    <w:rsid w:val="003E3384"/>
    <w:rsid w:val="003E548E"/>
    <w:rsid w:val="003E62DF"/>
    <w:rsid w:val="003E6481"/>
    <w:rsid w:val="003E70B4"/>
    <w:rsid w:val="003F0032"/>
    <w:rsid w:val="003F2117"/>
    <w:rsid w:val="003F349F"/>
    <w:rsid w:val="0040702F"/>
    <w:rsid w:val="00407548"/>
    <w:rsid w:val="00410780"/>
    <w:rsid w:val="00412483"/>
    <w:rsid w:val="004131AF"/>
    <w:rsid w:val="00413DA1"/>
    <w:rsid w:val="004148E1"/>
    <w:rsid w:val="00414CFA"/>
    <w:rsid w:val="00415F7D"/>
    <w:rsid w:val="004176B3"/>
    <w:rsid w:val="00420BAB"/>
    <w:rsid w:val="00420BE9"/>
    <w:rsid w:val="00423AD8"/>
    <w:rsid w:val="004242CD"/>
    <w:rsid w:val="00424C85"/>
    <w:rsid w:val="0042523D"/>
    <w:rsid w:val="00425D93"/>
    <w:rsid w:val="004260BD"/>
    <w:rsid w:val="0042682E"/>
    <w:rsid w:val="00426F2C"/>
    <w:rsid w:val="0043012F"/>
    <w:rsid w:val="00430F1F"/>
    <w:rsid w:val="004326EA"/>
    <w:rsid w:val="00433F2C"/>
    <w:rsid w:val="00434C47"/>
    <w:rsid w:val="00435A39"/>
    <w:rsid w:val="004363D0"/>
    <w:rsid w:val="00441ADA"/>
    <w:rsid w:val="00442AD0"/>
    <w:rsid w:val="00443452"/>
    <w:rsid w:val="00443AF5"/>
    <w:rsid w:val="0044434C"/>
    <w:rsid w:val="0044456B"/>
    <w:rsid w:val="00444E55"/>
    <w:rsid w:val="004452F9"/>
    <w:rsid w:val="004457BC"/>
    <w:rsid w:val="004466BB"/>
    <w:rsid w:val="00447891"/>
    <w:rsid w:val="00447BD1"/>
    <w:rsid w:val="0045000B"/>
    <w:rsid w:val="00450147"/>
    <w:rsid w:val="004507F3"/>
    <w:rsid w:val="00450AF4"/>
    <w:rsid w:val="00450EC4"/>
    <w:rsid w:val="00451F13"/>
    <w:rsid w:val="00451F42"/>
    <w:rsid w:val="0045212C"/>
    <w:rsid w:val="0045262D"/>
    <w:rsid w:val="00453606"/>
    <w:rsid w:val="00456D63"/>
    <w:rsid w:val="00457C13"/>
    <w:rsid w:val="00460D3E"/>
    <w:rsid w:val="00462C11"/>
    <w:rsid w:val="00462E2F"/>
    <w:rsid w:val="00464095"/>
    <w:rsid w:val="0046465A"/>
    <w:rsid w:val="00465911"/>
    <w:rsid w:val="00465B1F"/>
    <w:rsid w:val="00466AE1"/>
    <w:rsid w:val="00466ED5"/>
    <w:rsid w:val="004671C7"/>
    <w:rsid w:val="004679AD"/>
    <w:rsid w:val="00470018"/>
    <w:rsid w:val="00470E8E"/>
    <w:rsid w:val="00471413"/>
    <w:rsid w:val="00471495"/>
    <w:rsid w:val="00472F4D"/>
    <w:rsid w:val="004730BF"/>
    <w:rsid w:val="00473882"/>
    <w:rsid w:val="00474DCB"/>
    <w:rsid w:val="0047535C"/>
    <w:rsid w:val="00477E96"/>
    <w:rsid w:val="00480210"/>
    <w:rsid w:val="004839F6"/>
    <w:rsid w:val="00484CDE"/>
    <w:rsid w:val="00485839"/>
    <w:rsid w:val="00485870"/>
    <w:rsid w:val="00485FE8"/>
    <w:rsid w:val="00492EB5"/>
    <w:rsid w:val="0049343D"/>
    <w:rsid w:val="00494F77"/>
    <w:rsid w:val="004961FF"/>
    <w:rsid w:val="00497721"/>
    <w:rsid w:val="004A0229"/>
    <w:rsid w:val="004A0584"/>
    <w:rsid w:val="004A12CA"/>
    <w:rsid w:val="004A1728"/>
    <w:rsid w:val="004A2C36"/>
    <w:rsid w:val="004A35D2"/>
    <w:rsid w:val="004A50A2"/>
    <w:rsid w:val="004A71E4"/>
    <w:rsid w:val="004A7497"/>
    <w:rsid w:val="004B026E"/>
    <w:rsid w:val="004B027C"/>
    <w:rsid w:val="004B0CD0"/>
    <w:rsid w:val="004B205A"/>
    <w:rsid w:val="004B26F7"/>
    <w:rsid w:val="004B2F00"/>
    <w:rsid w:val="004B694E"/>
    <w:rsid w:val="004B6E31"/>
    <w:rsid w:val="004B77AF"/>
    <w:rsid w:val="004C0532"/>
    <w:rsid w:val="004C1D66"/>
    <w:rsid w:val="004C24F9"/>
    <w:rsid w:val="004C2A92"/>
    <w:rsid w:val="004C31D7"/>
    <w:rsid w:val="004C32D8"/>
    <w:rsid w:val="004C4AD2"/>
    <w:rsid w:val="004C4C2E"/>
    <w:rsid w:val="004C5CEA"/>
    <w:rsid w:val="004C6FC9"/>
    <w:rsid w:val="004D0D57"/>
    <w:rsid w:val="004D119E"/>
    <w:rsid w:val="004D186B"/>
    <w:rsid w:val="004D1CB3"/>
    <w:rsid w:val="004D1F21"/>
    <w:rsid w:val="004D214F"/>
    <w:rsid w:val="004D26A5"/>
    <w:rsid w:val="004D4B48"/>
    <w:rsid w:val="004D59D8"/>
    <w:rsid w:val="004D5DA1"/>
    <w:rsid w:val="004D736D"/>
    <w:rsid w:val="004E0C28"/>
    <w:rsid w:val="004E150F"/>
    <w:rsid w:val="004E1DCA"/>
    <w:rsid w:val="004E23A1"/>
    <w:rsid w:val="004E2886"/>
    <w:rsid w:val="004E3489"/>
    <w:rsid w:val="004E3530"/>
    <w:rsid w:val="004E358A"/>
    <w:rsid w:val="004E3AFA"/>
    <w:rsid w:val="004E3D39"/>
    <w:rsid w:val="004E6588"/>
    <w:rsid w:val="004E6929"/>
    <w:rsid w:val="004E6D22"/>
    <w:rsid w:val="004E7C66"/>
    <w:rsid w:val="004F1468"/>
    <w:rsid w:val="004F29C5"/>
    <w:rsid w:val="004F4F3F"/>
    <w:rsid w:val="004F74EA"/>
    <w:rsid w:val="00500BAC"/>
    <w:rsid w:val="00501D20"/>
    <w:rsid w:val="00502164"/>
    <w:rsid w:val="0050256E"/>
    <w:rsid w:val="00502A0A"/>
    <w:rsid w:val="00502E7F"/>
    <w:rsid w:val="00503B01"/>
    <w:rsid w:val="00503B14"/>
    <w:rsid w:val="00503DD3"/>
    <w:rsid w:val="005040F3"/>
    <w:rsid w:val="00504CB7"/>
    <w:rsid w:val="00505C4F"/>
    <w:rsid w:val="005069B7"/>
    <w:rsid w:val="00507563"/>
    <w:rsid w:val="00507C50"/>
    <w:rsid w:val="00512C13"/>
    <w:rsid w:val="0051315C"/>
    <w:rsid w:val="005132B9"/>
    <w:rsid w:val="00516AA8"/>
    <w:rsid w:val="00516B1D"/>
    <w:rsid w:val="0051724D"/>
    <w:rsid w:val="005177D6"/>
    <w:rsid w:val="00517C3A"/>
    <w:rsid w:val="005200F1"/>
    <w:rsid w:val="00520E59"/>
    <w:rsid w:val="005225A4"/>
    <w:rsid w:val="005232F5"/>
    <w:rsid w:val="00524B29"/>
    <w:rsid w:val="00526E6A"/>
    <w:rsid w:val="00527BF4"/>
    <w:rsid w:val="005306BF"/>
    <w:rsid w:val="0053199F"/>
    <w:rsid w:val="005324BE"/>
    <w:rsid w:val="00532A3A"/>
    <w:rsid w:val="005330DC"/>
    <w:rsid w:val="005331EA"/>
    <w:rsid w:val="00534F6C"/>
    <w:rsid w:val="005354E1"/>
    <w:rsid w:val="00535994"/>
    <w:rsid w:val="00535FF9"/>
    <w:rsid w:val="0053646D"/>
    <w:rsid w:val="005364DD"/>
    <w:rsid w:val="005370A7"/>
    <w:rsid w:val="00537A5C"/>
    <w:rsid w:val="005409B5"/>
    <w:rsid w:val="00540AAD"/>
    <w:rsid w:val="0054366D"/>
    <w:rsid w:val="00543A13"/>
    <w:rsid w:val="00543E9F"/>
    <w:rsid w:val="00543EC1"/>
    <w:rsid w:val="00545330"/>
    <w:rsid w:val="00546458"/>
    <w:rsid w:val="0054743C"/>
    <w:rsid w:val="0055087C"/>
    <w:rsid w:val="00551400"/>
    <w:rsid w:val="00551B83"/>
    <w:rsid w:val="005530BF"/>
    <w:rsid w:val="00553413"/>
    <w:rsid w:val="005548A8"/>
    <w:rsid w:val="0055614D"/>
    <w:rsid w:val="00556347"/>
    <w:rsid w:val="00557509"/>
    <w:rsid w:val="00557ECD"/>
    <w:rsid w:val="00560124"/>
    <w:rsid w:val="00560E31"/>
    <w:rsid w:val="00561C65"/>
    <w:rsid w:val="00562943"/>
    <w:rsid w:val="00563A4C"/>
    <w:rsid w:val="00564687"/>
    <w:rsid w:val="0056520E"/>
    <w:rsid w:val="00565266"/>
    <w:rsid w:val="00566118"/>
    <w:rsid w:val="00570693"/>
    <w:rsid w:val="00570879"/>
    <w:rsid w:val="005716A7"/>
    <w:rsid w:val="005744DF"/>
    <w:rsid w:val="0058020B"/>
    <w:rsid w:val="00581907"/>
    <w:rsid w:val="00581B23"/>
    <w:rsid w:val="00581B48"/>
    <w:rsid w:val="0058219C"/>
    <w:rsid w:val="00582B0B"/>
    <w:rsid w:val="005833F9"/>
    <w:rsid w:val="005860CD"/>
    <w:rsid w:val="00586557"/>
    <w:rsid w:val="005869AD"/>
    <w:rsid w:val="00586A9E"/>
    <w:rsid w:val="0058707F"/>
    <w:rsid w:val="00587F89"/>
    <w:rsid w:val="0059040C"/>
    <w:rsid w:val="00590495"/>
    <w:rsid w:val="005905BA"/>
    <w:rsid w:val="00591F89"/>
    <w:rsid w:val="005924A9"/>
    <w:rsid w:val="005931FE"/>
    <w:rsid w:val="00594774"/>
    <w:rsid w:val="005963D5"/>
    <w:rsid w:val="005A1722"/>
    <w:rsid w:val="005A1BC7"/>
    <w:rsid w:val="005A21E9"/>
    <w:rsid w:val="005A3BCD"/>
    <w:rsid w:val="005A49DC"/>
    <w:rsid w:val="005A5657"/>
    <w:rsid w:val="005A77A5"/>
    <w:rsid w:val="005B0072"/>
    <w:rsid w:val="005B01EE"/>
    <w:rsid w:val="005B0732"/>
    <w:rsid w:val="005B0C9E"/>
    <w:rsid w:val="005B38A0"/>
    <w:rsid w:val="005B41A5"/>
    <w:rsid w:val="005B491C"/>
    <w:rsid w:val="005B4DBF"/>
    <w:rsid w:val="005B4F1E"/>
    <w:rsid w:val="005B52F3"/>
    <w:rsid w:val="005B55B4"/>
    <w:rsid w:val="005B5DC3"/>
    <w:rsid w:val="005B5DE2"/>
    <w:rsid w:val="005B674C"/>
    <w:rsid w:val="005B720F"/>
    <w:rsid w:val="005B72B5"/>
    <w:rsid w:val="005B7EA6"/>
    <w:rsid w:val="005C011A"/>
    <w:rsid w:val="005C2073"/>
    <w:rsid w:val="005C37FD"/>
    <w:rsid w:val="005C5FA4"/>
    <w:rsid w:val="005C7561"/>
    <w:rsid w:val="005C759B"/>
    <w:rsid w:val="005D1788"/>
    <w:rsid w:val="005D1E57"/>
    <w:rsid w:val="005D2F57"/>
    <w:rsid w:val="005D34F6"/>
    <w:rsid w:val="005D3883"/>
    <w:rsid w:val="005D3CB5"/>
    <w:rsid w:val="005D4F1A"/>
    <w:rsid w:val="005E1884"/>
    <w:rsid w:val="005E1F18"/>
    <w:rsid w:val="005E294F"/>
    <w:rsid w:val="005E2A48"/>
    <w:rsid w:val="005E3289"/>
    <w:rsid w:val="005E3C61"/>
    <w:rsid w:val="005E586B"/>
    <w:rsid w:val="005E58B4"/>
    <w:rsid w:val="005E5FC8"/>
    <w:rsid w:val="005E6304"/>
    <w:rsid w:val="005E6468"/>
    <w:rsid w:val="005E69B1"/>
    <w:rsid w:val="005E7671"/>
    <w:rsid w:val="005F29F6"/>
    <w:rsid w:val="005F3541"/>
    <w:rsid w:val="005F373A"/>
    <w:rsid w:val="005F4E3A"/>
    <w:rsid w:val="005F4F87"/>
    <w:rsid w:val="005F5664"/>
    <w:rsid w:val="005F6B0E"/>
    <w:rsid w:val="005F7446"/>
    <w:rsid w:val="005F760E"/>
    <w:rsid w:val="005F7634"/>
    <w:rsid w:val="005F7B1D"/>
    <w:rsid w:val="00600EAE"/>
    <w:rsid w:val="0060222A"/>
    <w:rsid w:val="00603DB6"/>
    <w:rsid w:val="006069CE"/>
    <w:rsid w:val="00610C21"/>
    <w:rsid w:val="00610FCB"/>
    <w:rsid w:val="00611907"/>
    <w:rsid w:val="00611C66"/>
    <w:rsid w:val="006125E5"/>
    <w:rsid w:val="00613116"/>
    <w:rsid w:val="006131B2"/>
    <w:rsid w:val="0061644F"/>
    <w:rsid w:val="0061741B"/>
    <w:rsid w:val="00617476"/>
    <w:rsid w:val="006202A6"/>
    <w:rsid w:val="0062054B"/>
    <w:rsid w:val="00620B39"/>
    <w:rsid w:val="00621C4E"/>
    <w:rsid w:val="00621E89"/>
    <w:rsid w:val="00622A24"/>
    <w:rsid w:val="0062436B"/>
    <w:rsid w:val="00624BD8"/>
    <w:rsid w:val="00624EAE"/>
    <w:rsid w:val="0062668C"/>
    <w:rsid w:val="00626E28"/>
    <w:rsid w:val="00627623"/>
    <w:rsid w:val="006305D7"/>
    <w:rsid w:val="00630D3E"/>
    <w:rsid w:val="00630D83"/>
    <w:rsid w:val="0063134B"/>
    <w:rsid w:val="00633A01"/>
    <w:rsid w:val="00633B97"/>
    <w:rsid w:val="0063416F"/>
    <w:rsid w:val="006341F7"/>
    <w:rsid w:val="00634242"/>
    <w:rsid w:val="00634FFE"/>
    <w:rsid w:val="00635014"/>
    <w:rsid w:val="0063501C"/>
    <w:rsid w:val="00635875"/>
    <w:rsid w:val="006358C7"/>
    <w:rsid w:val="00635AC1"/>
    <w:rsid w:val="00636701"/>
    <w:rsid w:val="006369CE"/>
    <w:rsid w:val="00636B2C"/>
    <w:rsid w:val="006411CA"/>
    <w:rsid w:val="006412C8"/>
    <w:rsid w:val="00641BD1"/>
    <w:rsid w:val="00641C25"/>
    <w:rsid w:val="00644207"/>
    <w:rsid w:val="006467F8"/>
    <w:rsid w:val="0064774C"/>
    <w:rsid w:val="00650969"/>
    <w:rsid w:val="00650AD5"/>
    <w:rsid w:val="006525FD"/>
    <w:rsid w:val="006550CB"/>
    <w:rsid w:val="006554FB"/>
    <w:rsid w:val="00655E9F"/>
    <w:rsid w:val="0065603A"/>
    <w:rsid w:val="00656271"/>
    <w:rsid w:val="00656BE3"/>
    <w:rsid w:val="00656D4D"/>
    <w:rsid w:val="006573A2"/>
    <w:rsid w:val="006573CF"/>
    <w:rsid w:val="00660F36"/>
    <w:rsid w:val="00661958"/>
    <w:rsid w:val="006619C8"/>
    <w:rsid w:val="00662D36"/>
    <w:rsid w:val="00664959"/>
    <w:rsid w:val="00664AA0"/>
    <w:rsid w:val="00665259"/>
    <w:rsid w:val="00666CA9"/>
    <w:rsid w:val="00667793"/>
    <w:rsid w:val="00667932"/>
    <w:rsid w:val="00671236"/>
    <w:rsid w:val="00671710"/>
    <w:rsid w:val="00671A24"/>
    <w:rsid w:val="00673069"/>
    <w:rsid w:val="00673414"/>
    <w:rsid w:val="00675FD3"/>
    <w:rsid w:val="00676079"/>
    <w:rsid w:val="00676E3C"/>
    <w:rsid w:val="00676ECD"/>
    <w:rsid w:val="0067726E"/>
    <w:rsid w:val="006779AA"/>
    <w:rsid w:val="00677A6A"/>
    <w:rsid w:val="00677D0A"/>
    <w:rsid w:val="0068098A"/>
    <w:rsid w:val="006812FB"/>
    <w:rsid w:val="0068185F"/>
    <w:rsid w:val="006822A6"/>
    <w:rsid w:val="0068277C"/>
    <w:rsid w:val="00683129"/>
    <w:rsid w:val="006831DA"/>
    <w:rsid w:val="006833B3"/>
    <w:rsid w:val="00684BBC"/>
    <w:rsid w:val="00684F54"/>
    <w:rsid w:val="00687C6C"/>
    <w:rsid w:val="00687E09"/>
    <w:rsid w:val="0069110A"/>
    <w:rsid w:val="00694675"/>
    <w:rsid w:val="00696EB5"/>
    <w:rsid w:val="00697E69"/>
    <w:rsid w:val="006A01CF"/>
    <w:rsid w:val="006A1443"/>
    <w:rsid w:val="006A1B45"/>
    <w:rsid w:val="006A444D"/>
    <w:rsid w:val="006A50E1"/>
    <w:rsid w:val="006A54D3"/>
    <w:rsid w:val="006A60DD"/>
    <w:rsid w:val="006A732E"/>
    <w:rsid w:val="006B074C"/>
    <w:rsid w:val="006B0AAA"/>
    <w:rsid w:val="006B236F"/>
    <w:rsid w:val="006B356C"/>
    <w:rsid w:val="006B3B84"/>
    <w:rsid w:val="006B4226"/>
    <w:rsid w:val="006B454B"/>
    <w:rsid w:val="006B4E7C"/>
    <w:rsid w:val="006B51FA"/>
    <w:rsid w:val="006B5D8C"/>
    <w:rsid w:val="006B72D4"/>
    <w:rsid w:val="006C02C9"/>
    <w:rsid w:val="006C05D9"/>
    <w:rsid w:val="006C0852"/>
    <w:rsid w:val="006C11CC"/>
    <w:rsid w:val="006C1AEB"/>
    <w:rsid w:val="006C29DE"/>
    <w:rsid w:val="006C3816"/>
    <w:rsid w:val="006C43AE"/>
    <w:rsid w:val="006C4D2F"/>
    <w:rsid w:val="006C5613"/>
    <w:rsid w:val="006C57FE"/>
    <w:rsid w:val="006C5DCF"/>
    <w:rsid w:val="006C5F27"/>
    <w:rsid w:val="006C6DE3"/>
    <w:rsid w:val="006C7343"/>
    <w:rsid w:val="006D0C77"/>
    <w:rsid w:val="006D254F"/>
    <w:rsid w:val="006D3202"/>
    <w:rsid w:val="006D347F"/>
    <w:rsid w:val="006D55C3"/>
    <w:rsid w:val="006D64CD"/>
    <w:rsid w:val="006E4866"/>
    <w:rsid w:val="006E4B63"/>
    <w:rsid w:val="006E6AC5"/>
    <w:rsid w:val="006F06E4"/>
    <w:rsid w:val="006F1D30"/>
    <w:rsid w:val="006F3D40"/>
    <w:rsid w:val="006F564C"/>
    <w:rsid w:val="006F72A1"/>
    <w:rsid w:val="006F7B41"/>
    <w:rsid w:val="00700513"/>
    <w:rsid w:val="0070211B"/>
    <w:rsid w:val="007023B0"/>
    <w:rsid w:val="00702B5D"/>
    <w:rsid w:val="00703ED2"/>
    <w:rsid w:val="00706A05"/>
    <w:rsid w:val="00706E0D"/>
    <w:rsid w:val="00706E41"/>
    <w:rsid w:val="00707A65"/>
    <w:rsid w:val="00707B8D"/>
    <w:rsid w:val="00711F0D"/>
    <w:rsid w:val="00712EC4"/>
    <w:rsid w:val="00713636"/>
    <w:rsid w:val="0071430D"/>
    <w:rsid w:val="007143DE"/>
    <w:rsid w:val="00714B8C"/>
    <w:rsid w:val="007163BE"/>
    <w:rsid w:val="0071675D"/>
    <w:rsid w:val="0071755F"/>
    <w:rsid w:val="007203FE"/>
    <w:rsid w:val="00722FFD"/>
    <w:rsid w:val="0072607D"/>
    <w:rsid w:val="00726E20"/>
    <w:rsid w:val="007279E8"/>
    <w:rsid w:val="00727B21"/>
    <w:rsid w:val="007332CD"/>
    <w:rsid w:val="007354D3"/>
    <w:rsid w:val="00735CF5"/>
    <w:rsid w:val="00736728"/>
    <w:rsid w:val="00737548"/>
    <w:rsid w:val="0074008B"/>
    <w:rsid w:val="0074063A"/>
    <w:rsid w:val="007419F8"/>
    <w:rsid w:val="00742766"/>
    <w:rsid w:val="00742827"/>
    <w:rsid w:val="00742AA4"/>
    <w:rsid w:val="007435DD"/>
    <w:rsid w:val="00743BA1"/>
    <w:rsid w:val="0074572D"/>
    <w:rsid w:val="00745F1E"/>
    <w:rsid w:val="00746331"/>
    <w:rsid w:val="007466EC"/>
    <w:rsid w:val="007471D6"/>
    <w:rsid w:val="00750690"/>
    <w:rsid w:val="007515FE"/>
    <w:rsid w:val="00752B86"/>
    <w:rsid w:val="007535FE"/>
    <w:rsid w:val="00753CE8"/>
    <w:rsid w:val="00756693"/>
    <w:rsid w:val="00757378"/>
    <w:rsid w:val="0075741F"/>
    <w:rsid w:val="00757681"/>
    <w:rsid w:val="007576CA"/>
    <w:rsid w:val="007601D0"/>
    <w:rsid w:val="00760247"/>
    <w:rsid w:val="007608D7"/>
    <w:rsid w:val="0076109D"/>
    <w:rsid w:val="007613F8"/>
    <w:rsid w:val="0076377E"/>
    <w:rsid w:val="00765A32"/>
    <w:rsid w:val="00767107"/>
    <w:rsid w:val="00767D7F"/>
    <w:rsid w:val="00773874"/>
    <w:rsid w:val="00773BFD"/>
    <w:rsid w:val="007743B3"/>
    <w:rsid w:val="00774490"/>
    <w:rsid w:val="0077516A"/>
    <w:rsid w:val="007777FA"/>
    <w:rsid w:val="00777D18"/>
    <w:rsid w:val="00777E8A"/>
    <w:rsid w:val="007819FF"/>
    <w:rsid w:val="00782A47"/>
    <w:rsid w:val="00782A7F"/>
    <w:rsid w:val="0078489B"/>
    <w:rsid w:val="00784A4C"/>
    <w:rsid w:val="00784BC6"/>
    <w:rsid w:val="00784F37"/>
    <w:rsid w:val="0078523D"/>
    <w:rsid w:val="007856C3"/>
    <w:rsid w:val="00785C86"/>
    <w:rsid w:val="00785E33"/>
    <w:rsid w:val="0078692B"/>
    <w:rsid w:val="00786A89"/>
    <w:rsid w:val="00786BE8"/>
    <w:rsid w:val="00786FAE"/>
    <w:rsid w:val="00787E68"/>
    <w:rsid w:val="00787EA8"/>
    <w:rsid w:val="00790ADC"/>
    <w:rsid w:val="00791B6C"/>
    <w:rsid w:val="0079227E"/>
    <w:rsid w:val="007931DF"/>
    <w:rsid w:val="007944BF"/>
    <w:rsid w:val="00795657"/>
    <w:rsid w:val="007A0172"/>
    <w:rsid w:val="007A0341"/>
    <w:rsid w:val="007A2511"/>
    <w:rsid w:val="007A260E"/>
    <w:rsid w:val="007A4D4C"/>
    <w:rsid w:val="007A4DD6"/>
    <w:rsid w:val="007A5CB9"/>
    <w:rsid w:val="007A617E"/>
    <w:rsid w:val="007A7402"/>
    <w:rsid w:val="007A7C39"/>
    <w:rsid w:val="007B0EE6"/>
    <w:rsid w:val="007B13F7"/>
    <w:rsid w:val="007B3D83"/>
    <w:rsid w:val="007B5A54"/>
    <w:rsid w:val="007B5BD6"/>
    <w:rsid w:val="007B670D"/>
    <w:rsid w:val="007B6B07"/>
    <w:rsid w:val="007B6B88"/>
    <w:rsid w:val="007B6D43"/>
    <w:rsid w:val="007B6EB3"/>
    <w:rsid w:val="007B749A"/>
    <w:rsid w:val="007B7C6E"/>
    <w:rsid w:val="007C15A3"/>
    <w:rsid w:val="007C15DD"/>
    <w:rsid w:val="007C23EB"/>
    <w:rsid w:val="007C4A32"/>
    <w:rsid w:val="007C5D38"/>
    <w:rsid w:val="007D3144"/>
    <w:rsid w:val="007D44D7"/>
    <w:rsid w:val="007D4CCC"/>
    <w:rsid w:val="007D621A"/>
    <w:rsid w:val="007D7991"/>
    <w:rsid w:val="007E0152"/>
    <w:rsid w:val="007E058A"/>
    <w:rsid w:val="007E07E5"/>
    <w:rsid w:val="007E0A4D"/>
    <w:rsid w:val="007E1743"/>
    <w:rsid w:val="007E1B90"/>
    <w:rsid w:val="007E2887"/>
    <w:rsid w:val="007E4741"/>
    <w:rsid w:val="007E5278"/>
    <w:rsid w:val="007E5F44"/>
    <w:rsid w:val="007E6AF2"/>
    <w:rsid w:val="007E6FD8"/>
    <w:rsid w:val="007E702A"/>
    <w:rsid w:val="007E7218"/>
    <w:rsid w:val="007E749C"/>
    <w:rsid w:val="007F006D"/>
    <w:rsid w:val="007F061E"/>
    <w:rsid w:val="007F09EE"/>
    <w:rsid w:val="007F0E3C"/>
    <w:rsid w:val="007F0EE7"/>
    <w:rsid w:val="007F1B5C"/>
    <w:rsid w:val="007F301D"/>
    <w:rsid w:val="007F3AE2"/>
    <w:rsid w:val="007F5585"/>
    <w:rsid w:val="007F67A5"/>
    <w:rsid w:val="007F6DB4"/>
    <w:rsid w:val="007F762D"/>
    <w:rsid w:val="007F7AAE"/>
    <w:rsid w:val="00801257"/>
    <w:rsid w:val="00803B0A"/>
    <w:rsid w:val="008041EF"/>
    <w:rsid w:val="00804DED"/>
    <w:rsid w:val="008051DA"/>
    <w:rsid w:val="0080579C"/>
    <w:rsid w:val="00805B96"/>
    <w:rsid w:val="008073AB"/>
    <w:rsid w:val="008105BE"/>
    <w:rsid w:val="008115A5"/>
    <w:rsid w:val="00811AF8"/>
    <w:rsid w:val="00811D46"/>
    <w:rsid w:val="00812A58"/>
    <w:rsid w:val="0081415D"/>
    <w:rsid w:val="008148EB"/>
    <w:rsid w:val="00817332"/>
    <w:rsid w:val="00817AB6"/>
    <w:rsid w:val="00820229"/>
    <w:rsid w:val="008207EE"/>
    <w:rsid w:val="0082142D"/>
    <w:rsid w:val="008216D2"/>
    <w:rsid w:val="00821F20"/>
    <w:rsid w:val="00822318"/>
    <w:rsid w:val="00822448"/>
    <w:rsid w:val="00822ABE"/>
    <w:rsid w:val="00822FBA"/>
    <w:rsid w:val="0082352E"/>
    <w:rsid w:val="008244D1"/>
    <w:rsid w:val="00824DDD"/>
    <w:rsid w:val="00825524"/>
    <w:rsid w:val="008261A6"/>
    <w:rsid w:val="00827783"/>
    <w:rsid w:val="00827834"/>
    <w:rsid w:val="00827BC6"/>
    <w:rsid w:val="00827F51"/>
    <w:rsid w:val="0083028D"/>
    <w:rsid w:val="008307FB"/>
    <w:rsid w:val="0083104E"/>
    <w:rsid w:val="00831E93"/>
    <w:rsid w:val="00831FE0"/>
    <w:rsid w:val="00833DDD"/>
    <w:rsid w:val="00834053"/>
    <w:rsid w:val="008343BE"/>
    <w:rsid w:val="0083532B"/>
    <w:rsid w:val="00835ACF"/>
    <w:rsid w:val="00836A23"/>
    <w:rsid w:val="00840FB4"/>
    <w:rsid w:val="008410B2"/>
    <w:rsid w:val="008419E3"/>
    <w:rsid w:val="00843C96"/>
    <w:rsid w:val="00844115"/>
    <w:rsid w:val="008446D1"/>
    <w:rsid w:val="00844BBA"/>
    <w:rsid w:val="00844F15"/>
    <w:rsid w:val="00845616"/>
    <w:rsid w:val="008500A0"/>
    <w:rsid w:val="008500E5"/>
    <w:rsid w:val="008524E5"/>
    <w:rsid w:val="00852CDE"/>
    <w:rsid w:val="0085351C"/>
    <w:rsid w:val="0085392C"/>
    <w:rsid w:val="008549BA"/>
    <w:rsid w:val="008549CA"/>
    <w:rsid w:val="008556C3"/>
    <w:rsid w:val="00855D56"/>
    <w:rsid w:val="0085687C"/>
    <w:rsid w:val="008569D1"/>
    <w:rsid w:val="0086049C"/>
    <w:rsid w:val="00861641"/>
    <w:rsid w:val="00864122"/>
    <w:rsid w:val="00864FA6"/>
    <w:rsid w:val="008658B9"/>
    <w:rsid w:val="00866C66"/>
    <w:rsid w:val="008674EB"/>
    <w:rsid w:val="008706C5"/>
    <w:rsid w:val="008717BF"/>
    <w:rsid w:val="00871910"/>
    <w:rsid w:val="00873707"/>
    <w:rsid w:val="00874B20"/>
    <w:rsid w:val="00875EFA"/>
    <w:rsid w:val="008763E1"/>
    <w:rsid w:val="0087680D"/>
    <w:rsid w:val="00876FAE"/>
    <w:rsid w:val="0087775C"/>
    <w:rsid w:val="00877EC8"/>
    <w:rsid w:val="00880F36"/>
    <w:rsid w:val="00881915"/>
    <w:rsid w:val="00881DEE"/>
    <w:rsid w:val="008828BF"/>
    <w:rsid w:val="00882C45"/>
    <w:rsid w:val="00884182"/>
    <w:rsid w:val="0088532B"/>
    <w:rsid w:val="00885530"/>
    <w:rsid w:val="008863CE"/>
    <w:rsid w:val="008910D1"/>
    <w:rsid w:val="00891D37"/>
    <w:rsid w:val="0089201A"/>
    <w:rsid w:val="0089296C"/>
    <w:rsid w:val="008958BB"/>
    <w:rsid w:val="00895C4F"/>
    <w:rsid w:val="0089638C"/>
    <w:rsid w:val="00896ABD"/>
    <w:rsid w:val="008A09B0"/>
    <w:rsid w:val="008A0DAD"/>
    <w:rsid w:val="008A3380"/>
    <w:rsid w:val="008A6A62"/>
    <w:rsid w:val="008A7A9C"/>
    <w:rsid w:val="008B188F"/>
    <w:rsid w:val="008B3770"/>
    <w:rsid w:val="008B3DAB"/>
    <w:rsid w:val="008B4217"/>
    <w:rsid w:val="008B5218"/>
    <w:rsid w:val="008B5A6B"/>
    <w:rsid w:val="008B5DF3"/>
    <w:rsid w:val="008B611B"/>
    <w:rsid w:val="008B7102"/>
    <w:rsid w:val="008B7246"/>
    <w:rsid w:val="008B752A"/>
    <w:rsid w:val="008C1E92"/>
    <w:rsid w:val="008C3B7D"/>
    <w:rsid w:val="008C3D59"/>
    <w:rsid w:val="008C48B3"/>
    <w:rsid w:val="008C4F8B"/>
    <w:rsid w:val="008C52E3"/>
    <w:rsid w:val="008C65E6"/>
    <w:rsid w:val="008C6643"/>
    <w:rsid w:val="008D0F90"/>
    <w:rsid w:val="008D2910"/>
    <w:rsid w:val="008D2FA4"/>
    <w:rsid w:val="008D35DA"/>
    <w:rsid w:val="008D3715"/>
    <w:rsid w:val="008D5465"/>
    <w:rsid w:val="008D6315"/>
    <w:rsid w:val="008D6B4B"/>
    <w:rsid w:val="008D7800"/>
    <w:rsid w:val="008D7EB7"/>
    <w:rsid w:val="008E190E"/>
    <w:rsid w:val="008E1918"/>
    <w:rsid w:val="008E1D83"/>
    <w:rsid w:val="008E3684"/>
    <w:rsid w:val="008E57F5"/>
    <w:rsid w:val="008E7606"/>
    <w:rsid w:val="008E7B8C"/>
    <w:rsid w:val="008F1DAA"/>
    <w:rsid w:val="008F30AF"/>
    <w:rsid w:val="008F3B0B"/>
    <w:rsid w:val="008F3EBD"/>
    <w:rsid w:val="008F521F"/>
    <w:rsid w:val="008F564D"/>
    <w:rsid w:val="008F5D47"/>
    <w:rsid w:val="008F60B2"/>
    <w:rsid w:val="008F6AD6"/>
    <w:rsid w:val="008F7934"/>
    <w:rsid w:val="008F7C41"/>
    <w:rsid w:val="0090055D"/>
    <w:rsid w:val="009011DF"/>
    <w:rsid w:val="009017BF"/>
    <w:rsid w:val="00901A4C"/>
    <w:rsid w:val="009023B4"/>
    <w:rsid w:val="00902F51"/>
    <w:rsid w:val="009031E2"/>
    <w:rsid w:val="00905D1A"/>
    <w:rsid w:val="0090698F"/>
    <w:rsid w:val="00906A93"/>
    <w:rsid w:val="00907348"/>
    <w:rsid w:val="00910398"/>
    <w:rsid w:val="00912074"/>
    <w:rsid w:val="0091276C"/>
    <w:rsid w:val="00913756"/>
    <w:rsid w:val="00914DCD"/>
    <w:rsid w:val="00915A3B"/>
    <w:rsid w:val="009160D0"/>
    <w:rsid w:val="009165AC"/>
    <w:rsid w:val="00916C06"/>
    <w:rsid w:val="00916E68"/>
    <w:rsid w:val="009171EC"/>
    <w:rsid w:val="00917C9B"/>
    <w:rsid w:val="0092053F"/>
    <w:rsid w:val="0092120F"/>
    <w:rsid w:val="00922948"/>
    <w:rsid w:val="00922A83"/>
    <w:rsid w:val="009231C9"/>
    <w:rsid w:val="0092340A"/>
    <w:rsid w:val="0092426C"/>
    <w:rsid w:val="00925F38"/>
    <w:rsid w:val="00926C50"/>
    <w:rsid w:val="00930531"/>
    <w:rsid w:val="00930946"/>
    <w:rsid w:val="009313D9"/>
    <w:rsid w:val="00931D8F"/>
    <w:rsid w:val="009322BA"/>
    <w:rsid w:val="00932A03"/>
    <w:rsid w:val="0093354E"/>
    <w:rsid w:val="009337E1"/>
    <w:rsid w:val="00935B7F"/>
    <w:rsid w:val="0093635B"/>
    <w:rsid w:val="00937F54"/>
    <w:rsid w:val="0094010F"/>
    <w:rsid w:val="00940C7E"/>
    <w:rsid w:val="00941293"/>
    <w:rsid w:val="00941ACF"/>
    <w:rsid w:val="00942EA2"/>
    <w:rsid w:val="0094311F"/>
    <w:rsid w:val="009440DB"/>
    <w:rsid w:val="0094514C"/>
    <w:rsid w:val="00945438"/>
    <w:rsid w:val="009458D8"/>
    <w:rsid w:val="00945B54"/>
    <w:rsid w:val="00946372"/>
    <w:rsid w:val="00947E97"/>
    <w:rsid w:val="00950184"/>
    <w:rsid w:val="00950C17"/>
    <w:rsid w:val="00951FAF"/>
    <w:rsid w:val="00954178"/>
    <w:rsid w:val="00954740"/>
    <w:rsid w:val="00955F28"/>
    <w:rsid w:val="0096066D"/>
    <w:rsid w:val="00960809"/>
    <w:rsid w:val="009609DA"/>
    <w:rsid w:val="0096271F"/>
    <w:rsid w:val="009633BF"/>
    <w:rsid w:val="00963ABC"/>
    <w:rsid w:val="00964E49"/>
    <w:rsid w:val="00965D21"/>
    <w:rsid w:val="00965F37"/>
    <w:rsid w:val="00966B66"/>
    <w:rsid w:val="00967764"/>
    <w:rsid w:val="00970B0E"/>
    <w:rsid w:val="00970BB9"/>
    <w:rsid w:val="00971D5D"/>
    <w:rsid w:val="0097217E"/>
    <w:rsid w:val="009726EE"/>
    <w:rsid w:val="009738A7"/>
    <w:rsid w:val="0097502A"/>
    <w:rsid w:val="00975573"/>
    <w:rsid w:val="00975BE0"/>
    <w:rsid w:val="00976586"/>
    <w:rsid w:val="00976D03"/>
    <w:rsid w:val="00977B30"/>
    <w:rsid w:val="009807E1"/>
    <w:rsid w:val="00982F41"/>
    <w:rsid w:val="00983229"/>
    <w:rsid w:val="009836EC"/>
    <w:rsid w:val="00985090"/>
    <w:rsid w:val="00985A63"/>
    <w:rsid w:val="00986449"/>
    <w:rsid w:val="00986998"/>
    <w:rsid w:val="009873A9"/>
    <w:rsid w:val="00987710"/>
    <w:rsid w:val="009904AB"/>
    <w:rsid w:val="00990583"/>
    <w:rsid w:val="00990DF5"/>
    <w:rsid w:val="00991920"/>
    <w:rsid w:val="009925EA"/>
    <w:rsid w:val="00992687"/>
    <w:rsid w:val="00992E67"/>
    <w:rsid w:val="00993409"/>
    <w:rsid w:val="00993F2B"/>
    <w:rsid w:val="00995688"/>
    <w:rsid w:val="009958A6"/>
    <w:rsid w:val="0099592A"/>
    <w:rsid w:val="0099606C"/>
    <w:rsid w:val="00996456"/>
    <w:rsid w:val="009973A6"/>
    <w:rsid w:val="0099761C"/>
    <w:rsid w:val="00997EE6"/>
    <w:rsid w:val="009A04F5"/>
    <w:rsid w:val="009A07CB"/>
    <w:rsid w:val="009A15EF"/>
    <w:rsid w:val="009A2F4C"/>
    <w:rsid w:val="009A3198"/>
    <w:rsid w:val="009A38A5"/>
    <w:rsid w:val="009A5133"/>
    <w:rsid w:val="009A56A3"/>
    <w:rsid w:val="009A602A"/>
    <w:rsid w:val="009B0CB7"/>
    <w:rsid w:val="009B118B"/>
    <w:rsid w:val="009B1737"/>
    <w:rsid w:val="009B3041"/>
    <w:rsid w:val="009B3422"/>
    <w:rsid w:val="009B3D4B"/>
    <w:rsid w:val="009B5B99"/>
    <w:rsid w:val="009B6EFC"/>
    <w:rsid w:val="009C0125"/>
    <w:rsid w:val="009C0C50"/>
    <w:rsid w:val="009C16B4"/>
    <w:rsid w:val="009C2DF8"/>
    <w:rsid w:val="009C31BF"/>
    <w:rsid w:val="009C4C4F"/>
    <w:rsid w:val="009C5772"/>
    <w:rsid w:val="009C64F1"/>
    <w:rsid w:val="009C68B7"/>
    <w:rsid w:val="009C6996"/>
    <w:rsid w:val="009D0834"/>
    <w:rsid w:val="009D0A1E"/>
    <w:rsid w:val="009D0C27"/>
    <w:rsid w:val="009D2AE3"/>
    <w:rsid w:val="009D40FF"/>
    <w:rsid w:val="009D4510"/>
    <w:rsid w:val="009D52BC"/>
    <w:rsid w:val="009D7D0A"/>
    <w:rsid w:val="009D7EEB"/>
    <w:rsid w:val="009E09D9"/>
    <w:rsid w:val="009E0B29"/>
    <w:rsid w:val="009E4B45"/>
    <w:rsid w:val="009E554B"/>
    <w:rsid w:val="009E6670"/>
    <w:rsid w:val="009F01B1"/>
    <w:rsid w:val="009F0B05"/>
    <w:rsid w:val="009F0DBB"/>
    <w:rsid w:val="009F26A8"/>
    <w:rsid w:val="009F30AF"/>
    <w:rsid w:val="009F34A1"/>
    <w:rsid w:val="009F3887"/>
    <w:rsid w:val="009F4FDB"/>
    <w:rsid w:val="009F732B"/>
    <w:rsid w:val="009F74B5"/>
    <w:rsid w:val="00A01FE0"/>
    <w:rsid w:val="00A04730"/>
    <w:rsid w:val="00A10656"/>
    <w:rsid w:val="00A113C0"/>
    <w:rsid w:val="00A11CFB"/>
    <w:rsid w:val="00A12FA6"/>
    <w:rsid w:val="00A1339B"/>
    <w:rsid w:val="00A14ABA"/>
    <w:rsid w:val="00A153BF"/>
    <w:rsid w:val="00A20740"/>
    <w:rsid w:val="00A2077A"/>
    <w:rsid w:val="00A22968"/>
    <w:rsid w:val="00A24457"/>
    <w:rsid w:val="00A24CB6"/>
    <w:rsid w:val="00A25877"/>
    <w:rsid w:val="00A25F09"/>
    <w:rsid w:val="00A26CD2"/>
    <w:rsid w:val="00A27667"/>
    <w:rsid w:val="00A27FA8"/>
    <w:rsid w:val="00A31515"/>
    <w:rsid w:val="00A32979"/>
    <w:rsid w:val="00A34A67"/>
    <w:rsid w:val="00A35A46"/>
    <w:rsid w:val="00A35A8D"/>
    <w:rsid w:val="00A37462"/>
    <w:rsid w:val="00A429B2"/>
    <w:rsid w:val="00A42BDC"/>
    <w:rsid w:val="00A44764"/>
    <w:rsid w:val="00A44CA2"/>
    <w:rsid w:val="00A456B0"/>
    <w:rsid w:val="00A459E1"/>
    <w:rsid w:val="00A45E5C"/>
    <w:rsid w:val="00A474B6"/>
    <w:rsid w:val="00A47BB4"/>
    <w:rsid w:val="00A511A7"/>
    <w:rsid w:val="00A52006"/>
    <w:rsid w:val="00A52296"/>
    <w:rsid w:val="00A52FB6"/>
    <w:rsid w:val="00A5330E"/>
    <w:rsid w:val="00A5434E"/>
    <w:rsid w:val="00A545C0"/>
    <w:rsid w:val="00A54CE2"/>
    <w:rsid w:val="00A55080"/>
    <w:rsid w:val="00A55661"/>
    <w:rsid w:val="00A57478"/>
    <w:rsid w:val="00A578D4"/>
    <w:rsid w:val="00A57DD9"/>
    <w:rsid w:val="00A60119"/>
    <w:rsid w:val="00A61B70"/>
    <w:rsid w:val="00A61FA8"/>
    <w:rsid w:val="00A62B1B"/>
    <w:rsid w:val="00A637F4"/>
    <w:rsid w:val="00A65485"/>
    <w:rsid w:val="00A66E05"/>
    <w:rsid w:val="00A67B6A"/>
    <w:rsid w:val="00A70418"/>
    <w:rsid w:val="00A70753"/>
    <w:rsid w:val="00A712D2"/>
    <w:rsid w:val="00A7188F"/>
    <w:rsid w:val="00A72424"/>
    <w:rsid w:val="00A72650"/>
    <w:rsid w:val="00A72D74"/>
    <w:rsid w:val="00A73613"/>
    <w:rsid w:val="00A74094"/>
    <w:rsid w:val="00A7519B"/>
    <w:rsid w:val="00A77B5A"/>
    <w:rsid w:val="00A82C8A"/>
    <w:rsid w:val="00A8346B"/>
    <w:rsid w:val="00A852FF"/>
    <w:rsid w:val="00A87337"/>
    <w:rsid w:val="00A9066B"/>
    <w:rsid w:val="00A90C97"/>
    <w:rsid w:val="00A90E96"/>
    <w:rsid w:val="00A90F8B"/>
    <w:rsid w:val="00A91699"/>
    <w:rsid w:val="00A92C70"/>
    <w:rsid w:val="00A92EE5"/>
    <w:rsid w:val="00A932D0"/>
    <w:rsid w:val="00A94F5B"/>
    <w:rsid w:val="00A95CA0"/>
    <w:rsid w:val="00A960C8"/>
    <w:rsid w:val="00A96604"/>
    <w:rsid w:val="00A96B27"/>
    <w:rsid w:val="00AA03DF"/>
    <w:rsid w:val="00AA0878"/>
    <w:rsid w:val="00AA1B4F"/>
    <w:rsid w:val="00AA21D8"/>
    <w:rsid w:val="00AA224A"/>
    <w:rsid w:val="00AA2F65"/>
    <w:rsid w:val="00AA54F3"/>
    <w:rsid w:val="00AA6B43"/>
    <w:rsid w:val="00AB0245"/>
    <w:rsid w:val="00AB02EF"/>
    <w:rsid w:val="00AB04C8"/>
    <w:rsid w:val="00AB1D79"/>
    <w:rsid w:val="00AB2294"/>
    <w:rsid w:val="00AB2366"/>
    <w:rsid w:val="00AB367A"/>
    <w:rsid w:val="00AB4A53"/>
    <w:rsid w:val="00AB58A3"/>
    <w:rsid w:val="00AB65EF"/>
    <w:rsid w:val="00AB6FB1"/>
    <w:rsid w:val="00AC01D1"/>
    <w:rsid w:val="00AC087B"/>
    <w:rsid w:val="00AC0950"/>
    <w:rsid w:val="00AC16AE"/>
    <w:rsid w:val="00AC1A03"/>
    <w:rsid w:val="00AC2F41"/>
    <w:rsid w:val="00AC3044"/>
    <w:rsid w:val="00AC3A55"/>
    <w:rsid w:val="00AC4739"/>
    <w:rsid w:val="00AC52A5"/>
    <w:rsid w:val="00AC6899"/>
    <w:rsid w:val="00AC6C44"/>
    <w:rsid w:val="00AC6EFD"/>
    <w:rsid w:val="00AC7151"/>
    <w:rsid w:val="00AC77B8"/>
    <w:rsid w:val="00AC7C01"/>
    <w:rsid w:val="00AD0413"/>
    <w:rsid w:val="00AD1392"/>
    <w:rsid w:val="00AD2631"/>
    <w:rsid w:val="00AD4074"/>
    <w:rsid w:val="00AD460A"/>
    <w:rsid w:val="00AD4B73"/>
    <w:rsid w:val="00AD67C8"/>
    <w:rsid w:val="00AD6A05"/>
    <w:rsid w:val="00AD7700"/>
    <w:rsid w:val="00AE034C"/>
    <w:rsid w:val="00AE127D"/>
    <w:rsid w:val="00AE1457"/>
    <w:rsid w:val="00AE272B"/>
    <w:rsid w:val="00AE39CF"/>
    <w:rsid w:val="00AE3E3A"/>
    <w:rsid w:val="00AE4E8B"/>
    <w:rsid w:val="00AE5223"/>
    <w:rsid w:val="00AE538F"/>
    <w:rsid w:val="00AE640A"/>
    <w:rsid w:val="00AE77B4"/>
    <w:rsid w:val="00AE7C1A"/>
    <w:rsid w:val="00AE7DF8"/>
    <w:rsid w:val="00AF08BE"/>
    <w:rsid w:val="00AF0D9C"/>
    <w:rsid w:val="00AF13AB"/>
    <w:rsid w:val="00AF1D36"/>
    <w:rsid w:val="00AF280B"/>
    <w:rsid w:val="00AF395F"/>
    <w:rsid w:val="00AF42ED"/>
    <w:rsid w:val="00AF55D5"/>
    <w:rsid w:val="00AF59F7"/>
    <w:rsid w:val="00AF5F75"/>
    <w:rsid w:val="00AF6001"/>
    <w:rsid w:val="00AF6018"/>
    <w:rsid w:val="00AF686B"/>
    <w:rsid w:val="00AF6FE0"/>
    <w:rsid w:val="00AF7C9B"/>
    <w:rsid w:val="00B009C3"/>
    <w:rsid w:val="00B01A16"/>
    <w:rsid w:val="00B020F4"/>
    <w:rsid w:val="00B024C9"/>
    <w:rsid w:val="00B030CF"/>
    <w:rsid w:val="00B03E17"/>
    <w:rsid w:val="00B06569"/>
    <w:rsid w:val="00B06CB0"/>
    <w:rsid w:val="00B070AD"/>
    <w:rsid w:val="00B074A6"/>
    <w:rsid w:val="00B07F45"/>
    <w:rsid w:val="00B1021A"/>
    <w:rsid w:val="00B106CD"/>
    <w:rsid w:val="00B11FB6"/>
    <w:rsid w:val="00B12FA9"/>
    <w:rsid w:val="00B13161"/>
    <w:rsid w:val="00B13B27"/>
    <w:rsid w:val="00B1481A"/>
    <w:rsid w:val="00B15A1F"/>
    <w:rsid w:val="00B15FE9"/>
    <w:rsid w:val="00B1648F"/>
    <w:rsid w:val="00B174DD"/>
    <w:rsid w:val="00B204D6"/>
    <w:rsid w:val="00B209BD"/>
    <w:rsid w:val="00B20A2E"/>
    <w:rsid w:val="00B2148A"/>
    <w:rsid w:val="00B2165D"/>
    <w:rsid w:val="00B220C2"/>
    <w:rsid w:val="00B223A0"/>
    <w:rsid w:val="00B226DF"/>
    <w:rsid w:val="00B227C8"/>
    <w:rsid w:val="00B231C5"/>
    <w:rsid w:val="00B23961"/>
    <w:rsid w:val="00B24CDC"/>
    <w:rsid w:val="00B2588A"/>
    <w:rsid w:val="00B25B32"/>
    <w:rsid w:val="00B26A88"/>
    <w:rsid w:val="00B307BB"/>
    <w:rsid w:val="00B30860"/>
    <w:rsid w:val="00B3112D"/>
    <w:rsid w:val="00B32616"/>
    <w:rsid w:val="00B3272B"/>
    <w:rsid w:val="00B3354B"/>
    <w:rsid w:val="00B338A8"/>
    <w:rsid w:val="00B34C95"/>
    <w:rsid w:val="00B360BC"/>
    <w:rsid w:val="00B36C42"/>
    <w:rsid w:val="00B4085F"/>
    <w:rsid w:val="00B40DE8"/>
    <w:rsid w:val="00B42EA7"/>
    <w:rsid w:val="00B4354F"/>
    <w:rsid w:val="00B45D81"/>
    <w:rsid w:val="00B46E5F"/>
    <w:rsid w:val="00B472DC"/>
    <w:rsid w:val="00B47A5A"/>
    <w:rsid w:val="00B47C9F"/>
    <w:rsid w:val="00B50661"/>
    <w:rsid w:val="00B50B3D"/>
    <w:rsid w:val="00B50CF8"/>
    <w:rsid w:val="00B5337C"/>
    <w:rsid w:val="00B53FDE"/>
    <w:rsid w:val="00B56397"/>
    <w:rsid w:val="00B56E99"/>
    <w:rsid w:val="00B6027B"/>
    <w:rsid w:val="00B60EFD"/>
    <w:rsid w:val="00B63898"/>
    <w:rsid w:val="00B63ADE"/>
    <w:rsid w:val="00B6537B"/>
    <w:rsid w:val="00B65EDB"/>
    <w:rsid w:val="00B666F3"/>
    <w:rsid w:val="00B66E19"/>
    <w:rsid w:val="00B67AFF"/>
    <w:rsid w:val="00B703A6"/>
    <w:rsid w:val="00B70B59"/>
    <w:rsid w:val="00B7159F"/>
    <w:rsid w:val="00B71DFA"/>
    <w:rsid w:val="00B73657"/>
    <w:rsid w:val="00B738D9"/>
    <w:rsid w:val="00B739C0"/>
    <w:rsid w:val="00B7695B"/>
    <w:rsid w:val="00B77772"/>
    <w:rsid w:val="00B7785E"/>
    <w:rsid w:val="00B77C80"/>
    <w:rsid w:val="00B80111"/>
    <w:rsid w:val="00B80BC2"/>
    <w:rsid w:val="00B81348"/>
    <w:rsid w:val="00B81869"/>
    <w:rsid w:val="00B837F7"/>
    <w:rsid w:val="00B866BF"/>
    <w:rsid w:val="00B8765B"/>
    <w:rsid w:val="00B87F9C"/>
    <w:rsid w:val="00B90160"/>
    <w:rsid w:val="00B913EE"/>
    <w:rsid w:val="00B9170F"/>
    <w:rsid w:val="00B91C95"/>
    <w:rsid w:val="00B92752"/>
    <w:rsid w:val="00B92D58"/>
    <w:rsid w:val="00B930D8"/>
    <w:rsid w:val="00B9533A"/>
    <w:rsid w:val="00B955DD"/>
    <w:rsid w:val="00B95BA6"/>
    <w:rsid w:val="00B960D4"/>
    <w:rsid w:val="00B974D1"/>
    <w:rsid w:val="00BA0D3E"/>
    <w:rsid w:val="00BA1735"/>
    <w:rsid w:val="00BA1881"/>
    <w:rsid w:val="00BA19FA"/>
    <w:rsid w:val="00BA32CB"/>
    <w:rsid w:val="00BA4288"/>
    <w:rsid w:val="00BA46BE"/>
    <w:rsid w:val="00BA4C1D"/>
    <w:rsid w:val="00BA5181"/>
    <w:rsid w:val="00BA5C3D"/>
    <w:rsid w:val="00BA5E36"/>
    <w:rsid w:val="00BA6E56"/>
    <w:rsid w:val="00BA6F3B"/>
    <w:rsid w:val="00BB2392"/>
    <w:rsid w:val="00BB2FB5"/>
    <w:rsid w:val="00BB48E5"/>
    <w:rsid w:val="00BB5607"/>
    <w:rsid w:val="00BB5ACA"/>
    <w:rsid w:val="00BB627F"/>
    <w:rsid w:val="00BB7278"/>
    <w:rsid w:val="00BB7BB2"/>
    <w:rsid w:val="00BC0FE3"/>
    <w:rsid w:val="00BC2B50"/>
    <w:rsid w:val="00BC2CE5"/>
    <w:rsid w:val="00BC3178"/>
    <w:rsid w:val="00BC370C"/>
    <w:rsid w:val="00BC3823"/>
    <w:rsid w:val="00BC3A79"/>
    <w:rsid w:val="00BC3AD5"/>
    <w:rsid w:val="00BC3E88"/>
    <w:rsid w:val="00BC4513"/>
    <w:rsid w:val="00BC563F"/>
    <w:rsid w:val="00BC5841"/>
    <w:rsid w:val="00BC58E0"/>
    <w:rsid w:val="00BC63AF"/>
    <w:rsid w:val="00BC650F"/>
    <w:rsid w:val="00BC7756"/>
    <w:rsid w:val="00BC7B09"/>
    <w:rsid w:val="00BD0647"/>
    <w:rsid w:val="00BD1D12"/>
    <w:rsid w:val="00BD4302"/>
    <w:rsid w:val="00BD4E36"/>
    <w:rsid w:val="00BD60B4"/>
    <w:rsid w:val="00BD796B"/>
    <w:rsid w:val="00BE0827"/>
    <w:rsid w:val="00BE28C9"/>
    <w:rsid w:val="00BE40C0"/>
    <w:rsid w:val="00BE5F4A"/>
    <w:rsid w:val="00BE70B6"/>
    <w:rsid w:val="00BE7AEF"/>
    <w:rsid w:val="00BF09B0"/>
    <w:rsid w:val="00BF0BBE"/>
    <w:rsid w:val="00BF1544"/>
    <w:rsid w:val="00BF1B53"/>
    <w:rsid w:val="00BF225F"/>
    <w:rsid w:val="00BF246D"/>
    <w:rsid w:val="00BF2773"/>
    <w:rsid w:val="00BF4168"/>
    <w:rsid w:val="00BF497D"/>
    <w:rsid w:val="00BF5113"/>
    <w:rsid w:val="00BF6453"/>
    <w:rsid w:val="00C0056D"/>
    <w:rsid w:val="00C017E7"/>
    <w:rsid w:val="00C0210A"/>
    <w:rsid w:val="00C04FA6"/>
    <w:rsid w:val="00C04FBB"/>
    <w:rsid w:val="00C060F9"/>
    <w:rsid w:val="00C063D7"/>
    <w:rsid w:val="00C0646D"/>
    <w:rsid w:val="00C064B0"/>
    <w:rsid w:val="00C06846"/>
    <w:rsid w:val="00C06F06"/>
    <w:rsid w:val="00C10F4B"/>
    <w:rsid w:val="00C1232C"/>
    <w:rsid w:val="00C13471"/>
    <w:rsid w:val="00C140F6"/>
    <w:rsid w:val="00C14E3D"/>
    <w:rsid w:val="00C152FC"/>
    <w:rsid w:val="00C15326"/>
    <w:rsid w:val="00C15563"/>
    <w:rsid w:val="00C15D7C"/>
    <w:rsid w:val="00C1608E"/>
    <w:rsid w:val="00C16FE8"/>
    <w:rsid w:val="00C171DC"/>
    <w:rsid w:val="00C20FAD"/>
    <w:rsid w:val="00C21FBE"/>
    <w:rsid w:val="00C222D3"/>
    <w:rsid w:val="00C2268A"/>
    <w:rsid w:val="00C228DC"/>
    <w:rsid w:val="00C2375F"/>
    <w:rsid w:val="00C247CB"/>
    <w:rsid w:val="00C31D78"/>
    <w:rsid w:val="00C32E66"/>
    <w:rsid w:val="00C3355F"/>
    <w:rsid w:val="00C33F5B"/>
    <w:rsid w:val="00C34E7E"/>
    <w:rsid w:val="00C350FA"/>
    <w:rsid w:val="00C3569A"/>
    <w:rsid w:val="00C3576C"/>
    <w:rsid w:val="00C35DA2"/>
    <w:rsid w:val="00C36D75"/>
    <w:rsid w:val="00C4048D"/>
    <w:rsid w:val="00C4153E"/>
    <w:rsid w:val="00C419EC"/>
    <w:rsid w:val="00C42660"/>
    <w:rsid w:val="00C43F48"/>
    <w:rsid w:val="00C43F77"/>
    <w:rsid w:val="00C4412B"/>
    <w:rsid w:val="00C448FF"/>
    <w:rsid w:val="00C45907"/>
    <w:rsid w:val="00C45E1E"/>
    <w:rsid w:val="00C45E57"/>
    <w:rsid w:val="00C510D8"/>
    <w:rsid w:val="00C5138E"/>
    <w:rsid w:val="00C513B0"/>
    <w:rsid w:val="00C52F29"/>
    <w:rsid w:val="00C5440D"/>
    <w:rsid w:val="00C545D8"/>
    <w:rsid w:val="00C550C5"/>
    <w:rsid w:val="00C551F1"/>
    <w:rsid w:val="00C56CE6"/>
    <w:rsid w:val="00C5745F"/>
    <w:rsid w:val="00C57E74"/>
    <w:rsid w:val="00C60005"/>
    <w:rsid w:val="00C60CC9"/>
    <w:rsid w:val="00C61A98"/>
    <w:rsid w:val="00C63201"/>
    <w:rsid w:val="00C6395F"/>
    <w:rsid w:val="00C63DE4"/>
    <w:rsid w:val="00C64CDF"/>
    <w:rsid w:val="00C64E62"/>
    <w:rsid w:val="00C651D5"/>
    <w:rsid w:val="00C654B7"/>
    <w:rsid w:val="00C65CCC"/>
    <w:rsid w:val="00C70145"/>
    <w:rsid w:val="00C7102C"/>
    <w:rsid w:val="00C72D95"/>
    <w:rsid w:val="00C759CD"/>
    <w:rsid w:val="00C7618F"/>
    <w:rsid w:val="00C765A9"/>
    <w:rsid w:val="00C76AC3"/>
    <w:rsid w:val="00C8162D"/>
    <w:rsid w:val="00C82DAA"/>
    <w:rsid w:val="00C83679"/>
    <w:rsid w:val="00C83A0B"/>
    <w:rsid w:val="00C842D0"/>
    <w:rsid w:val="00C84527"/>
    <w:rsid w:val="00C84ED1"/>
    <w:rsid w:val="00C8667A"/>
    <w:rsid w:val="00C900BC"/>
    <w:rsid w:val="00C9038F"/>
    <w:rsid w:val="00C92AAB"/>
    <w:rsid w:val="00C92E3B"/>
    <w:rsid w:val="00C945D6"/>
    <w:rsid w:val="00C94DC6"/>
    <w:rsid w:val="00C97277"/>
    <w:rsid w:val="00C97289"/>
    <w:rsid w:val="00CA2435"/>
    <w:rsid w:val="00CA4049"/>
    <w:rsid w:val="00CA4068"/>
    <w:rsid w:val="00CA6416"/>
    <w:rsid w:val="00CA7E2D"/>
    <w:rsid w:val="00CB27AA"/>
    <w:rsid w:val="00CB37F8"/>
    <w:rsid w:val="00CB4E83"/>
    <w:rsid w:val="00CB5294"/>
    <w:rsid w:val="00CB5A77"/>
    <w:rsid w:val="00CB6579"/>
    <w:rsid w:val="00CB7DC3"/>
    <w:rsid w:val="00CC1AAB"/>
    <w:rsid w:val="00CC1B10"/>
    <w:rsid w:val="00CC26CF"/>
    <w:rsid w:val="00CC3CE8"/>
    <w:rsid w:val="00CC579D"/>
    <w:rsid w:val="00CC6B7A"/>
    <w:rsid w:val="00CD0E2F"/>
    <w:rsid w:val="00CD1D49"/>
    <w:rsid w:val="00CD2572"/>
    <w:rsid w:val="00CD2718"/>
    <w:rsid w:val="00CD2F20"/>
    <w:rsid w:val="00CD43DC"/>
    <w:rsid w:val="00CD5DCD"/>
    <w:rsid w:val="00CD6B20"/>
    <w:rsid w:val="00CD709C"/>
    <w:rsid w:val="00CE0B0D"/>
    <w:rsid w:val="00CE1339"/>
    <w:rsid w:val="00CE1F8C"/>
    <w:rsid w:val="00CE23A8"/>
    <w:rsid w:val="00CE2F76"/>
    <w:rsid w:val="00CE4BF3"/>
    <w:rsid w:val="00CE4F30"/>
    <w:rsid w:val="00CE5E8B"/>
    <w:rsid w:val="00CE61CC"/>
    <w:rsid w:val="00CE6E42"/>
    <w:rsid w:val="00CE7BC0"/>
    <w:rsid w:val="00CF20B7"/>
    <w:rsid w:val="00CF33EF"/>
    <w:rsid w:val="00CF3DAF"/>
    <w:rsid w:val="00CF49D0"/>
    <w:rsid w:val="00CF6692"/>
    <w:rsid w:val="00CF7441"/>
    <w:rsid w:val="00D00D16"/>
    <w:rsid w:val="00D01702"/>
    <w:rsid w:val="00D020BF"/>
    <w:rsid w:val="00D03C6C"/>
    <w:rsid w:val="00D03DD4"/>
    <w:rsid w:val="00D04760"/>
    <w:rsid w:val="00D04A95"/>
    <w:rsid w:val="00D06288"/>
    <w:rsid w:val="00D0629B"/>
    <w:rsid w:val="00D068C7"/>
    <w:rsid w:val="00D06DC0"/>
    <w:rsid w:val="00D07289"/>
    <w:rsid w:val="00D079FC"/>
    <w:rsid w:val="00D10B54"/>
    <w:rsid w:val="00D113FF"/>
    <w:rsid w:val="00D128A4"/>
    <w:rsid w:val="00D139E4"/>
    <w:rsid w:val="00D15131"/>
    <w:rsid w:val="00D169A2"/>
    <w:rsid w:val="00D16C75"/>
    <w:rsid w:val="00D16CC7"/>
    <w:rsid w:val="00D16FA2"/>
    <w:rsid w:val="00D17250"/>
    <w:rsid w:val="00D17E67"/>
    <w:rsid w:val="00D17FF5"/>
    <w:rsid w:val="00D201D8"/>
    <w:rsid w:val="00D20954"/>
    <w:rsid w:val="00D21401"/>
    <w:rsid w:val="00D21C39"/>
    <w:rsid w:val="00D21FC6"/>
    <w:rsid w:val="00D2243A"/>
    <w:rsid w:val="00D264D4"/>
    <w:rsid w:val="00D26E0A"/>
    <w:rsid w:val="00D27A66"/>
    <w:rsid w:val="00D31F28"/>
    <w:rsid w:val="00D326EE"/>
    <w:rsid w:val="00D32AC9"/>
    <w:rsid w:val="00D33393"/>
    <w:rsid w:val="00D33D36"/>
    <w:rsid w:val="00D34967"/>
    <w:rsid w:val="00D34D94"/>
    <w:rsid w:val="00D35157"/>
    <w:rsid w:val="00D3534E"/>
    <w:rsid w:val="00D404E3"/>
    <w:rsid w:val="00D409E2"/>
    <w:rsid w:val="00D427D7"/>
    <w:rsid w:val="00D44E62"/>
    <w:rsid w:val="00D457D8"/>
    <w:rsid w:val="00D4580C"/>
    <w:rsid w:val="00D45EC9"/>
    <w:rsid w:val="00D46384"/>
    <w:rsid w:val="00D46DAF"/>
    <w:rsid w:val="00D46DBD"/>
    <w:rsid w:val="00D51082"/>
    <w:rsid w:val="00D51570"/>
    <w:rsid w:val="00D53F66"/>
    <w:rsid w:val="00D54000"/>
    <w:rsid w:val="00D545E3"/>
    <w:rsid w:val="00D5533F"/>
    <w:rsid w:val="00D556AD"/>
    <w:rsid w:val="00D56B6A"/>
    <w:rsid w:val="00D57350"/>
    <w:rsid w:val="00D57362"/>
    <w:rsid w:val="00D60381"/>
    <w:rsid w:val="00D609EE"/>
    <w:rsid w:val="00D616DE"/>
    <w:rsid w:val="00D62201"/>
    <w:rsid w:val="00D643C3"/>
    <w:rsid w:val="00D6483E"/>
    <w:rsid w:val="00D651D1"/>
    <w:rsid w:val="00D651F4"/>
    <w:rsid w:val="00D67698"/>
    <w:rsid w:val="00D70E3B"/>
    <w:rsid w:val="00D717BB"/>
    <w:rsid w:val="00D71E78"/>
    <w:rsid w:val="00D7226B"/>
    <w:rsid w:val="00D72707"/>
    <w:rsid w:val="00D728B7"/>
    <w:rsid w:val="00D735B8"/>
    <w:rsid w:val="00D7382A"/>
    <w:rsid w:val="00D7415C"/>
    <w:rsid w:val="00D75A9C"/>
    <w:rsid w:val="00D764E8"/>
    <w:rsid w:val="00D80A2A"/>
    <w:rsid w:val="00D81939"/>
    <w:rsid w:val="00D8227F"/>
    <w:rsid w:val="00D8396C"/>
    <w:rsid w:val="00D90304"/>
    <w:rsid w:val="00D903A6"/>
    <w:rsid w:val="00D90871"/>
    <w:rsid w:val="00D9155F"/>
    <w:rsid w:val="00D91E8D"/>
    <w:rsid w:val="00D92C3B"/>
    <w:rsid w:val="00D9403F"/>
    <w:rsid w:val="00D94996"/>
    <w:rsid w:val="00D959B4"/>
    <w:rsid w:val="00D95B33"/>
    <w:rsid w:val="00D96FDB"/>
    <w:rsid w:val="00DA082B"/>
    <w:rsid w:val="00DA2AA5"/>
    <w:rsid w:val="00DA44DE"/>
    <w:rsid w:val="00DA453A"/>
    <w:rsid w:val="00DA4BF2"/>
    <w:rsid w:val="00DA531B"/>
    <w:rsid w:val="00DA6302"/>
    <w:rsid w:val="00DA7830"/>
    <w:rsid w:val="00DB01CC"/>
    <w:rsid w:val="00DB59B9"/>
    <w:rsid w:val="00DB620A"/>
    <w:rsid w:val="00DB6BFF"/>
    <w:rsid w:val="00DB6ED4"/>
    <w:rsid w:val="00DB7416"/>
    <w:rsid w:val="00DC0607"/>
    <w:rsid w:val="00DC0B4F"/>
    <w:rsid w:val="00DC0D1E"/>
    <w:rsid w:val="00DC1765"/>
    <w:rsid w:val="00DC17D8"/>
    <w:rsid w:val="00DC3832"/>
    <w:rsid w:val="00DC3EF3"/>
    <w:rsid w:val="00DC4F6B"/>
    <w:rsid w:val="00DC5930"/>
    <w:rsid w:val="00DC67C1"/>
    <w:rsid w:val="00DC74B7"/>
    <w:rsid w:val="00DC7A51"/>
    <w:rsid w:val="00DD0033"/>
    <w:rsid w:val="00DD0D7A"/>
    <w:rsid w:val="00DD15FB"/>
    <w:rsid w:val="00DD2FA3"/>
    <w:rsid w:val="00DD3497"/>
    <w:rsid w:val="00DD37D5"/>
    <w:rsid w:val="00DD3B1E"/>
    <w:rsid w:val="00DD4269"/>
    <w:rsid w:val="00DD42C7"/>
    <w:rsid w:val="00DD475C"/>
    <w:rsid w:val="00DD6B89"/>
    <w:rsid w:val="00DD7530"/>
    <w:rsid w:val="00DD7D38"/>
    <w:rsid w:val="00DE18C8"/>
    <w:rsid w:val="00DE2139"/>
    <w:rsid w:val="00DE281E"/>
    <w:rsid w:val="00DE3EE0"/>
    <w:rsid w:val="00DE4E5D"/>
    <w:rsid w:val="00DE53AC"/>
    <w:rsid w:val="00DE5501"/>
    <w:rsid w:val="00DE5B5F"/>
    <w:rsid w:val="00DE5EE4"/>
    <w:rsid w:val="00DE777B"/>
    <w:rsid w:val="00DE7B09"/>
    <w:rsid w:val="00DF0CB8"/>
    <w:rsid w:val="00DF1CC3"/>
    <w:rsid w:val="00DF3485"/>
    <w:rsid w:val="00DF5359"/>
    <w:rsid w:val="00DF543D"/>
    <w:rsid w:val="00DF604B"/>
    <w:rsid w:val="00DF6E01"/>
    <w:rsid w:val="00DF7AE7"/>
    <w:rsid w:val="00E00696"/>
    <w:rsid w:val="00E03651"/>
    <w:rsid w:val="00E03808"/>
    <w:rsid w:val="00E038B3"/>
    <w:rsid w:val="00E03A03"/>
    <w:rsid w:val="00E03CD7"/>
    <w:rsid w:val="00E03DD1"/>
    <w:rsid w:val="00E060C2"/>
    <w:rsid w:val="00E06324"/>
    <w:rsid w:val="00E0788E"/>
    <w:rsid w:val="00E10F0E"/>
    <w:rsid w:val="00E12EC3"/>
    <w:rsid w:val="00E12FB0"/>
    <w:rsid w:val="00E13B62"/>
    <w:rsid w:val="00E13E94"/>
    <w:rsid w:val="00E14814"/>
    <w:rsid w:val="00E148BB"/>
    <w:rsid w:val="00E1591B"/>
    <w:rsid w:val="00E1597B"/>
    <w:rsid w:val="00E16190"/>
    <w:rsid w:val="00E16576"/>
    <w:rsid w:val="00E16A50"/>
    <w:rsid w:val="00E20CAD"/>
    <w:rsid w:val="00E249D5"/>
    <w:rsid w:val="00E2543A"/>
    <w:rsid w:val="00E26F73"/>
    <w:rsid w:val="00E2796A"/>
    <w:rsid w:val="00E30DF1"/>
    <w:rsid w:val="00E3190D"/>
    <w:rsid w:val="00E33C68"/>
    <w:rsid w:val="00E34EEB"/>
    <w:rsid w:val="00E35655"/>
    <w:rsid w:val="00E3687C"/>
    <w:rsid w:val="00E40614"/>
    <w:rsid w:val="00E4102C"/>
    <w:rsid w:val="00E413FA"/>
    <w:rsid w:val="00E44D11"/>
    <w:rsid w:val="00E44EB9"/>
    <w:rsid w:val="00E46358"/>
    <w:rsid w:val="00E471DC"/>
    <w:rsid w:val="00E50233"/>
    <w:rsid w:val="00E50764"/>
    <w:rsid w:val="00E50EB4"/>
    <w:rsid w:val="00E52203"/>
    <w:rsid w:val="00E5265E"/>
    <w:rsid w:val="00E532FC"/>
    <w:rsid w:val="00E54923"/>
    <w:rsid w:val="00E559B4"/>
    <w:rsid w:val="00E55BB0"/>
    <w:rsid w:val="00E60167"/>
    <w:rsid w:val="00E60183"/>
    <w:rsid w:val="00E609E5"/>
    <w:rsid w:val="00E60F27"/>
    <w:rsid w:val="00E61272"/>
    <w:rsid w:val="00E61DA2"/>
    <w:rsid w:val="00E63B0D"/>
    <w:rsid w:val="00E64842"/>
    <w:rsid w:val="00E64D93"/>
    <w:rsid w:val="00E65EDB"/>
    <w:rsid w:val="00E66927"/>
    <w:rsid w:val="00E670D4"/>
    <w:rsid w:val="00E677B8"/>
    <w:rsid w:val="00E67F21"/>
    <w:rsid w:val="00E67FA1"/>
    <w:rsid w:val="00E71D0E"/>
    <w:rsid w:val="00E7387D"/>
    <w:rsid w:val="00E73D53"/>
    <w:rsid w:val="00E7504B"/>
    <w:rsid w:val="00E75111"/>
    <w:rsid w:val="00E76D33"/>
    <w:rsid w:val="00E77296"/>
    <w:rsid w:val="00E802A1"/>
    <w:rsid w:val="00E806CD"/>
    <w:rsid w:val="00E81A77"/>
    <w:rsid w:val="00E83699"/>
    <w:rsid w:val="00E83D21"/>
    <w:rsid w:val="00E84261"/>
    <w:rsid w:val="00E84319"/>
    <w:rsid w:val="00E85886"/>
    <w:rsid w:val="00E863D0"/>
    <w:rsid w:val="00E87545"/>
    <w:rsid w:val="00E87BF6"/>
    <w:rsid w:val="00E927C9"/>
    <w:rsid w:val="00E92BE3"/>
    <w:rsid w:val="00E93763"/>
    <w:rsid w:val="00E94011"/>
    <w:rsid w:val="00E94368"/>
    <w:rsid w:val="00E946FB"/>
    <w:rsid w:val="00E94714"/>
    <w:rsid w:val="00E95055"/>
    <w:rsid w:val="00E95CF0"/>
    <w:rsid w:val="00E966E8"/>
    <w:rsid w:val="00E96C4C"/>
    <w:rsid w:val="00E96D37"/>
    <w:rsid w:val="00E97330"/>
    <w:rsid w:val="00EA19BA"/>
    <w:rsid w:val="00EA2959"/>
    <w:rsid w:val="00EA2AAE"/>
    <w:rsid w:val="00EA2EC0"/>
    <w:rsid w:val="00EA3B06"/>
    <w:rsid w:val="00EA427A"/>
    <w:rsid w:val="00EA5BE3"/>
    <w:rsid w:val="00EA678F"/>
    <w:rsid w:val="00EA723B"/>
    <w:rsid w:val="00EB0885"/>
    <w:rsid w:val="00EB0BEF"/>
    <w:rsid w:val="00EB1147"/>
    <w:rsid w:val="00EB1804"/>
    <w:rsid w:val="00EB1A44"/>
    <w:rsid w:val="00EB3CBE"/>
    <w:rsid w:val="00EB55B3"/>
    <w:rsid w:val="00EB55DF"/>
    <w:rsid w:val="00EB6350"/>
    <w:rsid w:val="00EB687A"/>
    <w:rsid w:val="00EB79E7"/>
    <w:rsid w:val="00EC0B70"/>
    <w:rsid w:val="00EC164C"/>
    <w:rsid w:val="00EC2F62"/>
    <w:rsid w:val="00EC4457"/>
    <w:rsid w:val="00EC62B9"/>
    <w:rsid w:val="00EC62EB"/>
    <w:rsid w:val="00EC6ACB"/>
    <w:rsid w:val="00EC6C6C"/>
    <w:rsid w:val="00EC6E9F"/>
    <w:rsid w:val="00EC7170"/>
    <w:rsid w:val="00EC7B9E"/>
    <w:rsid w:val="00ED0275"/>
    <w:rsid w:val="00ED0CCB"/>
    <w:rsid w:val="00ED189B"/>
    <w:rsid w:val="00ED356F"/>
    <w:rsid w:val="00ED44F0"/>
    <w:rsid w:val="00ED4B33"/>
    <w:rsid w:val="00ED4D70"/>
    <w:rsid w:val="00ED5B5C"/>
    <w:rsid w:val="00ED5C4A"/>
    <w:rsid w:val="00ED713E"/>
    <w:rsid w:val="00ED7678"/>
    <w:rsid w:val="00ED7D33"/>
    <w:rsid w:val="00ED7DD6"/>
    <w:rsid w:val="00ED7F91"/>
    <w:rsid w:val="00EE0448"/>
    <w:rsid w:val="00EE060B"/>
    <w:rsid w:val="00EE0B7E"/>
    <w:rsid w:val="00EE10AF"/>
    <w:rsid w:val="00EE15A1"/>
    <w:rsid w:val="00EE2576"/>
    <w:rsid w:val="00EE2A7C"/>
    <w:rsid w:val="00EE2ADF"/>
    <w:rsid w:val="00EE2C42"/>
    <w:rsid w:val="00EE33C6"/>
    <w:rsid w:val="00EE341B"/>
    <w:rsid w:val="00EE4453"/>
    <w:rsid w:val="00EE4C7C"/>
    <w:rsid w:val="00EE5FCE"/>
    <w:rsid w:val="00EE620D"/>
    <w:rsid w:val="00EE6BBD"/>
    <w:rsid w:val="00EE6E1E"/>
    <w:rsid w:val="00EE705F"/>
    <w:rsid w:val="00EE7178"/>
    <w:rsid w:val="00EE72EB"/>
    <w:rsid w:val="00EE73DA"/>
    <w:rsid w:val="00EE7813"/>
    <w:rsid w:val="00EF1462"/>
    <w:rsid w:val="00EF1DFD"/>
    <w:rsid w:val="00EF1E7B"/>
    <w:rsid w:val="00EF3E43"/>
    <w:rsid w:val="00EF4FF0"/>
    <w:rsid w:val="00EF54FD"/>
    <w:rsid w:val="00EF5965"/>
    <w:rsid w:val="00EF687B"/>
    <w:rsid w:val="00EF6D99"/>
    <w:rsid w:val="00F00E86"/>
    <w:rsid w:val="00F048A1"/>
    <w:rsid w:val="00F04E7C"/>
    <w:rsid w:val="00F054CC"/>
    <w:rsid w:val="00F06250"/>
    <w:rsid w:val="00F072F0"/>
    <w:rsid w:val="00F0748C"/>
    <w:rsid w:val="00F10B11"/>
    <w:rsid w:val="00F10C75"/>
    <w:rsid w:val="00F116D7"/>
    <w:rsid w:val="00F11EE0"/>
    <w:rsid w:val="00F12811"/>
    <w:rsid w:val="00F13112"/>
    <w:rsid w:val="00F15DC8"/>
    <w:rsid w:val="00F1622D"/>
    <w:rsid w:val="00F168B7"/>
    <w:rsid w:val="00F16FE6"/>
    <w:rsid w:val="00F2333B"/>
    <w:rsid w:val="00F23528"/>
    <w:rsid w:val="00F238BD"/>
    <w:rsid w:val="00F23FFB"/>
    <w:rsid w:val="00F24068"/>
    <w:rsid w:val="00F24992"/>
    <w:rsid w:val="00F253A9"/>
    <w:rsid w:val="00F26659"/>
    <w:rsid w:val="00F2665B"/>
    <w:rsid w:val="00F27496"/>
    <w:rsid w:val="00F27C77"/>
    <w:rsid w:val="00F27EAE"/>
    <w:rsid w:val="00F302BF"/>
    <w:rsid w:val="00F32CC1"/>
    <w:rsid w:val="00F32F2F"/>
    <w:rsid w:val="00F33F3F"/>
    <w:rsid w:val="00F349BA"/>
    <w:rsid w:val="00F34F7B"/>
    <w:rsid w:val="00F35BDD"/>
    <w:rsid w:val="00F35DC3"/>
    <w:rsid w:val="00F3741C"/>
    <w:rsid w:val="00F403FD"/>
    <w:rsid w:val="00F40740"/>
    <w:rsid w:val="00F41E72"/>
    <w:rsid w:val="00F4391C"/>
    <w:rsid w:val="00F43C83"/>
    <w:rsid w:val="00F4454E"/>
    <w:rsid w:val="00F447F7"/>
    <w:rsid w:val="00F45BDF"/>
    <w:rsid w:val="00F47E5B"/>
    <w:rsid w:val="00F502EF"/>
    <w:rsid w:val="00F50300"/>
    <w:rsid w:val="00F52781"/>
    <w:rsid w:val="00F530D7"/>
    <w:rsid w:val="00F56E39"/>
    <w:rsid w:val="00F5722C"/>
    <w:rsid w:val="00F61EDB"/>
    <w:rsid w:val="00F61F24"/>
    <w:rsid w:val="00F623E9"/>
    <w:rsid w:val="00F6244D"/>
    <w:rsid w:val="00F62C4A"/>
    <w:rsid w:val="00F63951"/>
    <w:rsid w:val="00F63C86"/>
    <w:rsid w:val="00F64FF9"/>
    <w:rsid w:val="00F65170"/>
    <w:rsid w:val="00F65681"/>
    <w:rsid w:val="00F67744"/>
    <w:rsid w:val="00F70CC6"/>
    <w:rsid w:val="00F71019"/>
    <w:rsid w:val="00F7192B"/>
    <w:rsid w:val="00F738DD"/>
    <w:rsid w:val="00F7537C"/>
    <w:rsid w:val="00F76103"/>
    <w:rsid w:val="00F766BE"/>
    <w:rsid w:val="00F768B9"/>
    <w:rsid w:val="00F76B51"/>
    <w:rsid w:val="00F77EB9"/>
    <w:rsid w:val="00F80635"/>
    <w:rsid w:val="00F815D1"/>
    <w:rsid w:val="00F81BED"/>
    <w:rsid w:val="00F81E7E"/>
    <w:rsid w:val="00F81F0F"/>
    <w:rsid w:val="00F825F4"/>
    <w:rsid w:val="00F83B64"/>
    <w:rsid w:val="00F8403E"/>
    <w:rsid w:val="00F842C0"/>
    <w:rsid w:val="00F844F7"/>
    <w:rsid w:val="00F85262"/>
    <w:rsid w:val="00F858D6"/>
    <w:rsid w:val="00F867E6"/>
    <w:rsid w:val="00F92AA1"/>
    <w:rsid w:val="00F92D9B"/>
    <w:rsid w:val="00F932DE"/>
    <w:rsid w:val="00F93B0D"/>
    <w:rsid w:val="00F93B27"/>
    <w:rsid w:val="00F94C29"/>
    <w:rsid w:val="00F956B5"/>
    <w:rsid w:val="00F960FF"/>
    <w:rsid w:val="00F963DD"/>
    <w:rsid w:val="00F9641A"/>
    <w:rsid w:val="00F97004"/>
    <w:rsid w:val="00FA0503"/>
    <w:rsid w:val="00FA2045"/>
    <w:rsid w:val="00FA4497"/>
    <w:rsid w:val="00FA5A96"/>
    <w:rsid w:val="00FA7A66"/>
    <w:rsid w:val="00FB083C"/>
    <w:rsid w:val="00FB0CB0"/>
    <w:rsid w:val="00FB1AA9"/>
    <w:rsid w:val="00FB4298"/>
    <w:rsid w:val="00FB4663"/>
    <w:rsid w:val="00FB4ABF"/>
    <w:rsid w:val="00FB4B5A"/>
    <w:rsid w:val="00FB58BC"/>
    <w:rsid w:val="00FB5963"/>
    <w:rsid w:val="00FB5DAA"/>
    <w:rsid w:val="00FC04B9"/>
    <w:rsid w:val="00FC079B"/>
    <w:rsid w:val="00FC15BA"/>
    <w:rsid w:val="00FC161A"/>
    <w:rsid w:val="00FC19C1"/>
    <w:rsid w:val="00FC23D5"/>
    <w:rsid w:val="00FC3D96"/>
    <w:rsid w:val="00FC4C1A"/>
    <w:rsid w:val="00FC611A"/>
    <w:rsid w:val="00FC6468"/>
    <w:rsid w:val="00FC6D49"/>
    <w:rsid w:val="00FC7ABB"/>
    <w:rsid w:val="00FD0949"/>
    <w:rsid w:val="00FD13DE"/>
    <w:rsid w:val="00FD4922"/>
    <w:rsid w:val="00FD63BF"/>
    <w:rsid w:val="00FD6461"/>
    <w:rsid w:val="00FD655F"/>
    <w:rsid w:val="00FD6D29"/>
    <w:rsid w:val="00FE0281"/>
    <w:rsid w:val="00FE15E7"/>
    <w:rsid w:val="00FE2043"/>
    <w:rsid w:val="00FE24AA"/>
    <w:rsid w:val="00FE4611"/>
    <w:rsid w:val="00FE6617"/>
    <w:rsid w:val="00FE7083"/>
    <w:rsid w:val="00FF019F"/>
    <w:rsid w:val="00FF070F"/>
    <w:rsid w:val="00FF0B33"/>
    <w:rsid w:val="00FF0D86"/>
    <w:rsid w:val="00FF14C3"/>
    <w:rsid w:val="00FF161A"/>
    <w:rsid w:val="00FF1B2A"/>
    <w:rsid w:val="00FF30DE"/>
    <w:rsid w:val="00FF506B"/>
    <w:rsid w:val="00FF644B"/>
    <w:rsid w:val="00FF66B2"/>
    <w:rsid w:val="00FF6712"/>
    <w:rsid w:val="00FF7E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numbering" w:customStyle="1" w:styleId="Typografi1">
    <w:name w:val="Typografi1"/>
    <w:uiPriority w:val="99"/>
    <w:rsid w:val="00AC3A55"/>
    <w:pPr>
      <w:numPr>
        <w:numId w:val="28"/>
      </w:numPr>
    </w:pPr>
  </w:style>
  <w:style w:type="paragraph" w:customStyle="1" w:styleId="Default">
    <w:name w:val="Default"/>
    <w:rsid w:val="00AB02EF"/>
    <w:pPr>
      <w:autoSpaceDE w:val="0"/>
      <w:autoSpaceDN w:val="0"/>
      <w:adjustRightInd w:val="0"/>
    </w:pPr>
    <w:rPr>
      <w:rFonts w:ascii="Calibri" w:hAnsi="Calibri" w:cs="Calibri"/>
      <w:color w:val="000000"/>
      <w:sz w:val="24"/>
      <w:szCs w:val="24"/>
      <w:lang w:val="da-DK"/>
    </w:rPr>
  </w:style>
  <w:style w:type="paragraph" w:customStyle="1" w:styleId="EndNoteBibliographyTitle">
    <w:name w:val="EndNote Bibliography Title"/>
    <w:basedOn w:val="Normal"/>
    <w:link w:val="EndNoteBibliographyTitleTegn"/>
    <w:rsid w:val="00C34E7E"/>
    <w:pPr>
      <w:jc w:val="center"/>
    </w:pPr>
    <w:rPr>
      <w:noProof/>
    </w:rPr>
  </w:style>
  <w:style w:type="character" w:customStyle="1" w:styleId="EndNoteBibliographyTitleTegn">
    <w:name w:val="EndNote Bibliography Title Tegn"/>
    <w:basedOn w:val="DefaultParagraphFont"/>
    <w:link w:val="EndNoteBibliographyTitle"/>
    <w:rsid w:val="00C34E7E"/>
    <w:rPr>
      <w:rFonts w:ascii="Calibri" w:hAnsi="Calibri" w:cs="Calibri"/>
      <w:noProof/>
      <w:color w:val="000000"/>
      <w:sz w:val="24"/>
      <w:szCs w:val="24"/>
    </w:rPr>
  </w:style>
  <w:style w:type="paragraph" w:customStyle="1" w:styleId="EndNoteBibliography">
    <w:name w:val="EndNote Bibliography"/>
    <w:basedOn w:val="Normal"/>
    <w:link w:val="EndNoteBibliographyTegn"/>
    <w:rsid w:val="00C34E7E"/>
    <w:rPr>
      <w:noProof/>
    </w:rPr>
  </w:style>
  <w:style w:type="character" w:customStyle="1" w:styleId="EndNoteBibliographyTegn">
    <w:name w:val="EndNote Bibliography Tegn"/>
    <w:basedOn w:val="DefaultParagraphFont"/>
    <w:link w:val="EndNoteBibliography"/>
    <w:rsid w:val="00C34E7E"/>
    <w:rPr>
      <w:rFonts w:ascii="Calibri" w:hAnsi="Calibri" w:cs="Calibri"/>
      <w:noProof/>
      <w:color w:val="000000"/>
      <w:sz w:val="24"/>
      <w:szCs w:val="24"/>
    </w:rPr>
  </w:style>
  <w:style w:type="character" w:customStyle="1" w:styleId="Ulstomtale1">
    <w:name w:val="Uløst omtale1"/>
    <w:basedOn w:val="DefaultParagraphFont"/>
    <w:uiPriority w:val="99"/>
    <w:semiHidden/>
    <w:unhideWhenUsed/>
    <w:rsid w:val="004466BB"/>
    <w:rPr>
      <w:color w:val="808080"/>
      <w:shd w:val="clear" w:color="auto" w:fill="E6E6E6"/>
    </w:rPr>
  </w:style>
  <w:style w:type="character" w:styleId="LineNumber">
    <w:name w:val="line number"/>
    <w:basedOn w:val="DefaultParagraphFont"/>
    <w:uiPriority w:val="99"/>
    <w:semiHidden/>
    <w:unhideWhenUsed/>
    <w:rsid w:val="00AB04C8"/>
  </w:style>
  <w:style w:type="character" w:styleId="UnresolvedMention">
    <w:name w:val="Unresolved Mention"/>
    <w:basedOn w:val="DefaultParagraphFont"/>
    <w:uiPriority w:val="99"/>
    <w:semiHidden/>
    <w:unhideWhenUsed/>
    <w:rsid w:val="00E966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762236">
      <w:bodyDiv w:val="1"/>
      <w:marLeft w:val="0"/>
      <w:marRight w:val="0"/>
      <w:marTop w:val="0"/>
      <w:marBottom w:val="0"/>
      <w:divBdr>
        <w:top w:val="none" w:sz="0" w:space="0" w:color="auto"/>
        <w:left w:val="none" w:sz="0" w:space="0" w:color="auto"/>
        <w:bottom w:val="none" w:sz="0" w:space="0" w:color="auto"/>
        <w:right w:val="none" w:sz="0" w:space="0" w:color="auto"/>
      </w:divBdr>
    </w:div>
    <w:div w:id="581377617">
      <w:bodyDiv w:val="1"/>
      <w:marLeft w:val="0"/>
      <w:marRight w:val="0"/>
      <w:marTop w:val="0"/>
      <w:marBottom w:val="0"/>
      <w:divBdr>
        <w:top w:val="none" w:sz="0" w:space="0" w:color="auto"/>
        <w:left w:val="none" w:sz="0" w:space="0" w:color="auto"/>
        <w:bottom w:val="none" w:sz="0" w:space="0" w:color="auto"/>
        <w:right w:val="none" w:sz="0" w:space="0" w:color="auto"/>
      </w:divBdr>
    </w:div>
    <w:div w:id="6016899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9068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57580948">
      <w:bodyDiv w:val="1"/>
      <w:marLeft w:val="0"/>
      <w:marRight w:val="0"/>
      <w:marTop w:val="0"/>
      <w:marBottom w:val="0"/>
      <w:divBdr>
        <w:top w:val="none" w:sz="0" w:space="0" w:color="auto"/>
        <w:left w:val="none" w:sz="0" w:space="0" w:color="auto"/>
        <w:bottom w:val="none" w:sz="0" w:space="0" w:color="auto"/>
        <w:right w:val="none" w:sz="0" w:space="0" w:color="auto"/>
      </w:divBdr>
    </w:div>
    <w:div w:id="160198312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poulsen@bio.ku.d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abitha.innocent@bio.ku.d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DF3E2C-FA96-42B3-9582-548F96C64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660</Words>
  <Characters>60766</Characters>
  <Application>Microsoft Office Word</Application>
  <DocSecurity>0</DocSecurity>
  <Lines>506</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12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2-15T16:09:00Z</cp:lastPrinted>
  <dcterms:created xsi:type="dcterms:W3CDTF">2018-07-05T20:55:00Z</dcterms:created>
  <dcterms:modified xsi:type="dcterms:W3CDTF">2018-07-05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